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F1AC31" w14:textId="77777777" w:rsidR="00726DEE" w:rsidRPr="00AD5969" w:rsidRDefault="00726DEE" w:rsidP="00726DEE">
      <w:pPr>
        <w:rPr>
          <w:rFonts w:cstheme="minorHAnsi"/>
        </w:rPr>
      </w:pPr>
      <w:r>
        <w:rPr>
          <w:rFonts w:ascii="Aptos" w:hAnsi="Aptos"/>
          <w:b/>
          <w:bCs/>
          <w:color w:val="000000"/>
          <w:shd w:val="clear" w:color="auto" w:fill="FFFFFF"/>
        </w:rPr>
        <w:t>Joint British Association for Sexual Health and HIV and Royal College of Obstetricians and Gynaecologists national UK guideline for the management of Herpes Simplex Virus (HSV) in Pregnancy and the Neonate (2024 update)</w:t>
      </w:r>
    </w:p>
    <w:p w14:paraId="1C67C29F" w14:textId="77777777" w:rsidR="00726DEE" w:rsidRPr="00AD5969" w:rsidRDefault="00726DEE" w:rsidP="00726DEE">
      <w:pPr>
        <w:rPr>
          <w:rFonts w:cstheme="minorHAnsi"/>
        </w:rPr>
      </w:pPr>
      <w:r w:rsidRPr="00AD5969">
        <w:rPr>
          <w:rFonts w:cstheme="minorHAnsi"/>
        </w:rPr>
        <w:t>Emily Clarke</w:t>
      </w:r>
      <w:r w:rsidRPr="00B87B68">
        <w:rPr>
          <w:rFonts w:cstheme="minorHAnsi"/>
          <w:vertAlign w:val="superscript"/>
        </w:rPr>
        <w:t>1</w:t>
      </w:r>
      <w:r>
        <w:rPr>
          <w:rFonts w:cstheme="minorHAnsi"/>
          <w:vertAlign w:val="superscript"/>
        </w:rPr>
        <w:t>,2</w:t>
      </w:r>
      <w:r>
        <w:rPr>
          <w:rFonts w:cstheme="minorHAnsi"/>
        </w:rPr>
        <w:t xml:space="preserve">, </w:t>
      </w:r>
      <w:r w:rsidRPr="00AD5969">
        <w:rPr>
          <w:rFonts w:cstheme="minorHAnsi"/>
        </w:rPr>
        <w:t>Raj Patel</w:t>
      </w:r>
      <w:r>
        <w:rPr>
          <w:rFonts w:cstheme="minorHAnsi"/>
          <w:vertAlign w:val="superscript"/>
        </w:rPr>
        <w:t>,3,4</w:t>
      </w:r>
      <w:r w:rsidRPr="00AD5969">
        <w:rPr>
          <w:rFonts w:cstheme="minorHAnsi"/>
        </w:rPr>
        <w:t xml:space="preserve">, </w:t>
      </w:r>
      <w:r>
        <w:rPr>
          <w:rFonts w:cstheme="minorHAnsi"/>
        </w:rPr>
        <w:t>Dyan Dickins</w:t>
      </w:r>
      <w:r>
        <w:rPr>
          <w:rFonts w:cstheme="minorHAnsi"/>
          <w:vertAlign w:val="superscript"/>
        </w:rPr>
        <w:t>5</w:t>
      </w:r>
      <w:r>
        <w:rPr>
          <w:rFonts w:cstheme="minorHAnsi"/>
        </w:rPr>
        <w:t>, Katy Fidler</w:t>
      </w:r>
      <w:r>
        <w:rPr>
          <w:rFonts w:cstheme="minorHAnsi"/>
          <w:vertAlign w:val="superscript"/>
        </w:rPr>
        <w:t>6</w:t>
      </w:r>
      <w:r>
        <w:rPr>
          <w:rFonts w:cstheme="minorHAnsi"/>
        </w:rPr>
        <w:t>, Allan Jackson</w:t>
      </w:r>
      <w:r>
        <w:rPr>
          <w:rFonts w:cstheme="minorHAnsi"/>
          <w:vertAlign w:val="superscript"/>
        </w:rPr>
        <w:t>7</w:t>
      </w:r>
      <w:r>
        <w:rPr>
          <w:rFonts w:cstheme="minorHAnsi"/>
        </w:rPr>
        <w:t>, Margaret Kingston</w:t>
      </w:r>
      <w:r w:rsidRPr="00F115A6">
        <w:rPr>
          <w:rFonts w:cstheme="minorHAnsi"/>
          <w:vertAlign w:val="superscript"/>
        </w:rPr>
        <w:t>8</w:t>
      </w:r>
      <w:r>
        <w:rPr>
          <w:rFonts w:cstheme="minorHAnsi"/>
        </w:rPr>
        <w:t>, Christine Jones</w:t>
      </w:r>
      <w:r>
        <w:rPr>
          <w:rFonts w:cstheme="minorHAnsi"/>
          <w:vertAlign w:val="superscript"/>
        </w:rPr>
        <w:t>4,9</w:t>
      </w:r>
      <w:r>
        <w:rPr>
          <w:rFonts w:cstheme="minorHAnsi"/>
        </w:rPr>
        <w:t>, Hermione Lyall</w:t>
      </w:r>
      <w:r>
        <w:rPr>
          <w:rFonts w:cstheme="minorHAnsi"/>
          <w:vertAlign w:val="superscript"/>
        </w:rPr>
        <w:t>10</w:t>
      </w:r>
      <w:r>
        <w:rPr>
          <w:rFonts w:cstheme="minorHAnsi"/>
        </w:rPr>
        <w:t>, Marian Nicholson</w:t>
      </w:r>
      <w:r>
        <w:rPr>
          <w:rFonts w:cstheme="minorHAnsi"/>
          <w:vertAlign w:val="superscript"/>
        </w:rPr>
        <w:t>11</w:t>
      </w:r>
      <w:r>
        <w:rPr>
          <w:rFonts w:cstheme="minorHAnsi"/>
        </w:rPr>
        <w:t xml:space="preserve">, </w:t>
      </w:r>
      <w:proofErr w:type="spellStart"/>
      <w:r>
        <w:rPr>
          <w:rFonts w:cstheme="minorHAnsi"/>
        </w:rPr>
        <w:t>Emanuela</w:t>
      </w:r>
      <w:proofErr w:type="spellEnd"/>
      <w:r>
        <w:rPr>
          <w:rFonts w:cstheme="minorHAnsi"/>
        </w:rPr>
        <w:t xml:space="preserve"> Pelosi</w:t>
      </w:r>
      <w:r>
        <w:rPr>
          <w:rFonts w:cstheme="minorHAnsi"/>
          <w:vertAlign w:val="superscript"/>
        </w:rPr>
        <w:t>9</w:t>
      </w:r>
      <w:r>
        <w:rPr>
          <w:rFonts w:cstheme="minorHAnsi"/>
        </w:rPr>
        <w:t>, David Porter</w:t>
      </w:r>
      <w:r w:rsidRPr="00B87B68">
        <w:rPr>
          <w:rFonts w:cstheme="minorHAnsi"/>
          <w:vertAlign w:val="superscript"/>
        </w:rPr>
        <w:t>1</w:t>
      </w:r>
      <w:r>
        <w:rPr>
          <w:rFonts w:cstheme="minorHAnsi"/>
          <w:vertAlign w:val="superscript"/>
        </w:rPr>
        <w:t>2</w:t>
      </w:r>
      <w:r>
        <w:rPr>
          <w:rFonts w:cstheme="minorHAnsi"/>
        </w:rPr>
        <w:t>, Gemma Powell</w:t>
      </w:r>
      <w:r w:rsidRPr="00B87B68">
        <w:rPr>
          <w:rFonts w:cstheme="minorHAnsi"/>
          <w:vertAlign w:val="superscript"/>
        </w:rPr>
        <w:t>1</w:t>
      </w:r>
      <w:r>
        <w:rPr>
          <w:rFonts w:cstheme="minorHAnsi"/>
          <w:vertAlign w:val="superscript"/>
        </w:rPr>
        <w:t>3</w:t>
      </w:r>
      <w:r>
        <w:rPr>
          <w:rFonts w:cstheme="minorHAnsi"/>
        </w:rPr>
        <w:t>, Elizabeth</w:t>
      </w:r>
      <w:r w:rsidRPr="00AD5969">
        <w:rPr>
          <w:rFonts w:cstheme="minorHAnsi"/>
        </w:rPr>
        <w:t xml:space="preserve"> Foley</w:t>
      </w:r>
      <w:r>
        <w:rPr>
          <w:rFonts w:cstheme="minorHAnsi"/>
          <w:vertAlign w:val="superscript"/>
        </w:rPr>
        <w:t>3,4</w:t>
      </w:r>
    </w:p>
    <w:p w14:paraId="53A21A0A" w14:textId="77777777" w:rsidR="00726DEE" w:rsidRDefault="00726DEE" w:rsidP="00726DEE">
      <w:pPr>
        <w:pStyle w:val="ListParagraph"/>
        <w:numPr>
          <w:ilvl w:val="0"/>
          <w:numId w:val="24"/>
        </w:numPr>
        <w:rPr>
          <w:rFonts w:cstheme="minorHAnsi"/>
        </w:rPr>
      </w:pPr>
      <w:r>
        <w:rPr>
          <w:rFonts w:cstheme="minorHAnsi"/>
        </w:rPr>
        <w:t>Liverpool University Hospitals NHS Foundation Trust, Liverpool, UK</w:t>
      </w:r>
    </w:p>
    <w:p w14:paraId="0CCDC807" w14:textId="77777777" w:rsidR="00726DEE" w:rsidRDefault="00726DEE" w:rsidP="00726DEE">
      <w:pPr>
        <w:pStyle w:val="ListParagraph"/>
        <w:numPr>
          <w:ilvl w:val="0"/>
          <w:numId w:val="24"/>
        </w:numPr>
        <w:rPr>
          <w:rFonts w:cstheme="minorHAnsi"/>
        </w:rPr>
      </w:pPr>
      <w:r>
        <w:rPr>
          <w:rFonts w:cstheme="minorHAnsi"/>
        </w:rPr>
        <w:t>University of Liverpool, Liverpool, UK</w:t>
      </w:r>
    </w:p>
    <w:p w14:paraId="4D7F7894" w14:textId="77777777" w:rsidR="00726DEE" w:rsidRDefault="00726DEE" w:rsidP="00726DEE">
      <w:pPr>
        <w:pStyle w:val="ListParagraph"/>
        <w:numPr>
          <w:ilvl w:val="0"/>
          <w:numId w:val="24"/>
        </w:numPr>
        <w:rPr>
          <w:rFonts w:cstheme="minorHAnsi"/>
        </w:rPr>
      </w:pPr>
      <w:r>
        <w:rPr>
          <w:rFonts w:cstheme="minorHAnsi"/>
        </w:rPr>
        <w:t>Solent NHS Trust, Southampton, UK</w:t>
      </w:r>
    </w:p>
    <w:p w14:paraId="2E419CE9" w14:textId="77777777" w:rsidR="00726DEE" w:rsidRPr="001B11B9" w:rsidRDefault="00726DEE" w:rsidP="00726DEE">
      <w:pPr>
        <w:pStyle w:val="ListParagraph"/>
        <w:numPr>
          <w:ilvl w:val="0"/>
          <w:numId w:val="24"/>
        </w:numPr>
        <w:rPr>
          <w:rFonts w:cstheme="minorHAnsi"/>
        </w:rPr>
      </w:pPr>
      <w:r>
        <w:rPr>
          <w:rFonts w:cstheme="minorHAnsi"/>
        </w:rPr>
        <w:t>University of Southampton, Southampton, UK</w:t>
      </w:r>
    </w:p>
    <w:p w14:paraId="262D53A3" w14:textId="77777777" w:rsidR="00726DEE" w:rsidRDefault="00726DEE" w:rsidP="00726DEE">
      <w:pPr>
        <w:pStyle w:val="ListParagraph"/>
        <w:numPr>
          <w:ilvl w:val="0"/>
          <w:numId w:val="24"/>
        </w:numPr>
        <w:rPr>
          <w:rFonts w:cstheme="minorHAnsi"/>
        </w:rPr>
      </w:pPr>
      <w:r>
        <w:rPr>
          <w:rFonts w:cstheme="minorHAnsi"/>
        </w:rPr>
        <w:t>Liverpool Women’s NHS Foundation Trust, Liverpool, UK</w:t>
      </w:r>
    </w:p>
    <w:p w14:paraId="33EE6883" w14:textId="77777777" w:rsidR="00726DEE" w:rsidRDefault="00726DEE" w:rsidP="00726DEE">
      <w:pPr>
        <w:pStyle w:val="ListParagraph"/>
        <w:numPr>
          <w:ilvl w:val="0"/>
          <w:numId w:val="24"/>
        </w:numPr>
        <w:rPr>
          <w:rFonts w:cstheme="minorHAnsi"/>
        </w:rPr>
      </w:pPr>
      <w:r>
        <w:rPr>
          <w:rFonts w:cstheme="minorHAnsi"/>
        </w:rPr>
        <w:t>Brighton and Sussex Medical School, University of Sussex, Falmer, UK</w:t>
      </w:r>
    </w:p>
    <w:p w14:paraId="5C2C2A54" w14:textId="77777777" w:rsidR="00726DEE" w:rsidRDefault="00726DEE" w:rsidP="00726DEE">
      <w:pPr>
        <w:pStyle w:val="ListParagraph"/>
        <w:numPr>
          <w:ilvl w:val="0"/>
          <w:numId w:val="24"/>
        </w:numPr>
        <w:rPr>
          <w:rFonts w:cstheme="minorHAnsi"/>
        </w:rPr>
      </w:pPr>
      <w:r>
        <w:rPr>
          <w:rFonts w:cstheme="minorHAnsi"/>
        </w:rPr>
        <w:t>NHS Greater Glasgow and Clyde, Glasgow, UK</w:t>
      </w:r>
    </w:p>
    <w:p w14:paraId="2560AFF5" w14:textId="77777777" w:rsidR="00726DEE" w:rsidRDefault="00726DEE" w:rsidP="00726DEE">
      <w:pPr>
        <w:pStyle w:val="ListParagraph"/>
        <w:numPr>
          <w:ilvl w:val="0"/>
          <w:numId w:val="24"/>
        </w:numPr>
        <w:rPr>
          <w:rFonts w:cstheme="minorHAnsi"/>
        </w:rPr>
      </w:pPr>
      <w:r>
        <w:rPr>
          <w:rFonts w:cstheme="minorHAnsi"/>
        </w:rPr>
        <w:t>British Association for Sexual Health and HIV Clinical Excellence Group</w:t>
      </w:r>
    </w:p>
    <w:p w14:paraId="094B22DF" w14:textId="77777777" w:rsidR="00726DEE" w:rsidRDefault="00726DEE" w:rsidP="00726DEE">
      <w:pPr>
        <w:pStyle w:val="ListParagraph"/>
        <w:numPr>
          <w:ilvl w:val="0"/>
          <w:numId w:val="24"/>
        </w:numPr>
        <w:rPr>
          <w:rFonts w:cstheme="minorHAnsi"/>
        </w:rPr>
      </w:pPr>
      <w:r>
        <w:rPr>
          <w:rFonts w:cstheme="minorHAnsi"/>
        </w:rPr>
        <w:t>University Hospital Southampton NHS Foundation Trust, Southampton, UK</w:t>
      </w:r>
    </w:p>
    <w:p w14:paraId="228588D3" w14:textId="77777777" w:rsidR="00726DEE" w:rsidRDefault="00726DEE" w:rsidP="00726DEE">
      <w:pPr>
        <w:pStyle w:val="ListParagraph"/>
        <w:numPr>
          <w:ilvl w:val="0"/>
          <w:numId w:val="24"/>
        </w:numPr>
        <w:rPr>
          <w:rFonts w:cstheme="minorHAnsi"/>
        </w:rPr>
      </w:pPr>
      <w:r>
        <w:rPr>
          <w:rFonts w:cstheme="minorHAnsi"/>
        </w:rPr>
        <w:t>Imperial College Healthcare NHS Trust, London, UK</w:t>
      </w:r>
    </w:p>
    <w:p w14:paraId="77DEC8E3" w14:textId="77777777" w:rsidR="00726DEE" w:rsidRDefault="00726DEE" w:rsidP="00726DEE">
      <w:pPr>
        <w:pStyle w:val="ListParagraph"/>
        <w:numPr>
          <w:ilvl w:val="0"/>
          <w:numId w:val="24"/>
        </w:numPr>
        <w:rPr>
          <w:rFonts w:cstheme="minorHAnsi"/>
        </w:rPr>
      </w:pPr>
      <w:r>
        <w:rPr>
          <w:rFonts w:cstheme="minorHAnsi"/>
        </w:rPr>
        <w:t>Herpes Viruses Association, UK</w:t>
      </w:r>
    </w:p>
    <w:p w14:paraId="38CD9C2F" w14:textId="77777777" w:rsidR="00726DEE" w:rsidRDefault="00726DEE" w:rsidP="00726DEE">
      <w:pPr>
        <w:pStyle w:val="ListParagraph"/>
        <w:numPr>
          <w:ilvl w:val="0"/>
          <w:numId w:val="24"/>
        </w:numPr>
        <w:rPr>
          <w:rFonts w:cstheme="minorHAnsi"/>
        </w:rPr>
      </w:pPr>
      <w:r>
        <w:rPr>
          <w:rFonts w:cstheme="minorHAnsi"/>
        </w:rPr>
        <w:t>Alder Hey Children’s NHS Foundation Trust, Liverpool, UK</w:t>
      </w:r>
    </w:p>
    <w:p w14:paraId="42ED8A52" w14:textId="77777777" w:rsidR="00726DEE" w:rsidRDefault="00726DEE" w:rsidP="00726DEE">
      <w:pPr>
        <w:pStyle w:val="ListParagraph"/>
        <w:numPr>
          <w:ilvl w:val="0"/>
          <w:numId w:val="24"/>
        </w:numPr>
        <w:rPr>
          <w:rFonts w:cstheme="minorHAnsi"/>
        </w:rPr>
      </w:pPr>
      <w:r>
        <w:rPr>
          <w:rFonts w:cstheme="minorHAnsi"/>
        </w:rPr>
        <w:t>Patient and public representative</w:t>
      </w:r>
    </w:p>
    <w:p w14:paraId="2DE03E10" w14:textId="77777777" w:rsidR="00726DEE" w:rsidRPr="00881AC5" w:rsidRDefault="00726DEE" w:rsidP="00726DEE">
      <w:pPr>
        <w:rPr>
          <w:rFonts w:cstheme="minorHAnsi"/>
        </w:rPr>
      </w:pPr>
      <w:r>
        <w:rPr>
          <w:rFonts w:cstheme="minorHAnsi"/>
        </w:rPr>
        <w:t xml:space="preserve">With thanks to JN (patient and public representative who wishes to remain anonymous), and to Professor </w:t>
      </w:r>
      <w:proofErr w:type="spellStart"/>
      <w:r>
        <w:rPr>
          <w:rFonts w:cstheme="minorHAnsi"/>
        </w:rPr>
        <w:t>Saye</w:t>
      </w:r>
      <w:proofErr w:type="spellEnd"/>
      <w:r>
        <w:rPr>
          <w:rFonts w:cstheme="minorHAnsi"/>
        </w:rPr>
        <w:t xml:space="preserve"> Khoo (Professor of Pharmacology and Therapeutics, University of Liverpool, Liverpool, UK). </w:t>
      </w:r>
    </w:p>
    <w:p w14:paraId="056A1D46" w14:textId="77777777" w:rsidR="00726DEE" w:rsidRDefault="00726DEE">
      <w:pPr>
        <w:rPr>
          <w:rFonts w:cstheme="minorHAnsi"/>
          <w:b/>
        </w:rPr>
      </w:pPr>
      <w:r>
        <w:rPr>
          <w:rFonts w:cstheme="minorHAnsi"/>
          <w:b/>
        </w:rPr>
        <w:br w:type="page"/>
      </w:r>
    </w:p>
    <w:p w14:paraId="027285E2" w14:textId="1205D932" w:rsidR="00AB792E" w:rsidRPr="00AD5969" w:rsidRDefault="00AB792E">
      <w:pPr>
        <w:rPr>
          <w:rFonts w:cstheme="minorHAnsi"/>
          <w:b/>
        </w:rPr>
      </w:pPr>
      <w:r w:rsidRPr="00AD5969">
        <w:rPr>
          <w:rFonts w:cstheme="minorHAnsi"/>
          <w:b/>
        </w:rPr>
        <w:lastRenderedPageBreak/>
        <w:t xml:space="preserve">What’s new in the </w:t>
      </w:r>
      <w:r w:rsidR="0048557F" w:rsidRPr="00AD5969">
        <w:rPr>
          <w:rFonts w:cstheme="minorHAnsi"/>
          <w:b/>
        </w:rPr>
        <w:t>202</w:t>
      </w:r>
      <w:r w:rsidR="0048557F">
        <w:rPr>
          <w:rFonts w:cstheme="minorHAnsi"/>
          <w:b/>
        </w:rPr>
        <w:t>4</w:t>
      </w:r>
      <w:r w:rsidR="0048557F" w:rsidRPr="00AD5969">
        <w:rPr>
          <w:rFonts w:cstheme="minorHAnsi"/>
          <w:b/>
        </w:rPr>
        <w:t xml:space="preserve"> </w:t>
      </w:r>
      <w:r w:rsidRPr="00AD5969">
        <w:rPr>
          <w:rFonts w:cstheme="minorHAnsi"/>
          <w:b/>
        </w:rPr>
        <w:t>Management of Genital Herpes in Pregnancy guideline</w:t>
      </w:r>
    </w:p>
    <w:p w14:paraId="1B6A63F5" w14:textId="7AC800E3" w:rsidR="00AB792E" w:rsidRDefault="007372B7">
      <w:pPr>
        <w:rPr>
          <w:rFonts w:cstheme="minorHAnsi"/>
        </w:rPr>
      </w:pPr>
      <w:r>
        <w:rPr>
          <w:rFonts w:cstheme="minorHAnsi"/>
        </w:rPr>
        <w:t>The guidelines have been substantially revised and updates in brief include:</w:t>
      </w:r>
    </w:p>
    <w:p w14:paraId="65D6F468" w14:textId="0678D5AA" w:rsidR="007372B7" w:rsidRDefault="007372B7" w:rsidP="007372B7">
      <w:pPr>
        <w:pStyle w:val="ListParagraph"/>
        <w:numPr>
          <w:ilvl w:val="0"/>
          <w:numId w:val="33"/>
        </w:numPr>
        <w:rPr>
          <w:rFonts w:cstheme="minorHAnsi"/>
        </w:rPr>
      </w:pPr>
      <w:r>
        <w:rPr>
          <w:rFonts w:cstheme="minorHAnsi"/>
        </w:rPr>
        <w:t>Use of ulcer panel PCR testing for herpetic lesions in pregnancy.</w:t>
      </w:r>
    </w:p>
    <w:p w14:paraId="64A98757" w14:textId="43EC345C" w:rsidR="007372B7" w:rsidRDefault="007372B7" w:rsidP="007372B7">
      <w:pPr>
        <w:pStyle w:val="ListParagraph"/>
        <w:numPr>
          <w:ilvl w:val="0"/>
          <w:numId w:val="33"/>
        </w:numPr>
        <w:rPr>
          <w:rFonts w:cstheme="minorHAnsi"/>
        </w:rPr>
      </w:pPr>
      <w:r>
        <w:rPr>
          <w:rFonts w:cstheme="minorHAnsi"/>
        </w:rPr>
        <w:t xml:space="preserve">Antiviral suppressive therapy to start earlier at 32 weeks of pregnancy for all </w:t>
      </w:r>
      <w:r w:rsidR="001C25D8" w:rsidRPr="004A1E2E">
        <w:rPr>
          <w:rFonts w:cstheme="minorHAnsi"/>
        </w:rPr>
        <w:t>mothers and pregnant people</w:t>
      </w:r>
      <w:r>
        <w:rPr>
          <w:rFonts w:cstheme="minorHAnsi"/>
        </w:rPr>
        <w:t xml:space="preserve"> requiring this, and at 22 weeks if there is a high risk of preterm delivery.</w:t>
      </w:r>
    </w:p>
    <w:p w14:paraId="1A1D268C" w14:textId="3D2B2122" w:rsidR="007372B7" w:rsidRDefault="007372B7" w:rsidP="007372B7">
      <w:pPr>
        <w:pStyle w:val="ListParagraph"/>
        <w:numPr>
          <w:ilvl w:val="0"/>
          <w:numId w:val="33"/>
        </w:numPr>
        <w:rPr>
          <w:rFonts w:cstheme="minorHAnsi"/>
        </w:rPr>
      </w:pPr>
      <w:r>
        <w:rPr>
          <w:rFonts w:cstheme="minorHAnsi"/>
        </w:rPr>
        <w:t xml:space="preserve">Use of valaciclovir as an alternative to </w:t>
      </w:r>
      <w:proofErr w:type="spellStart"/>
      <w:r>
        <w:rPr>
          <w:rFonts w:cstheme="minorHAnsi"/>
        </w:rPr>
        <w:t>aciclovir</w:t>
      </w:r>
      <w:proofErr w:type="spellEnd"/>
      <w:r>
        <w:rPr>
          <w:rFonts w:cstheme="minorHAnsi"/>
        </w:rPr>
        <w:t xml:space="preserve"> for treatment and/or suppression of genital herpes in the pregnant woman or person. </w:t>
      </w:r>
    </w:p>
    <w:p w14:paraId="3AA2DE42" w14:textId="537848BE" w:rsidR="007372B7" w:rsidRDefault="007372B7" w:rsidP="007372B7">
      <w:pPr>
        <w:pStyle w:val="ListParagraph"/>
        <w:numPr>
          <w:ilvl w:val="0"/>
          <w:numId w:val="33"/>
        </w:numPr>
        <w:rPr>
          <w:rFonts w:cstheme="minorHAnsi"/>
        </w:rPr>
      </w:pPr>
      <w:r>
        <w:rPr>
          <w:rFonts w:cstheme="minorHAnsi"/>
        </w:rPr>
        <w:t>A new section on the use of serology in the third trimester, and virology involvement in writing this guideline.</w:t>
      </w:r>
    </w:p>
    <w:p w14:paraId="488B7DA2" w14:textId="49872821" w:rsidR="007372B7" w:rsidRDefault="007372B7" w:rsidP="007372B7">
      <w:pPr>
        <w:pStyle w:val="ListParagraph"/>
        <w:numPr>
          <w:ilvl w:val="0"/>
          <w:numId w:val="33"/>
        </w:numPr>
        <w:rPr>
          <w:rFonts w:cstheme="minorHAnsi"/>
        </w:rPr>
      </w:pPr>
      <w:r>
        <w:rPr>
          <w:rFonts w:cstheme="minorHAnsi"/>
        </w:rPr>
        <w:t xml:space="preserve">Expansion of the neonatal management section, including risk stratification to guide investigations and treatment. </w:t>
      </w:r>
    </w:p>
    <w:p w14:paraId="611B5852" w14:textId="6A465331" w:rsidR="007372B7" w:rsidRDefault="007372B7" w:rsidP="007372B7">
      <w:pPr>
        <w:pStyle w:val="ListParagraph"/>
        <w:numPr>
          <w:ilvl w:val="0"/>
          <w:numId w:val="33"/>
        </w:numPr>
        <w:rPr>
          <w:rFonts w:cstheme="minorHAnsi"/>
        </w:rPr>
      </w:pPr>
      <w:r>
        <w:rPr>
          <w:rFonts w:cstheme="minorHAnsi"/>
        </w:rPr>
        <w:t xml:space="preserve">Increased focus on the importance of the </w:t>
      </w:r>
      <w:r w:rsidR="00DD5207">
        <w:rPr>
          <w:rFonts w:cstheme="minorHAnsi"/>
        </w:rPr>
        <w:t>multi-disciplinary team (</w:t>
      </w:r>
      <w:r>
        <w:rPr>
          <w:rFonts w:cstheme="minorHAnsi"/>
        </w:rPr>
        <w:t>MDT</w:t>
      </w:r>
      <w:r w:rsidR="00DD5207">
        <w:rPr>
          <w:rFonts w:cstheme="minorHAnsi"/>
        </w:rPr>
        <w:t>)</w:t>
      </w:r>
      <w:r>
        <w:rPr>
          <w:rFonts w:cstheme="minorHAnsi"/>
        </w:rPr>
        <w:t xml:space="preserve"> to include genitourinary medicine </w:t>
      </w:r>
      <w:r w:rsidR="00332E5B">
        <w:rPr>
          <w:rFonts w:cstheme="minorHAnsi"/>
        </w:rPr>
        <w:t xml:space="preserve">(GUM) </w:t>
      </w:r>
      <w:r>
        <w:rPr>
          <w:rFonts w:cstheme="minorHAnsi"/>
        </w:rPr>
        <w:t xml:space="preserve">physicians, obstetricians and neonatologists with formal documentation of a birth and postnatal care plan. </w:t>
      </w:r>
    </w:p>
    <w:p w14:paraId="47AEDD58" w14:textId="1739D99B" w:rsidR="007372B7" w:rsidRDefault="007372B7" w:rsidP="007372B7">
      <w:pPr>
        <w:pStyle w:val="ListParagraph"/>
        <w:numPr>
          <w:ilvl w:val="0"/>
          <w:numId w:val="33"/>
        </w:numPr>
        <w:rPr>
          <w:rFonts w:cstheme="minorHAnsi"/>
        </w:rPr>
      </w:pPr>
      <w:r>
        <w:rPr>
          <w:rFonts w:cstheme="minorHAnsi"/>
        </w:rPr>
        <w:t xml:space="preserve">Expansion of the prevention of postnatal transmission section, including a new section on breastfeeding. </w:t>
      </w:r>
    </w:p>
    <w:p w14:paraId="215DBD8B" w14:textId="1C3A87D2" w:rsidR="007372B7" w:rsidRPr="007372B7" w:rsidRDefault="007372B7" w:rsidP="007372B7">
      <w:pPr>
        <w:pStyle w:val="ListParagraph"/>
        <w:numPr>
          <w:ilvl w:val="0"/>
          <w:numId w:val="33"/>
        </w:numPr>
        <w:rPr>
          <w:rFonts w:cstheme="minorHAnsi"/>
        </w:rPr>
      </w:pPr>
      <w:r>
        <w:rPr>
          <w:rFonts w:cstheme="minorHAnsi"/>
        </w:rPr>
        <w:t xml:space="preserve">A new section on the management of clinically or </w:t>
      </w:r>
      <w:proofErr w:type="spellStart"/>
      <w:r>
        <w:rPr>
          <w:rFonts w:cstheme="minorHAnsi"/>
        </w:rPr>
        <w:t>serodiscordant</w:t>
      </w:r>
      <w:proofErr w:type="spellEnd"/>
      <w:r>
        <w:rPr>
          <w:rFonts w:cstheme="minorHAnsi"/>
        </w:rPr>
        <w:t xml:space="preserve"> couples.</w:t>
      </w:r>
    </w:p>
    <w:p w14:paraId="68273ED6" w14:textId="77777777" w:rsidR="005C754E" w:rsidRDefault="005C754E">
      <w:pPr>
        <w:rPr>
          <w:rFonts w:cstheme="minorHAnsi"/>
          <w:b/>
        </w:rPr>
      </w:pPr>
    </w:p>
    <w:p w14:paraId="02EB378F" w14:textId="3561131E" w:rsidR="00946617" w:rsidRPr="00AD5969" w:rsidRDefault="00946617">
      <w:pPr>
        <w:rPr>
          <w:rFonts w:cstheme="minorHAnsi"/>
          <w:b/>
        </w:rPr>
      </w:pPr>
      <w:r w:rsidRPr="00AD5969">
        <w:rPr>
          <w:rFonts w:cstheme="minorHAnsi"/>
          <w:b/>
        </w:rPr>
        <w:br w:type="page"/>
      </w:r>
    </w:p>
    <w:p w14:paraId="08C5FDD1" w14:textId="77777777" w:rsidR="00AB792E" w:rsidRPr="00AD5969" w:rsidRDefault="00AB792E">
      <w:pPr>
        <w:rPr>
          <w:rFonts w:cstheme="minorHAnsi"/>
          <w:b/>
        </w:rPr>
      </w:pPr>
      <w:r w:rsidRPr="00AD5969">
        <w:rPr>
          <w:rFonts w:cstheme="minorHAnsi"/>
          <w:b/>
        </w:rPr>
        <w:lastRenderedPageBreak/>
        <w:t xml:space="preserve"> 1.Objective and scope </w:t>
      </w:r>
    </w:p>
    <w:p w14:paraId="3E2B5F23" w14:textId="6FFC6888" w:rsidR="00427557" w:rsidRPr="00AD5969" w:rsidRDefault="00427557">
      <w:pPr>
        <w:rPr>
          <w:rFonts w:cstheme="minorHAnsi"/>
        </w:rPr>
      </w:pPr>
      <w:r w:rsidRPr="00AD5969">
        <w:rPr>
          <w:rFonts w:cstheme="minorHAnsi"/>
        </w:rPr>
        <w:t>The first joint</w:t>
      </w:r>
      <w:r w:rsidR="00AB792E" w:rsidRPr="00AD5969">
        <w:rPr>
          <w:rFonts w:cstheme="minorHAnsi"/>
        </w:rPr>
        <w:t xml:space="preserve"> British Association for Sexual Health and HIV (BASHH) and Royal College of Obstetricians and Gynaecologists (RCOG) </w:t>
      </w:r>
      <w:r w:rsidRPr="00AD5969">
        <w:rPr>
          <w:rFonts w:cstheme="minorHAnsi"/>
        </w:rPr>
        <w:t xml:space="preserve">guideline on </w:t>
      </w:r>
      <w:r w:rsidR="00AB792E" w:rsidRPr="00AD5969">
        <w:rPr>
          <w:rFonts w:cstheme="minorHAnsi"/>
        </w:rPr>
        <w:t>the management of genital herpes in pregnancy</w:t>
      </w:r>
      <w:r w:rsidRPr="00AD5969">
        <w:rPr>
          <w:rFonts w:cstheme="minorHAnsi"/>
        </w:rPr>
        <w:t xml:space="preserve"> was published in 2014, </w:t>
      </w:r>
      <w:r w:rsidR="00C33C61">
        <w:rPr>
          <w:rFonts w:cstheme="minorHAnsi"/>
        </w:rPr>
        <w:t>this updated guideline supersedes that of 2014.</w:t>
      </w:r>
    </w:p>
    <w:p w14:paraId="47D61EA7" w14:textId="79B4EC19" w:rsidR="00427557" w:rsidRPr="00AD5969" w:rsidRDefault="00AB792E">
      <w:pPr>
        <w:rPr>
          <w:rFonts w:cstheme="minorHAnsi"/>
        </w:rPr>
      </w:pPr>
      <w:r w:rsidRPr="00AD5969">
        <w:rPr>
          <w:rFonts w:cstheme="minorHAnsi"/>
        </w:rPr>
        <w:t xml:space="preserve">For more detailed information on the general management of genital herpes infection in </w:t>
      </w:r>
      <w:r w:rsidR="00A917A1">
        <w:rPr>
          <w:rFonts w:cstheme="minorHAnsi"/>
        </w:rPr>
        <w:t xml:space="preserve">people who are not </w:t>
      </w:r>
      <w:r w:rsidR="001C25D8" w:rsidRPr="004A1E2E">
        <w:rPr>
          <w:rFonts w:cstheme="minorHAnsi"/>
        </w:rPr>
        <w:t xml:space="preserve">pregnant </w:t>
      </w:r>
      <w:r w:rsidRPr="00AD5969">
        <w:rPr>
          <w:rFonts w:cstheme="minorHAnsi"/>
        </w:rPr>
        <w:t xml:space="preserve">, </w:t>
      </w:r>
      <w:r w:rsidR="005C46B9">
        <w:rPr>
          <w:rFonts w:cstheme="minorHAnsi"/>
        </w:rPr>
        <w:t>please refer to</w:t>
      </w:r>
      <w:r w:rsidRPr="00AD5969">
        <w:rPr>
          <w:rFonts w:cstheme="minorHAnsi"/>
        </w:rPr>
        <w:t xml:space="preserve"> the </w:t>
      </w:r>
      <w:r w:rsidR="00CF09D7">
        <w:rPr>
          <w:rFonts w:cstheme="minorHAnsi"/>
        </w:rPr>
        <w:t>2024</w:t>
      </w:r>
      <w:r w:rsidR="00CF09D7" w:rsidRPr="00AD5969">
        <w:rPr>
          <w:rFonts w:cstheme="minorHAnsi"/>
        </w:rPr>
        <w:t xml:space="preserve"> </w:t>
      </w:r>
      <w:r w:rsidRPr="00AD5969">
        <w:rPr>
          <w:rFonts w:cstheme="minorHAnsi"/>
        </w:rPr>
        <w:t>BASHH guideline on the management of genital herpes</w:t>
      </w:r>
      <w:r w:rsidR="003F5D36">
        <w:rPr>
          <w:rFonts w:cstheme="minorHAnsi"/>
        </w:rPr>
        <w:t xml:space="preserve"> </w:t>
      </w:r>
      <w:r w:rsidR="003F5D36">
        <w:rPr>
          <w:rFonts w:cstheme="minorHAnsi"/>
        </w:rPr>
        <w:fldChar w:fldCharType="begin"/>
      </w:r>
      <w:r w:rsidR="003F5D36">
        <w:rPr>
          <w:rFonts w:cstheme="minorHAnsi"/>
        </w:rPr>
        <w:instrText xml:space="preserve"> ADDIN ZOTERO_ITEM CSL_CITATION {"citationID":"ALrTsW4J","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3F5D36">
        <w:rPr>
          <w:rFonts w:cstheme="minorHAnsi"/>
        </w:rPr>
        <w:fldChar w:fldCharType="separate"/>
      </w:r>
      <w:r w:rsidR="003F5D36" w:rsidRPr="003F5D36">
        <w:rPr>
          <w:rFonts w:ascii="Calibri" w:hAnsi="Calibri" w:cs="Calibri"/>
        </w:rPr>
        <w:t>(1)</w:t>
      </w:r>
      <w:r w:rsidR="003F5D36">
        <w:rPr>
          <w:rFonts w:cstheme="minorHAnsi"/>
        </w:rPr>
        <w:fldChar w:fldCharType="end"/>
      </w:r>
      <w:r w:rsidR="003F5D36">
        <w:rPr>
          <w:rFonts w:cstheme="minorHAnsi"/>
        </w:rPr>
        <w:t>.</w:t>
      </w:r>
    </w:p>
    <w:p w14:paraId="0D8CBFF5" w14:textId="727DF488" w:rsidR="00427557" w:rsidRPr="00AD5969" w:rsidRDefault="00AB792E">
      <w:pPr>
        <w:rPr>
          <w:rFonts w:cstheme="minorHAnsi"/>
        </w:rPr>
      </w:pPr>
      <w:r w:rsidRPr="00AD5969">
        <w:rPr>
          <w:rFonts w:cstheme="minorHAnsi"/>
        </w:rPr>
        <w:t>The scope of this guideline is the inpatient and outpatient management of genital herpes simplex virus infection in the antenatal, intrapartum and postnatal periods</w:t>
      </w:r>
      <w:r w:rsidR="00D06D68">
        <w:rPr>
          <w:rFonts w:cstheme="minorHAnsi"/>
        </w:rPr>
        <w:t xml:space="preserve"> in </w:t>
      </w:r>
      <w:r w:rsidR="001C25D8" w:rsidRPr="004A1E2E">
        <w:rPr>
          <w:rFonts w:cstheme="minorHAnsi"/>
        </w:rPr>
        <w:t>mothers and pregnant people</w:t>
      </w:r>
      <w:r w:rsidR="00D06D68">
        <w:rPr>
          <w:rFonts w:cstheme="minorHAnsi"/>
        </w:rPr>
        <w:t>, and neonates</w:t>
      </w:r>
      <w:r w:rsidRPr="00AD5969">
        <w:rPr>
          <w:rFonts w:cstheme="minorHAnsi"/>
        </w:rPr>
        <w:t>.</w:t>
      </w:r>
      <w:r w:rsidR="00427557" w:rsidRPr="00AD5969">
        <w:rPr>
          <w:rFonts w:cstheme="minorHAnsi"/>
        </w:rPr>
        <w:t xml:space="preserve"> This updated guideline also includes </w:t>
      </w:r>
      <w:r w:rsidRPr="00AD5969">
        <w:rPr>
          <w:rFonts w:cstheme="minorHAnsi"/>
        </w:rPr>
        <w:t xml:space="preserve">the prevention of genital herpes infection in uninfected </w:t>
      </w:r>
      <w:r w:rsidR="00C342E0">
        <w:rPr>
          <w:rFonts w:cstheme="minorHAnsi"/>
        </w:rPr>
        <w:t>women and people</w:t>
      </w:r>
      <w:r w:rsidRPr="00AD5969">
        <w:rPr>
          <w:rFonts w:cstheme="minorHAnsi"/>
        </w:rPr>
        <w:t xml:space="preserve"> during pregnancy</w:t>
      </w:r>
      <w:r w:rsidR="00427557" w:rsidRPr="00AD5969">
        <w:rPr>
          <w:rFonts w:cstheme="minorHAnsi"/>
        </w:rPr>
        <w:t>.</w:t>
      </w:r>
      <w:r w:rsidR="00B93AE2">
        <w:rPr>
          <w:rFonts w:cstheme="minorHAnsi"/>
        </w:rPr>
        <w:t xml:space="preserve"> </w:t>
      </w:r>
      <w:r w:rsidRPr="00AD5969">
        <w:rPr>
          <w:rFonts w:cstheme="minorHAnsi"/>
        </w:rPr>
        <w:t xml:space="preserve">The population covered by this guideline includes </w:t>
      </w:r>
      <w:r w:rsidR="00B93AE2">
        <w:rPr>
          <w:rFonts w:cstheme="minorHAnsi"/>
        </w:rPr>
        <w:t>all the routine antenatal</w:t>
      </w:r>
      <w:r w:rsidR="00C33C61">
        <w:rPr>
          <w:rFonts w:cstheme="minorHAnsi"/>
        </w:rPr>
        <w:t xml:space="preserve"> and perinatal </w:t>
      </w:r>
      <w:r w:rsidR="00B93AE2">
        <w:rPr>
          <w:rFonts w:cstheme="minorHAnsi"/>
        </w:rPr>
        <w:t xml:space="preserve">care that </w:t>
      </w:r>
      <w:r w:rsidR="001C25D8" w:rsidRPr="004A1E2E">
        <w:rPr>
          <w:rFonts w:cstheme="minorHAnsi"/>
        </w:rPr>
        <w:t xml:space="preserve">mothers and pregnant people </w:t>
      </w:r>
      <w:r w:rsidR="00B93AE2">
        <w:rPr>
          <w:rFonts w:cstheme="minorHAnsi"/>
        </w:rPr>
        <w:t xml:space="preserve">and their babies should receive, including those </w:t>
      </w:r>
      <w:r w:rsidR="001C25D8" w:rsidRPr="004A1E2E">
        <w:rPr>
          <w:rFonts w:cstheme="minorHAnsi"/>
        </w:rPr>
        <w:t xml:space="preserve">mothers and pregnant people </w:t>
      </w:r>
      <w:r w:rsidRPr="00AD5969">
        <w:rPr>
          <w:rFonts w:cstheme="minorHAnsi"/>
        </w:rPr>
        <w:t>with a suspected or confirmed diagnosis of genital herpes simplex infection</w:t>
      </w:r>
      <w:r w:rsidR="00B93AE2">
        <w:rPr>
          <w:rFonts w:cstheme="minorHAnsi"/>
        </w:rPr>
        <w:t xml:space="preserve"> and those at risk of acquisition</w:t>
      </w:r>
      <w:r w:rsidRPr="00AD5969">
        <w:rPr>
          <w:rFonts w:cstheme="minorHAnsi"/>
        </w:rPr>
        <w:t xml:space="preserve"> in primary or secondary care. </w:t>
      </w:r>
    </w:p>
    <w:p w14:paraId="66115EBD" w14:textId="639ADA95" w:rsidR="00427557" w:rsidRPr="00AD5969" w:rsidRDefault="4C15462A" w:rsidP="4C15462A">
      <w:r w:rsidRPr="4C15462A">
        <w:t xml:space="preserve">This guideline is aimed at healthcare professionals working in </w:t>
      </w:r>
      <w:r w:rsidR="00A416E9">
        <w:t xml:space="preserve">sexual health clinics, </w:t>
      </w:r>
      <w:r w:rsidRPr="4C15462A">
        <w:t>maternity units</w:t>
      </w:r>
      <w:r w:rsidR="00A416E9">
        <w:t xml:space="preserve">, </w:t>
      </w:r>
      <w:r w:rsidR="00994514">
        <w:t>and those working on postnatal wards and neonatal units in the UK</w:t>
      </w:r>
      <w:r w:rsidR="00A416E9">
        <w:t>.</w:t>
      </w:r>
      <w:r w:rsidRPr="4C15462A">
        <w:t xml:space="preserve"> However, the principles of the recommendations should be adopted across all services, including community care. </w:t>
      </w:r>
    </w:p>
    <w:p w14:paraId="6A05A809" w14:textId="77777777" w:rsidR="00427557" w:rsidRPr="00AD5969" w:rsidRDefault="00427557">
      <w:pPr>
        <w:rPr>
          <w:rFonts w:cstheme="minorHAnsi"/>
        </w:rPr>
      </w:pPr>
    </w:p>
    <w:p w14:paraId="0232C7D3" w14:textId="77777777" w:rsidR="00427557" w:rsidRPr="00AD5969" w:rsidRDefault="00AB792E">
      <w:pPr>
        <w:rPr>
          <w:rFonts w:cstheme="minorHAnsi"/>
          <w:b/>
        </w:rPr>
      </w:pPr>
      <w:r w:rsidRPr="00AD5969">
        <w:rPr>
          <w:rFonts w:cstheme="minorHAnsi"/>
          <w:b/>
        </w:rPr>
        <w:t xml:space="preserve">Stakeholder involvement </w:t>
      </w:r>
    </w:p>
    <w:p w14:paraId="611DA851" w14:textId="03A7889A" w:rsidR="00510FF1" w:rsidRDefault="006E7985" w:rsidP="00510FF1">
      <w:pPr>
        <w:rPr>
          <w:rFonts w:cstheme="minorHAnsi"/>
        </w:rPr>
      </w:pPr>
      <w:r>
        <w:rPr>
          <w:rFonts w:cstheme="minorHAnsi"/>
        </w:rPr>
        <w:t xml:space="preserve">This guideline has been developed </w:t>
      </w:r>
      <w:r w:rsidR="003F7DE6">
        <w:rPr>
          <w:rFonts w:cstheme="minorHAnsi"/>
        </w:rPr>
        <w:t xml:space="preserve">by </w:t>
      </w:r>
      <w:r>
        <w:rPr>
          <w:rFonts w:cstheme="minorHAnsi"/>
        </w:rPr>
        <w:t>a writing group including clinicians working in the fields of genitourinary medicine, obstetrics, neonatology</w:t>
      </w:r>
      <w:r w:rsidR="007F68A3">
        <w:rPr>
          <w:rFonts w:cstheme="minorHAnsi"/>
        </w:rPr>
        <w:t xml:space="preserve"> and</w:t>
      </w:r>
      <w:r>
        <w:rPr>
          <w:rFonts w:cstheme="minorHAnsi"/>
        </w:rPr>
        <w:t xml:space="preserve"> virology</w:t>
      </w:r>
      <w:r w:rsidR="007F68A3">
        <w:rPr>
          <w:rFonts w:cstheme="minorHAnsi"/>
        </w:rPr>
        <w:t>,</w:t>
      </w:r>
      <w:r>
        <w:rPr>
          <w:rFonts w:cstheme="minorHAnsi"/>
        </w:rPr>
        <w:t xml:space="preserve"> and patient and public representatives. Specific expertise was provided by members of the BASHH Herpes Simplex Advisory Panel, the </w:t>
      </w:r>
      <w:r w:rsidR="007F68A3">
        <w:rPr>
          <w:rFonts w:cstheme="minorHAnsi"/>
        </w:rPr>
        <w:t>RCOG</w:t>
      </w:r>
      <w:r>
        <w:rPr>
          <w:rFonts w:cstheme="minorHAnsi"/>
        </w:rPr>
        <w:t xml:space="preserve"> and the Royal College of Paediatrics and Child Health</w:t>
      </w:r>
      <w:r w:rsidR="007F68A3">
        <w:rPr>
          <w:rFonts w:cstheme="minorHAnsi"/>
        </w:rPr>
        <w:t xml:space="preserve"> (RCPCH)</w:t>
      </w:r>
      <w:r>
        <w:rPr>
          <w:rFonts w:cstheme="minorHAnsi"/>
        </w:rPr>
        <w:t xml:space="preserve">. The guideline was posted on the BASHH and RCOG websites for </w:t>
      </w:r>
      <w:r w:rsidR="007F68A3">
        <w:rPr>
          <w:rFonts w:cstheme="minorHAnsi"/>
        </w:rPr>
        <w:t xml:space="preserve">a </w:t>
      </w:r>
      <w:r>
        <w:rPr>
          <w:rFonts w:cstheme="minorHAnsi"/>
        </w:rPr>
        <w:t>2</w:t>
      </w:r>
      <w:r w:rsidR="007F68A3">
        <w:rPr>
          <w:rFonts w:cstheme="minorHAnsi"/>
        </w:rPr>
        <w:t>-</w:t>
      </w:r>
      <w:r>
        <w:rPr>
          <w:rFonts w:cstheme="minorHAnsi"/>
        </w:rPr>
        <w:t>month</w:t>
      </w:r>
      <w:r w:rsidR="007F68A3">
        <w:rPr>
          <w:rFonts w:cstheme="minorHAnsi"/>
        </w:rPr>
        <w:t xml:space="preserve"> consultation period, with direct requests for external peer review made to key bodies including the RCPCH. The guideline has been reviewed by the BASHH Public Panel and piloted in a representative clinic. </w:t>
      </w:r>
    </w:p>
    <w:p w14:paraId="6298E709" w14:textId="565FA8F1" w:rsidR="007F68A3" w:rsidRPr="00AD5969" w:rsidRDefault="007F68A3" w:rsidP="00510FF1">
      <w:pPr>
        <w:rPr>
          <w:rFonts w:cstheme="minorHAnsi"/>
        </w:rPr>
      </w:pPr>
      <w:r>
        <w:rPr>
          <w:rFonts w:cstheme="minorHAnsi"/>
        </w:rPr>
        <w:t xml:space="preserve">The guideline writing process was overseen by the BASHH Clinical Effectiveness Group. This is the </w:t>
      </w:r>
      <w:r w:rsidR="003F7DE6">
        <w:rPr>
          <w:rFonts w:cstheme="minorHAnsi"/>
        </w:rPr>
        <w:t>most recent update</w:t>
      </w:r>
      <w:r>
        <w:rPr>
          <w:rFonts w:cstheme="minorHAnsi"/>
        </w:rPr>
        <w:t xml:space="preserve"> of the BASHH/RCOG national guideline first written in 20</w:t>
      </w:r>
      <w:r w:rsidR="00C1796D">
        <w:rPr>
          <w:rFonts w:cstheme="minorHAnsi"/>
        </w:rPr>
        <w:t>14.</w:t>
      </w:r>
    </w:p>
    <w:p w14:paraId="41C8F396" w14:textId="77777777" w:rsidR="00427557" w:rsidRPr="00AD5969" w:rsidRDefault="00427557">
      <w:pPr>
        <w:rPr>
          <w:rFonts w:cstheme="minorHAnsi"/>
          <w:b/>
        </w:rPr>
      </w:pPr>
      <w:r w:rsidRPr="00AD5969">
        <w:rPr>
          <w:rFonts w:cstheme="minorHAnsi"/>
          <w:b/>
        </w:rPr>
        <w:br w:type="page"/>
      </w:r>
    </w:p>
    <w:p w14:paraId="42B2D46A" w14:textId="77777777" w:rsidR="00AB792E" w:rsidRPr="00AD5969" w:rsidRDefault="00AB792E">
      <w:pPr>
        <w:rPr>
          <w:rFonts w:cstheme="minorHAnsi"/>
          <w:b/>
        </w:rPr>
      </w:pPr>
      <w:r w:rsidRPr="00AD5969">
        <w:rPr>
          <w:rFonts w:cstheme="minorHAnsi"/>
          <w:b/>
        </w:rPr>
        <w:lastRenderedPageBreak/>
        <w:t xml:space="preserve">2. Search strategy </w:t>
      </w:r>
    </w:p>
    <w:p w14:paraId="3AB64CA0" w14:textId="77777777" w:rsidR="004D0C3F" w:rsidRPr="00AD5969" w:rsidRDefault="00AB792E">
      <w:pPr>
        <w:rPr>
          <w:rFonts w:cstheme="minorHAnsi"/>
        </w:rPr>
      </w:pPr>
      <w:r w:rsidRPr="00AD5969">
        <w:rPr>
          <w:rFonts w:cstheme="minorHAnsi"/>
        </w:rPr>
        <w:t xml:space="preserve">This document was produced in accordance with the guidance set out in the BASHH Clinical Effectiveness Group’s (CEG’s) document ‘Framework for guideline development and assessment’ (available from: </w:t>
      </w:r>
      <w:hyperlink r:id="rId8" w:history="1">
        <w:r w:rsidR="004D0C3F" w:rsidRPr="00AD5969">
          <w:rPr>
            <w:rStyle w:val="Hyperlink"/>
            <w:rFonts w:cstheme="minorHAnsi"/>
            <w:color w:val="auto"/>
          </w:rPr>
          <w:t>http://www.bashh.org/guidelines</w:t>
        </w:r>
      </w:hyperlink>
      <w:r w:rsidRPr="00AD5969">
        <w:rPr>
          <w:rFonts w:cstheme="minorHAnsi"/>
        </w:rPr>
        <w:t xml:space="preserve">). </w:t>
      </w:r>
    </w:p>
    <w:p w14:paraId="60F34F8A" w14:textId="0BE27AE0" w:rsidR="004D0C3F" w:rsidRPr="00AD5969" w:rsidRDefault="00AB792E">
      <w:pPr>
        <w:rPr>
          <w:rFonts w:cstheme="minorHAnsi"/>
        </w:rPr>
      </w:pPr>
      <w:r w:rsidRPr="00AD5969">
        <w:rPr>
          <w:rFonts w:cstheme="minorHAnsi"/>
        </w:rPr>
        <w:t xml:space="preserve">A literature search was performed using PubMed/MEDLINE, EMBASE, Google, The Cochrane Library and relevant guidelines from </w:t>
      </w:r>
      <w:r w:rsidR="004D0C3F" w:rsidRPr="00AD5969">
        <w:rPr>
          <w:rFonts w:cstheme="minorHAnsi"/>
        </w:rPr>
        <w:t>2014</w:t>
      </w:r>
      <w:r w:rsidRPr="00AD5969">
        <w:rPr>
          <w:rFonts w:cstheme="minorHAnsi"/>
        </w:rPr>
        <w:t xml:space="preserve"> to </w:t>
      </w:r>
      <w:r w:rsidR="00FB0360">
        <w:rPr>
          <w:rFonts w:cstheme="minorHAnsi"/>
        </w:rPr>
        <w:t>2023</w:t>
      </w:r>
      <w:r w:rsidRPr="00AD5969">
        <w:rPr>
          <w:rFonts w:cstheme="minorHAnsi"/>
        </w:rPr>
        <w:t xml:space="preserve">. A MEDLINE/PubMed and EMBASE search was carried out from </w:t>
      </w:r>
      <w:r w:rsidR="004D0C3F" w:rsidRPr="00AD5969">
        <w:rPr>
          <w:rFonts w:cstheme="minorHAnsi"/>
        </w:rPr>
        <w:t xml:space="preserve">2014 to </w:t>
      </w:r>
      <w:r w:rsidR="00FB0360" w:rsidRPr="00AD5969">
        <w:rPr>
          <w:rFonts w:cstheme="minorHAnsi"/>
        </w:rPr>
        <w:t>20</w:t>
      </w:r>
      <w:r w:rsidR="00FB0360">
        <w:rPr>
          <w:rFonts w:cstheme="minorHAnsi"/>
        </w:rPr>
        <w:t>23</w:t>
      </w:r>
      <w:r w:rsidR="00FB0360" w:rsidRPr="00AD5969">
        <w:rPr>
          <w:rFonts w:cstheme="minorHAnsi"/>
        </w:rPr>
        <w:t xml:space="preserve"> </w:t>
      </w:r>
      <w:r w:rsidRPr="00AD5969">
        <w:rPr>
          <w:rFonts w:cstheme="minorHAnsi"/>
        </w:rPr>
        <w:t>using the following search terms/Medical Subject Headings (</w:t>
      </w:r>
      <w:proofErr w:type="spellStart"/>
      <w:r w:rsidRPr="00AD5969">
        <w:rPr>
          <w:rFonts w:cstheme="minorHAnsi"/>
        </w:rPr>
        <w:t>MeSH</w:t>
      </w:r>
      <w:proofErr w:type="spellEnd"/>
      <w:r w:rsidRPr="00AD5969">
        <w:rPr>
          <w:rFonts w:cstheme="minorHAnsi"/>
        </w:rPr>
        <w:t>): ‘HSV/herpes’, ‘genital ulcers’, ‘HSV/herpes pregnancy’, ‘neonatal HSV/herpes’, ‘HSV/herpes drugs’, ‘pregnancy complications: infectious’, ‘Herpes genitalis’ and ‘Herpes simplex diagnosis’</w:t>
      </w:r>
      <w:r w:rsidR="00C46CEC" w:rsidRPr="00AD5969">
        <w:rPr>
          <w:rFonts w:cstheme="minorHAnsi"/>
        </w:rPr>
        <w:t>, ‘HSV/herpes breastfeeding’</w:t>
      </w:r>
      <w:r w:rsidRPr="00AD5969">
        <w:rPr>
          <w:rFonts w:cstheme="minorHAnsi"/>
        </w:rPr>
        <w:t xml:space="preserve">. The search was limited to humans and the English language. For some specific recommendations, an additional MEDLINE/PubMed search was performed when necessary. </w:t>
      </w:r>
    </w:p>
    <w:p w14:paraId="6A9DC232" w14:textId="29245E59" w:rsidR="00510FF1" w:rsidRPr="00AD5969" w:rsidRDefault="00AB792E">
      <w:pPr>
        <w:rPr>
          <w:rFonts w:cstheme="minorHAnsi"/>
        </w:rPr>
      </w:pPr>
      <w:r w:rsidRPr="00AD5969">
        <w:rPr>
          <w:rFonts w:cstheme="minorHAnsi"/>
        </w:rPr>
        <w:t xml:space="preserve">A Google search was performed in </w:t>
      </w:r>
      <w:r w:rsidR="00FB0360">
        <w:rPr>
          <w:rFonts w:cstheme="minorHAnsi"/>
        </w:rPr>
        <w:t>2023</w:t>
      </w:r>
      <w:r w:rsidR="00FB0360" w:rsidRPr="00AD5969">
        <w:rPr>
          <w:rFonts w:cstheme="minorHAnsi"/>
        </w:rPr>
        <w:t xml:space="preserve"> </w:t>
      </w:r>
      <w:r w:rsidRPr="00AD5969">
        <w:rPr>
          <w:rFonts w:cstheme="minorHAnsi"/>
        </w:rPr>
        <w:t>with the search term ‘HSV guideline(s)’ and all relevant documents of the first 150 search results were reviewed. A search of The Cochrane Library included the Cochrane Database of Systematic Reviews, Database of Abstracts of Reviews of Effects and Cochrane Central Register of Controlled Trials. The following guidelines were reviewed in detail: 201</w:t>
      </w:r>
      <w:r w:rsidR="00D767C2" w:rsidRPr="00AD5969">
        <w:rPr>
          <w:rFonts w:cstheme="minorHAnsi"/>
        </w:rPr>
        <w:t>7</w:t>
      </w:r>
      <w:r w:rsidRPr="00AD5969">
        <w:rPr>
          <w:rFonts w:cstheme="minorHAnsi"/>
        </w:rPr>
        <w:t xml:space="preserve"> European guideline for the management of genital herpes</w:t>
      </w:r>
      <w:r w:rsidR="00927275">
        <w:rPr>
          <w:rFonts w:cstheme="minorHAnsi"/>
        </w:rPr>
        <w:t xml:space="preserve"> </w:t>
      </w:r>
      <w:r w:rsidR="00927275">
        <w:rPr>
          <w:rFonts w:cstheme="minorHAnsi"/>
        </w:rPr>
        <w:fldChar w:fldCharType="begin"/>
      </w:r>
      <w:r w:rsidR="007D6AEB">
        <w:rPr>
          <w:rFonts w:cstheme="minorHAnsi"/>
        </w:rPr>
        <w:instrText xml:space="preserve"> ADDIN ZOTERO_ITEM CSL_CITATION {"citationID":"5ItdbDRC","properties":{"formattedCitation":"(2)","plainCitation":"(2)","noteIndex":0},"citationItems":[{"id":"3NACWxsA/0d0Yvs87","uris":["http://zotero.org/users/9828707/items/S69XSMBN"],"uri":["http://zotero.org/users/9828707/items/S69XSMBN"],"itemData":{"id":228,"type":"article-journal","abstract":"Genital herpes is one of the commonest sexually transmitted infections worldwide. Using the best available evidence, this guideline recommends strategies for diagnosis, management, and follow-up of the condition as well as for minimising transmission. Early recognition and initiation of therapy is key and may reduce the duration of illness or avoid hospitalisation with complications, including urinary retention, meningism, or severe systemic illness. The guideline covers a range of common clinical scenarios, such as recurrent genital herpes, infection during pregnancy, and co-infection with human immunodeficiency virus.","container-title":"International journal of STD &amp; AIDS","DOI":"10.1177/0956462417727194","ISSN":"1758-1052","issue":"14","journalAbbreviation":"Int J STD AIDS","language":"eng","note":"PMID: 28836892","page":"1366-1379","source":"PubMed","title":"2017 European guidelines for the management of genital herpes","volume":"28","author":[{"family":"Patel","given":"Rajul"},{"family":"Kennedy","given":"Oliver J."},{"family":"Clarke","given":"Emily"},{"family":"Geretti","given":"Anna"},{"family":"Nilsen","given":"Arvid"},{"family":"Lautenschlager","given":"Stephan"},{"family":"Green","given":"John"},{"family":"Donders","given":"Gilbert"},{"family":"Meijden","given":"Willem","non-dropping-particle":"van der"},{"family":"Gomberg","given":"Mikhail"},{"family":"Moi","given":"Harald"},{"family":"Foley","given":"Elizabeth"}],"issued":{"date-parts":[["2017",12]]}}}],"schema":"https://github.com/citation-style-language/schema/raw/master/csl-citation.json"} </w:instrText>
      </w:r>
      <w:r w:rsidR="00927275">
        <w:rPr>
          <w:rFonts w:cstheme="minorHAnsi"/>
        </w:rPr>
        <w:fldChar w:fldCharType="separate"/>
      </w:r>
      <w:r w:rsidR="003F5D36" w:rsidRPr="003F5D36">
        <w:rPr>
          <w:rFonts w:ascii="Calibri" w:hAnsi="Calibri" w:cs="Calibri"/>
        </w:rPr>
        <w:t>(2)</w:t>
      </w:r>
      <w:r w:rsidR="00927275">
        <w:rPr>
          <w:rFonts w:cstheme="minorHAnsi"/>
        </w:rPr>
        <w:fldChar w:fldCharType="end"/>
      </w:r>
      <w:r w:rsidRPr="00185CDB">
        <w:rPr>
          <w:rFonts w:cstheme="minorHAnsi"/>
        </w:rPr>
        <w:t>;</w:t>
      </w:r>
      <w:r w:rsidRPr="00AD5969">
        <w:rPr>
          <w:rFonts w:cstheme="minorHAnsi"/>
        </w:rPr>
        <w:t xml:space="preserve"> </w:t>
      </w:r>
      <w:r w:rsidR="00FB0360">
        <w:rPr>
          <w:rFonts w:cstheme="minorHAnsi"/>
        </w:rPr>
        <w:t>2024</w:t>
      </w:r>
      <w:r w:rsidR="00FB0360" w:rsidRPr="00AD5969">
        <w:rPr>
          <w:rFonts w:cstheme="minorHAnsi"/>
        </w:rPr>
        <w:t xml:space="preserve"> </w:t>
      </w:r>
      <w:r w:rsidRPr="00AD5969">
        <w:rPr>
          <w:rFonts w:cstheme="minorHAnsi"/>
        </w:rPr>
        <w:t>BASHH guidance on t</w:t>
      </w:r>
      <w:r w:rsidR="00A66BEC" w:rsidRPr="00AD5969">
        <w:rPr>
          <w:rFonts w:cstheme="minorHAnsi"/>
        </w:rPr>
        <w:t>he management of genital herpes</w:t>
      </w:r>
      <w:r w:rsidR="00924229">
        <w:rPr>
          <w:rFonts w:cstheme="minorHAnsi"/>
        </w:rPr>
        <w:t xml:space="preserve"> </w:t>
      </w:r>
      <w:r w:rsidR="00924229">
        <w:rPr>
          <w:rFonts w:cstheme="minorHAnsi"/>
        </w:rPr>
        <w:fldChar w:fldCharType="begin"/>
      </w:r>
      <w:r w:rsidR="00924229">
        <w:rPr>
          <w:rFonts w:cstheme="minorHAnsi"/>
        </w:rPr>
        <w:instrText xml:space="preserve"> ADDIN ZOTERO_ITEM CSL_CITATION {"citationID":"Ch2VmnTT","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924229">
        <w:rPr>
          <w:rFonts w:cstheme="minorHAnsi"/>
        </w:rPr>
        <w:fldChar w:fldCharType="separate"/>
      </w:r>
      <w:r w:rsidR="00924229" w:rsidRPr="00924229">
        <w:rPr>
          <w:rFonts w:ascii="Calibri" w:hAnsi="Calibri" w:cs="Calibri"/>
        </w:rPr>
        <w:t>(1)</w:t>
      </w:r>
      <w:r w:rsidR="00924229">
        <w:rPr>
          <w:rFonts w:cstheme="minorHAnsi"/>
        </w:rPr>
        <w:fldChar w:fldCharType="end"/>
      </w:r>
      <w:r w:rsidRPr="00AD5969">
        <w:rPr>
          <w:rFonts w:cstheme="minorHAnsi"/>
        </w:rPr>
        <w:t xml:space="preserve">. The members of the guideline development group selected studies relevant to the scope of the guideline. Article titles and abstracts were reviewed and if relevant the full-text article obtained. Priority was given to randomised controlled trial and systematic review evidence and, where possible, recommendations were made and graded </w:t>
      </w:r>
      <w:r w:rsidR="00730629" w:rsidRPr="00AD5969">
        <w:rPr>
          <w:rFonts w:cstheme="minorHAnsi"/>
        </w:rPr>
        <w:t>based on</w:t>
      </w:r>
      <w:r w:rsidRPr="00AD5969">
        <w:rPr>
          <w:rFonts w:cstheme="minorHAnsi"/>
        </w:rPr>
        <w:t xml:space="preserve"> the best available evidence (Appendix </w:t>
      </w:r>
      <w:r w:rsidR="003F7DE6">
        <w:rPr>
          <w:rFonts w:cstheme="minorHAnsi"/>
        </w:rPr>
        <w:t>1</w:t>
      </w:r>
      <w:r w:rsidRPr="00AD5969">
        <w:rPr>
          <w:rFonts w:cstheme="minorHAnsi"/>
        </w:rPr>
        <w:t xml:space="preserve">). In areas where evidence is lacking, recommendations based on consensus opinion within the writing group have been made. </w:t>
      </w:r>
    </w:p>
    <w:p w14:paraId="75628FC6" w14:textId="77777777" w:rsidR="00185CDB" w:rsidRDefault="00185CDB">
      <w:pPr>
        <w:rPr>
          <w:rFonts w:cstheme="minorHAnsi"/>
          <w:b/>
        </w:rPr>
      </w:pPr>
      <w:r>
        <w:rPr>
          <w:rFonts w:cstheme="minorHAnsi"/>
          <w:b/>
        </w:rPr>
        <w:br w:type="page"/>
      </w:r>
    </w:p>
    <w:p w14:paraId="68822CD4" w14:textId="7796F5D9" w:rsidR="00AB792E" w:rsidRPr="00AD5969" w:rsidRDefault="00AB792E" w:rsidP="00B81C32">
      <w:pPr>
        <w:rPr>
          <w:rFonts w:cstheme="minorHAnsi"/>
          <w:b/>
        </w:rPr>
      </w:pPr>
      <w:r w:rsidRPr="00AD5969">
        <w:rPr>
          <w:rFonts w:cstheme="minorHAnsi"/>
          <w:b/>
        </w:rPr>
        <w:lastRenderedPageBreak/>
        <w:t>3. Background</w:t>
      </w:r>
    </w:p>
    <w:p w14:paraId="273952DE" w14:textId="2795C973" w:rsidR="00B81C32" w:rsidRPr="00AD5969" w:rsidRDefault="00AB792E" w:rsidP="008B580D">
      <w:pPr>
        <w:rPr>
          <w:rFonts w:cstheme="minorHAnsi"/>
        </w:rPr>
      </w:pPr>
      <w:r w:rsidRPr="00AD5969">
        <w:rPr>
          <w:rFonts w:cstheme="minorHAnsi"/>
        </w:rPr>
        <w:t>Neonatal herpes is a very rare but serious viral infection with</w:t>
      </w:r>
      <w:r w:rsidR="00547C2D" w:rsidRPr="00AD5969">
        <w:rPr>
          <w:rFonts w:cstheme="minorHAnsi"/>
        </w:rPr>
        <w:t xml:space="preserve"> a high morbidity and mortality</w:t>
      </w:r>
      <w:r w:rsidR="00EE1A7A">
        <w:rPr>
          <w:rFonts w:cstheme="minorHAnsi"/>
        </w:rPr>
        <w:t xml:space="preserve"> </w:t>
      </w:r>
      <w:r w:rsidR="00A754D6">
        <w:rPr>
          <w:rFonts w:cstheme="minorHAnsi"/>
          <w:vertAlign w:val="superscript"/>
        </w:rPr>
        <w:fldChar w:fldCharType="begin"/>
      </w:r>
      <w:r w:rsidR="00924229">
        <w:rPr>
          <w:rFonts w:cstheme="minorHAnsi"/>
          <w:vertAlign w:val="superscript"/>
        </w:rPr>
        <w:instrText xml:space="preserve"> ADDIN ZOTERO_ITEM CSL_CITATION {"citationID":"IuLEYU6A","properties":{"formattedCitation":"(3)","plainCitation":"(3)","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schema":"https://github.com/citation-style-language/schema/raw/master/csl-citation.json"} </w:instrText>
      </w:r>
      <w:r w:rsidR="00A754D6">
        <w:rPr>
          <w:rFonts w:cstheme="minorHAnsi"/>
          <w:vertAlign w:val="superscript"/>
        </w:rPr>
        <w:fldChar w:fldCharType="separate"/>
      </w:r>
      <w:r w:rsidR="00924229" w:rsidRPr="00924229">
        <w:rPr>
          <w:rFonts w:ascii="Calibri" w:hAnsi="Calibri" w:cs="Calibri"/>
        </w:rPr>
        <w:t>(3)</w:t>
      </w:r>
      <w:r w:rsidR="00A754D6">
        <w:rPr>
          <w:rFonts w:cstheme="minorHAnsi"/>
          <w:vertAlign w:val="superscript"/>
        </w:rPr>
        <w:fldChar w:fldCharType="end"/>
      </w:r>
      <w:r w:rsidR="00EE1A7A">
        <w:rPr>
          <w:rFonts w:cstheme="minorHAnsi"/>
        </w:rPr>
        <w:t>.</w:t>
      </w:r>
      <w:r w:rsidRPr="00AD5969">
        <w:rPr>
          <w:rFonts w:cstheme="minorHAnsi"/>
        </w:rPr>
        <w:t xml:space="preserve"> It is classified into three subgroups in the infant depending on the site of infection: disease localised to </w:t>
      </w:r>
      <w:r w:rsidR="005146B9">
        <w:rPr>
          <w:rFonts w:cstheme="minorHAnsi"/>
        </w:rPr>
        <w:t xml:space="preserve">only </w:t>
      </w:r>
      <w:r w:rsidRPr="00AD5969">
        <w:rPr>
          <w:rFonts w:cstheme="minorHAnsi"/>
        </w:rPr>
        <w:t xml:space="preserve">skin, eye and/or mouth </w:t>
      </w:r>
      <w:r w:rsidR="00994514">
        <w:rPr>
          <w:rFonts w:cstheme="minorHAnsi"/>
        </w:rPr>
        <w:t>(SEM)</w:t>
      </w:r>
      <w:r w:rsidR="008B580D">
        <w:rPr>
          <w:rFonts w:cstheme="minorHAnsi"/>
        </w:rPr>
        <w:t xml:space="preserve">, </w:t>
      </w:r>
      <w:r w:rsidRPr="00AD5969">
        <w:rPr>
          <w:rFonts w:cstheme="minorHAnsi"/>
        </w:rPr>
        <w:t>local central nervous system (CNS) disease (encephalitis alone</w:t>
      </w:r>
      <w:r w:rsidR="00994514">
        <w:rPr>
          <w:rFonts w:cstheme="minorHAnsi"/>
        </w:rPr>
        <w:t xml:space="preserve"> or with SEM lesions</w:t>
      </w:r>
      <w:r w:rsidR="002C4026" w:rsidRPr="00AD5969">
        <w:rPr>
          <w:rFonts w:cstheme="minorHAnsi"/>
        </w:rPr>
        <w:t>)</w:t>
      </w:r>
      <w:r w:rsidR="002C4026">
        <w:rPr>
          <w:rFonts w:cstheme="minorHAnsi"/>
        </w:rPr>
        <w:t xml:space="preserve"> or</w:t>
      </w:r>
      <w:r w:rsidR="008B580D">
        <w:rPr>
          <w:rFonts w:cstheme="minorHAnsi"/>
        </w:rPr>
        <w:t xml:space="preserve"> </w:t>
      </w:r>
      <w:r w:rsidRPr="00AD5969">
        <w:rPr>
          <w:rFonts w:cstheme="minorHAnsi"/>
        </w:rPr>
        <w:t xml:space="preserve">disseminated </w:t>
      </w:r>
      <w:r w:rsidR="00415ABD">
        <w:rPr>
          <w:rFonts w:cstheme="minorHAnsi"/>
        </w:rPr>
        <w:t>disease</w:t>
      </w:r>
      <w:r w:rsidRPr="00AD5969">
        <w:rPr>
          <w:rFonts w:cstheme="minorHAnsi"/>
        </w:rPr>
        <w:t xml:space="preserve"> with multiple organ involvement. </w:t>
      </w:r>
    </w:p>
    <w:p w14:paraId="67A8317D" w14:textId="4737DE6E" w:rsidR="009C17DE" w:rsidRDefault="00BE6705">
      <w:pPr>
        <w:rPr>
          <w:rFonts w:cstheme="minorHAnsi"/>
          <w:bCs/>
        </w:rPr>
      </w:pPr>
      <w:r w:rsidRPr="00BE6705">
        <w:rPr>
          <w:rFonts w:cstheme="minorHAnsi"/>
          <w:bCs/>
        </w:rPr>
        <w:t>Neonatal infection occurs as th</w:t>
      </w:r>
      <w:r>
        <w:rPr>
          <w:rFonts w:cstheme="minorHAnsi"/>
          <w:bCs/>
        </w:rPr>
        <w:t>e</w:t>
      </w:r>
      <w:r w:rsidRPr="00BE6705">
        <w:rPr>
          <w:rFonts w:cstheme="minorHAnsi"/>
          <w:bCs/>
        </w:rPr>
        <w:t xml:space="preserve"> result of an inf</w:t>
      </w:r>
      <w:r>
        <w:rPr>
          <w:rFonts w:cstheme="minorHAnsi"/>
          <w:bCs/>
        </w:rPr>
        <w:t>e</w:t>
      </w:r>
      <w:r w:rsidRPr="00BE6705">
        <w:rPr>
          <w:rFonts w:cstheme="minorHAnsi"/>
          <w:bCs/>
        </w:rPr>
        <w:t>ction at the time of birth (85%) , in the immediate postnatal period (1</w:t>
      </w:r>
      <w:r w:rsidR="006D2838">
        <w:rPr>
          <w:rFonts w:cstheme="minorHAnsi"/>
          <w:bCs/>
        </w:rPr>
        <w:t>0</w:t>
      </w:r>
      <w:r w:rsidRPr="00BE6705">
        <w:rPr>
          <w:rFonts w:cstheme="minorHAnsi"/>
          <w:bCs/>
        </w:rPr>
        <w:t>%) or</w:t>
      </w:r>
      <w:r>
        <w:rPr>
          <w:rFonts w:cstheme="minorHAnsi"/>
          <w:bCs/>
        </w:rPr>
        <w:t>,</w:t>
      </w:r>
      <w:r w:rsidRPr="00BE6705">
        <w:rPr>
          <w:rFonts w:cstheme="minorHAnsi"/>
          <w:bCs/>
        </w:rPr>
        <w:t xml:space="preserve"> v</w:t>
      </w:r>
      <w:r>
        <w:rPr>
          <w:rFonts w:cstheme="minorHAnsi"/>
          <w:bCs/>
        </w:rPr>
        <w:t>e</w:t>
      </w:r>
      <w:r w:rsidRPr="00BE6705">
        <w:rPr>
          <w:rFonts w:cstheme="minorHAnsi"/>
          <w:bCs/>
        </w:rPr>
        <w:t>ry rarely</w:t>
      </w:r>
      <w:r>
        <w:rPr>
          <w:rFonts w:cstheme="minorHAnsi"/>
          <w:bCs/>
        </w:rPr>
        <w:t>,</w:t>
      </w:r>
      <w:r w:rsidRPr="00BE6705">
        <w:rPr>
          <w:rFonts w:cstheme="minorHAnsi"/>
          <w:bCs/>
        </w:rPr>
        <w:t xml:space="preserve"> in </w:t>
      </w:r>
      <w:r>
        <w:rPr>
          <w:rFonts w:cstheme="minorHAnsi"/>
          <w:bCs/>
        </w:rPr>
        <w:t>u</w:t>
      </w:r>
      <w:r w:rsidRPr="00BE6705">
        <w:rPr>
          <w:rFonts w:cstheme="minorHAnsi"/>
          <w:bCs/>
        </w:rPr>
        <w:t xml:space="preserve">tero (5)% </w:t>
      </w:r>
      <w:r>
        <w:rPr>
          <w:rFonts w:cstheme="minorHAnsi"/>
          <w:bCs/>
        </w:rPr>
        <w:t xml:space="preserve">- termed congenital herpes </w:t>
      </w:r>
      <w:r>
        <w:rPr>
          <w:rFonts w:cstheme="minorHAnsi"/>
          <w:bCs/>
        </w:rPr>
        <w:fldChar w:fldCharType="begin"/>
      </w:r>
      <w:r w:rsidR="003F5D36">
        <w:rPr>
          <w:rFonts w:cstheme="minorHAnsi"/>
          <w:bCs/>
        </w:rPr>
        <w:instrText xml:space="preserve"> ADDIN ZOTERO_ITEM CSL_CITATION {"citationID":"4yD4S3GL","properties":{"formattedCitation":"(4)","plainCitation":"(4)","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schema":"https://github.com/citation-style-language/schema/raw/master/csl-citation.json"} </w:instrText>
      </w:r>
      <w:r>
        <w:rPr>
          <w:rFonts w:cstheme="minorHAnsi"/>
          <w:bCs/>
        </w:rPr>
        <w:fldChar w:fldCharType="separate"/>
      </w:r>
      <w:r w:rsidR="003F5D36" w:rsidRPr="003F5D36">
        <w:rPr>
          <w:rFonts w:ascii="Calibri" w:hAnsi="Calibri" w:cs="Calibri"/>
        </w:rPr>
        <w:t>(4)</w:t>
      </w:r>
      <w:r>
        <w:rPr>
          <w:rFonts w:cstheme="minorHAnsi"/>
          <w:bCs/>
        </w:rPr>
        <w:fldChar w:fldCharType="end"/>
      </w:r>
      <w:r>
        <w:rPr>
          <w:rFonts w:cstheme="minorHAnsi"/>
          <w:bCs/>
        </w:rPr>
        <w:t xml:space="preserve">. </w:t>
      </w:r>
      <w:r w:rsidRPr="00BE6705">
        <w:rPr>
          <w:rFonts w:cstheme="minorHAnsi"/>
          <w:bCs/>
        </w:rPr>
        <w:t xml:space="preserve"> </w:t>
      </w:r>
    </w:p>
    <w:p w14:paraId="47305D29" w14:textId="19DF944A" w:rsidR="009C17DE" w:rsidRPr="00BE6705" w:rsidRDefault="007613A3">
      <w:pPr>
        <w:rPr>
          <w:rFonts w:cstheme="minorHAnsi"/>
          <w:bCs/>
        </w:rPr>
      </w:pPr>
      <w:r w:rsidRPr="007613A3">
        <w:rPr>
          <w:rFonts w:cstheme="minorHAnsi"/>
          <w:bCs/>
        </w:rPr>
        <w:t>Although neonatal HSV infection is very rare, the suspicion of possible neonatal HSV infection in infants with compatible symptoms or risk factors for perinatal or postnatal exposure is much more common. Thus the demand for diagnostic investigation of possible neonatal HSV infection is significant.</w:t>
      </w:r>
    </w:p>
    <w:p w14:paraId="5A24B2B2" w14:textId="77777777" w:rsidR="000F70E8" w:rsidRDefault="000F70E8">
      <w:pPr>
        <w:rPr>
          <w:rFonts w:cstheme="minorHAnsi"/>
          <w:b/>
        </w:rPr>
      </w:pPr>
    </w:p>
    <w:p w14:paraId="25ED0763" w14:textId="7BE6A3BE" w:rsidR="00B81C32" w:rsidRPr="00AD5969" w:rsidRDefault="00AB792E">
      <w:pPr>
        <w:rPr>
          <w:rFonts w:cstheme="minorHAnsi"/>
          <w:b/>
        </w:rPr>
      </w:pPr>
      <w:r w:rsidRPr="00AD5969">
        <w:rPr>
          <w:rFonts w:cstheme="minorHAnsi"/>
          <w:b/>
        </w:rPr>
        <w:t xml:space="preserve">Disease localised to skin, eye and/or mouth </w:t>
      </w:r>
      <w:r w:rsidR="000B5A94">
        <w:rPr>
          <w:rFonts w:cstheme="minorHAnsi"/>
          <w:b/>
        </w:rPr>
        <w:t>(SEM)</w:t>
      </w:r>
    </w:p>
    <w:p w14:paraId="33C514A9" w14:textId="504D91CB" w:rsidR="005D036E" w:rsidRDefault="00AB792E">
      <w:pPr>
        <w:rPr>
          <w:rFonts w:cstheme="minorHAnsi"/>
        </w:rPr>
      </w:pPr>
      <w:r w:rsidRPr="00AD5969">
        <w:rPr>
          <w:rFonts w:cstheme="minorHAnsi"/>
        </w:rPr>
        <w:t>Infants who present with symptoms localised to the skin, eye or mouth alone have the best prognosis</w:t>
      </w:r>
      <w:r w:rsidR="00220399">
        <w:rPr>
          <w:rFonts w:cstheme="minorHAnsi"/>
        </w:rPr>
        <w:t xml:space="preserve">. They </w:t>
      </w:r>
      <w:r w:rsidRPr="00AD5969">
        <w:rPr>
          <w:rFonts w:cstheme="minorHAnsi"/>
        </w:rPr>
        <w:t xml:space="preserve">represent approximately </w:t>
      </w:r>
      <w:r w:rsidR="0092521D">
        <w:rPr>
          <w:rFonts w:cstheme="minorHAnsi"/>
        </w:rPr>
        <w:t>3</w:t>
      </w:r>
      <w:r w:rsidR="00B50153">
        <w:rPr>
          <w:rFonts w:cstheme="minorHAnsi"/>
        </w:rPr>
        <w:t>2</w:t>
      </w:r>
      <w:r w:rsidRPr="00AD5969">
        <w:rPr>
          <w:rFonts w:cstheme="minorHAnsi"/>
        </w:rPr>
        <w:t xml:space="preserve">% of neonatal herpes </w:t>
      </w:r>
      <w:r w:rsidR="00415ABD">
        <w:rPr>
          <w:rFonts w:cstheme="minorHAnsi"/>
        </w:rPr>
        <w:t>cases</w:t>
      </w:r>
      <w:r w:rsidR="00220399">
        <w:rPr>
          <w:rFonts w:cstheme="minorHAnsi"/>
        </w:rPr>
        <w:t>,</w:t>
      </w:r>
      <w:r w:rsidR="00DB7184">
        <w:rPr>
          <w:rFonts w:cstheme="minorHAnsi"/>
        </w:rPr>
        <w:t xml:space="preserve"> with median presentation at 8 days of life</w:t>
      </w:r>
      <w:r w:rsidR="00EE1A7A">
        <w:rPr>
          <w:rFonts w:cstheme="minorHAnsi"/>
        </w:rPr>
        <w:t xml:space="preserve"> </w:t>
      </w:r>
      <w:r w:rsidR="00EE1A7A">
        <w:rPr>
          <w:rFonts w:cstheme="minorHAnsi"/>
        </w:rPr>
        <w:fldChar w:fldCharType="begin"/>
      </w:r>
      <w:r w:rsidR="00924229">
        <w:rPr>
          <w:rFonts w:cstheme="minorHAnsi"/>
        </w:rPr>
        <w:instrText xml:space="preserve"> ADDIN ZOTERO_ITEM CSL_CITATION {"citationID":"QPBNqM4l","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EE1A7A">
        <w:rPr>
          <w:rFonts w:cstheme="minorHAnsi"/>
        </w:rPr>
        <w:fldChar w:fldCharType="separate"/>
      </w:r>
      <w:r w:rsidR="00924229" w:rsidRPr="00924229">
        <w:rPr>
          <w:rFonts w:ascii="Calibri" w:hAnsi="Calibri" w:cs="Calibri"/>
        </w:rPr>
        <w:t>(5)</w:t>
      </w:r>
      <w:r w:rsidR="00EE1A7A">
        <w:rPr>
          <w:rFonts w:cstheme="minorHAnsi"/>
        </w:rPr>
        <w:fldChar w:fldCharType="end"/>
      </w:r>
      <w:r w:rsidRPr="00AD5969">
        <w:rPr>
          <w:rFonts w:cstheme="minorHAnsi"/>
        </w:rPr>
        <w:t xml:space="preserve">. </w:t>
      </w:r>
      <w:r w:rsidR="00DB7184">
        <w:rPr>
          <w:rFonts w:cstheme="minorHAnsi"/>
        </w:rPr>
        <w:t xml:space="preserve">They typically present with vesicular lesions </w:t>
      </w:r>
      <w:r w:rsidR="00415ABD">
        <w:rPr>
          <w:rFonts w:cstheme="minorHAnsi"/>
        </w:rPr>
        <w:t xml:space="preserve">or ulcers </w:t>
      </w:r>
      <w:r w:rsidR="00DB7184">
        <w:rPr>
          <w:rFonts w:cstheme="minorHAnsi"/>
        </w:rPr>
        <w:t xml:space="preserve">on the skin, eye or mouth and have no CNS or visceral organ involvement </w:t>
      </w:r>
      <w:r w:rsidR="00DB7184">
        <w:rPr>
          <w:rFonts w:cstheme="minorHAnsi"/>
        </w:rPr>
        <w:fldChar w:fldCharType="begin"/>
      </w:r>
      <w:r w:rsidR="00DB7184">
        <w:rPr>
          <w:rFonts w:cstheme="minorHAnsi"/>
        </w:rPr>
        <w:instrText xml:space="preserve"> ADDIN ZOTERO_ITEM CSL_CITATION {"citationID":"yWvoXltj","properties":{"formattedCitation":"(6)","plainCitation":"(6)","noteIndex":0},"citationItems":[{"id":12337,"uris":["http://zotero.org/users/9828707/items/T7XPFLXS"],"uri":["http://zotero.org/users/9828707/items/T7XPFLXS"],"itemData":{"id":12337,"type":"article-journal","container-title":"The New England journal of medicine","DOI":"10.1056/NEJMra0807633","ISSN":"0028-4793","issue":"14","journalAbbreviation":"N Engl J Med","note":"PMID: 19797284\nPMCID: PMC2780322","page":"1376-1385","source":"PubMed Central","title":"Maternal and Neonatal HSV Infections","volume":"361","author":[{"family":"Corey","given":"Lawrence"},{"family":"Wald","given":"Anna"}],"issued":{"date-parts":[["2009",10,1]]}}}],"schema":"https://github.com/citation-style-language/schema/raw/master/csl-citation.json"} </w:instrText>
      </w:r>
      <w:r w:rsidR="00DB7184">
        <w:rPr>
          <w:rFonts w:cstheme="minorHAnsi"/>
        </w:rPr>
        <w:fldChar w:fldCharType="separate"/>
      </w:r>
      <w:r w:rsidR="00DB7184" w:rsidRPr="00DB7184">
        <w:rPr>
          <w:rFonts w:ascii="Calibri" w:hAnsi="Calibri" w:cs="Calibri"/>
        </w:rPr>
        <w:t>(6)</w:t>
      </w:r>
      <w:r w:rsidR="00DB7184">
        <w:rPr>
          <w:rFonts w:cstheme="minorHAnsi"/>
        </w:rPr>
        <w:fldChar w:fldCharType="end"/>
      </w:r>
      <w:r w:rsidR="00DB7184">
        <w:rPr>
          <w:rFonts w:cstheme="minorHAnsi"/>
        </w:rPr>
        <w:t xml:space="preserve">. </w:t>
      </w:r>
    </w:p>
    <w:p w14:paraId="06775DEE" w14:textId="0D4BC537" w:rsidR="00B81C32" w:rsidRPr="00AD5969" w:rsidRDefault="00AB792E">
      <w:pPr>
        <w:rPr>
          <w:rFonts w:cstheme="minorHAnsi"/>
        </w:rPr>
      </w:pPr>
      <w:r w:rsidRPr="00AD5969">
        <w:rPr>
          <w:rFonts w:cstheme="minorHAnsi"/>
        </w:rPr>
        <w:t>With appropriate antiviral treatment</w:t>
      </w:r>
      <w:r w:rsidR="00DB7184">
        <w:rPr>
          <w:rFonts w:cstheme="minorHAnsi"/>
        </w:rPr>
        <w:t xml:space="preserve"> to prevent progression</w:t>
      </w:r>
      <w:r w:rsidRPr="00AD5969">
        <w:rPr>
          <w:rFonts w:cstheme="minorHAnsi"/>
        </w:rPr>
        <w:t xml:space="preserve">, </w:t>
      </w:r>
      <w:r w:rsidR="00DB7184">
        <w:rPr>
          <w:rFonts w:cstheme="minorHAnsi"/>
        </w:rPr>
        <w:t xml:space="preserve">mortality is 0% and </w:t>
      </w:r>
      <w:r w:rsidRPr="00AD5969">
        <w:rPr>
          <w:rFonts w:cstheme="minorHAnsi"/>
        </w:rPr>
        <w:t xml:space="preserve">neurological and/or ocular morbidity is </w:t>
      </w:r>
      <w:r w:rsidR="00D61B80">
        <w:rPr>
          <w:rFonts w:cstheme="minorHAnsi"/>
        </w:rPr>
        <w:t>around 6</w:t>
      </w:r>
      <w:r w:rsidRPr="00AD5969">
        <w:rPr>
          <w:rFonts w:cstheme="minorHAnsi"/>
        </w:rPr>
        <w:t>%</w:t>
      </w:r>
      <w:r w:rsidR="00D61B80">
        <w:rPr>
          <w:rFonts w:cstheme="minorHAnsi"/>
        </w:rPr>
        <w:t xml:space="preserve"> and more likely in those with </w:t>
      </w:r>
      <w:r w:rsidR="0004281F">
        <w:rPr>
          <w:rFonts w:cstheme="minorHAnsi"/>
        </w:rPr>
        <w:t>at least</w:t>
      </w:r>
      <w:r w:rsidR="00D61B80">
        <w:rPr>
          <w:rFonts w:cstheme="minorHAnsi"/>
        </w:rPr>
        <w:t xml:space="preserve"> 3 lesions</w:t>
      </w:r>
      <w:r w:rsidR="00126C99">
        <w:rPr>
          <w:rFonts w:cstheme="minorHAnsi"/>
        </w:rPr>
        <w:t xml:space="preserve"> or HSV-2</w:t>
      </w:r>
      <w:r w:rsidR="00EE1A7A">
        <w:rPr>
          <w:rFonts w:cstheme="minorHAnsi"/>
        </w:rPr>
        <w:t xml:space="preserve"> </w:t>
      </w:r>
      <w:r w:rsidR="00EE1A7A">
        <w:rPr>
          <w:rFonts w:cstheme="minorHAnsi"/>
        </w:rPr>
        <w:fldChar w:fldCharType="begin"/>
      </w:r>
      <w:r w:rsidR="00D61B80">
        <w:rPr>
          <w:rFonts w:cstheme="minorHAnsi"/>
        </w:rPr>
        <w:instrText xml:space="preserve"> ADDIN ZOTERO_ITEM CSL_CITATION {"citationID":"79im00hb","properties":{"formattedCitation":"(7)","plainCitation":"(7)","noteIndex":0},"citationItems":[{"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sidR="00EE1A7A">
        <w:rPr>
          <w:rFonts w:cstheme="minorHAnsi"/>
        </w:rPr>
        <w:fldChar w:fldCharType="separate"/>
      </w:r>
      <w:r w:rsidR="00D61B80" w:rsidRPr="00D61B80">
        <w:rPr>
          <w:rFonts w:ascii="Calibri" w:hAnsi="Calibri" w:cs="Calibri"/>
        </w:rPr>
        <w:t>(7)</w:t>
      </w:r>
      <w:r w:rsidR="00EE1A7A">
        <w:rPr>
          <w:rFonts w:cstheme="minorHAnsi"/>
        </w:rPr>
        <w:fldChar w:fldCharType="end"/>
      </w:r>
      <w:r w:rsidRPr="00AD5969">
        <w:rPr>
          <w:rFonts w:cstheme="minorHAnsi"/>
        </w:rPr>
        <w:t xml:space="preserve">. </w:t>
      </w:r>
      <w:r w:rsidR="007613A3" w:rsidRPr="007613A3">
        <w:rPr>
          <w:rFonts w:cstheme="minorHAnsi"/>
        </w:rPr>
        <w:t>However such infants are at risk</w:t>
      </w:r>
      <w:r w:rsidR="007613A3">
        <w:rPr>
          <w:rFonts w:cstheme="minorHAnsi"/>
        </w:rPr>
        <w:t xml:space="preserve"> of</w:t>
      </w:r>
      <w:r w:rsidR="007613A3" w:rsidRPr="007613A3">
        <w:rPr>
          <w:rFonts w:cstheme="minorHAnsi"/>
        </w:rPr>
        <w:t xml:space="preserve"> rec</w:t>
      </w:r>
      <w:r w:rsidR="00DD5207">
        <w:rPr>
          <w:rFonts w:cstheme="minorHAnsi"/>
        </w:rPr>
        <w:t>urrent</w:t>
      </w:r>
      <w:r w:rsidR="007613A3" w:rsidRPr="007613A3">
        <w:rPr>
          <w:rFonts w:cstheme="minorHAnsi"/>
        </w:rPr>
        <w:t xml:space="preserve"> SEM disease during childhood, which may disrupt childcare and schooling, and may be misdiagnosed, for example, as recurrent varicella.</w:t>
      </w:r>
    </w:p>
    <w:p w14:paraId="0E27B00A" w14:textId="77777777" w:rsidR="00B81C32" w:rsidRPr="00AD5969" w:rsidRDefault="00B81C32">
      <w:pPr>
        <w:rPr>
          <w:rFonts w:cstheme="minorHAnsi"/>
          <w:b/>
        </w:rPr>
      </w:pPr>
    </w:p>
    <w:p w14:paraId="6566C26D" w14:textId="13389286" w:rsidR="00924229" w:rsidRDefault="00AB792E">
      <w:pPr>
        <w:rPr>
          <w:rFonts w:cstheme="minorHAnsi"/>
          <w:b/>
        </w:rPr>
      </w:pPr>
      <w:r w:rsidRPr="00AD5969">
        <w:rPr>
          <w:rFonts w:cstheme="minorHAnsi"/>
          <w:b/>
        </w:rPr>
        <w:t>C</w:t>
      </w:r>
      <w:r w:rsidR="00924229">
        <w:rPr>
          <w:rFonts w:cstheme="minorHAnsi"/>
          <w:b/>
        </w:rPr>
        <w:t>entral nervous system</w:t>
      </w:r>
      <w:r w:rsidRPr="00AD5969">
        <w:rPr>
          <w:rFonts w:cstheme="minorHAnsi"/>
          <w:b/>
        </w:rPr>
        <w:t xml:space="preserve"> disease</w:t>
      </w:r>
      <w:r w:rsidR="00924229">
        <w:rPr>
          <w:rFonts w:cstheme="minorHAnsi"/>
          <w:b/>
        </w:rPr>
        <w:t xml:space="preserve"> / meningoencephalitis</w:t>
      </w:r>
    </w:p>
    <w:p w14:paraId="087922F9" w14:textId="5C308F1A" w:rsidR="00924229" w:rsidRDefault="00924229" w:rsidP="00924229">
      <w:pPr>
        <w:rPr>
          <w:rFonts w:cstheme="minorHAnsi"/>
        </w:rPr>
      </w:pPr>
      <w:r>
        <w:rPr>
          <w:rFonts w:cstheme="minorHAnsi"/>
        </w:rPr>
        <w:t xml:space="preserve">In the UK, 35% have </w:t>
      </w:r>
      <w:r w:rsidRPr="00AD5969">
        <w:rPr>
          <w:rFonts w:cstheme="minorHAnsi"/>
        </w:rPr>
        <w:t xml:space="preserve">CNS </w:t>
      </w:r>
      <w:r w:rsidR="00415ABD">
        <w:rPr>
          <w:rFonts w:cstheme="minorHAnsi"/>
        </w:rPr>
        <w:t xml:space="preserve">disease </w:t>
      </w:r>
      <w:r w:rsidR="00D61B80">
        <w:rPr>
          <w:rFonts w:cstheme="minorHAnsi"/>
        </w:rPr>
        <w:t xml:space="preserve">with a median presentation of 14 days </w:t>
      </w:r>
      <w:r>
        <w:rPr>
          <w:rFonts w:cstheme="minorHAnsi"/>
        </w:rPr>
        <w:fldChar w:fldCharType="begin"/>
      </w:r>
      <w:r w:rsidR="00D61B80">
        <w:rPr>
          <w:rFonts w:cstheme="minorHAnsi"/>
        </w:rPr>
        <w:instrText xml:space="preserve"> ADDIN ZOTERO_ITEM CSL_CITATION {"citationID":"EQSAK2Kb","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Pr>
          <w:rFonts w:cstheme="minorHAnsi"/>
        </w:rPr>
        <w:fldChar w:fldCharType="separate"/>
      </w:r>
      <w:r w:rsidR="00D61B80" w:rsidRPr="00D61B80">
        <w:rPr>
          <w:rFonts w:ascii="Calibri" w:hAnsi="Calibri" w:cs="Calibri"/>
        </w:rPr>
        <w:t>(5)</w:t>
      </w:r>
      <w:r>
        <w:rPr>
          <w:rFonts w:cstheme="minorHAnsi"/>
        </w:rPr>
        <w:fldChar w:fldCharType="end"/>
      </w:r>
      <w:r>
        <w:rPr>
          <w:rFonts w:cstheme="minorHAnsi"/>
        </w:rPr>
        <w:t>.</w:t>
      </w:r>
      <w:r w:rsidRPr="00AD5969">
        <w:rPr>
          <w:rFonts w:cstheme="minorHAnsi"/>
        </w:rPr>
        <w:t xml:space="preserve"> </w:t>
      </w:r>
      <w:r w:rsidR="00D61B80">
        <w:rPr>
          <w:rFonts w:cstheme="minorHAnsi"/>
        </w:rPr>
        <w:t xml:space="preserve">They may present with </w:t>
      </w:r>
      <w:r w:rsidR="00415ABD">
        <w:rPr>
          <w:rFonts w:cstheme="minorHAnsi"/>
        </w:rPr>
        <w:t xml:space="preserve">a variety of signs </w:t>
      </w:r>
      <w:r w:rsidR="00D61B80">
        <w:rPr>
          <w:rFonts w:cstheme="minorHAnsi"/>
        </w:rPr>
        <w:t xml:space="preserve">including lethargy, poor feeding, or seizures and </w:t>
      </w:r>
      <w:r w:rsidR="00994F0D">
        <w:rPr>
          <w:rFonts w:cstheme="minorHAnsi"/>
        </w:rPr>
        <w:t>may not have</w:t>
      </w:r>
      <w:r w:rsidRPr="00AD5969">
        <w:rPr>
          <w:rFonts w:cstheme="minorHAnsi"/>
        </w:rPr>
        <w:t xml:space="preserve"> skin, eye and/or mouth </w:t>
      </w:r>
      <w:r w:rsidR="00415ABD">
        <w:rPr>
          <w:rFonts w:cstheme="minorHAnsi"/>
        </w:rPr>
        <w:t>lesions</w:t>
      </w:r>
      <w:r>
        <w:rPr>
          <w:rFonts w:cstheme="minorHAnsi"/>
        </w:rPr>
        <w:t xml:space="preserve"> </w:t>
      </w:r>
      <w:r>
        <w:rPr>
          <w:rFonts w:cstheme="minorHAnsi"/>
        </w:rPr>
        <w:fldChar w:fldCharType="begin"/>
      </w:r>
      <w:r w:rsidR="00994F0D">
        <w:rPr>
          <w:rFonts w:cstheme="minorHAnsi"/>
        </w:rPr>
        <w:instrText xml:space="preserve"> ADDIN ZOTERO_ITEM CSL_CITATION {"citationID":"I8854vb2","properties":{"formattedCitation":"(6)","plainCitation":"(6)","noteIndex":0},"citationItems":[{"id":12337,"uris":["http://zotero.org/users/9828707/items/T7XPFLXS"],"uri":["http://zotero.org/users/9828707/items/T7XPFLXS"],"itemData":{"id":12337,"type":"article-journal","container-title":"The New England journal of medicine","DOI":"10.1056/NEJMra0807633","ISSN":"0028-4793","issue":"14","journalAbbreviation":"N Engl J Med","note":"PMID: 19797284\nPMCID: PMC2780322","page":"1376-1385","source":"PubMed Central","title":"Maternal and Neonatal HSV Infections","volume":"361","author":[{"family":"Corey","given":"Lawrence"},{"family":"Wald","given":"Anna"}],"issued":{"date-parts":[["2009",10,1]]}}}],"schema":"https://github.com/citation-style-language/schema/raw/master/csl-citation.json"} </w:instrText>
      </w:r>
      <w:r>
        <w:rPr>
          <w:rFonts w:cstheme="minorHAnsi"/>
        </w:rPr>
        <w:fldChar w:fldCharType="separate"/>
      </w:r>
      <w:r w:rsidR="00994F0D" w:rsidRPr="00994F0D">
        <w:rPr>
          <w:rFonts w:ascii="Calibri" w:hAnsi="Calibri" w:cs="Calibri"/>
        </w:rPr>
        <w:t>(6)</w:t>
      </w:r>
      <w:r>
        <w:rPr>
          <w:rFonts w:cstheme="minorHAnsi"/>
        </w:rPr>
        <w:fldChar w:fldCharType="end"/>
      </w:r>
      <w:r w:rsidRPr="00AD5969">
        <w:rPr>
          <w:rFonts w:cstheme="minorHAnsi"/>
        </w:rPr>
        <w:t xml:space="preserve">. </w:t>
      </w:r>
      <w:r>
        <w:rPr>
          <w:rFonts w:cstheme="minorHAnsi"/>
        </w:rPr>
        <w:t>Median admission CRP</w:t>
      </w:r>
      <w:r w:rsidR="00D61B80">
        <w:rPr>
          <w:rFonts w:cstheme="minorHAnsi"/>
        </w:rPr>
        <w:t xml:space="preserve"> may not be raised and</w:t>
      </w:r>
      <w:r>
        <w:rPr>
          <w:rFonts w:cstheme="minorHAnsi"/>
        </w:rPr>
        <w:t xml:space="preserve"> </w:t>
      </w:r>
      <w:r w:rsidR="00B17951">
        <w:rPr>
          <w:rFonts w:cstheme="minorHAnsi"/>
        </w:rPr>
        <w:t xml:space="preserve">was </w:t>
      </w:r>
      <w:r>
        <w:rPr>
          <w:rFonts w:cstheme="minorHAnsi"/>
        </w:rPr>
        <w:t>3.9mg/L</w:t>
      </w:r>
      <w:r w:rsidR="00D61B80">
        <w:rPr>
          <w:rFonts w:cstheme="minorHAnsi"/>
        </w:rPr>
        <w:t xml:space="preserve"> in recent UK wide surveillance </w:t>
      </w:r>
      <w:r w:rsidR="00D61B80">
        <w:rPr>
          <w:rFonts w:cstheme="minorHAnsi"/>
        </w:rPr>
        <w:fldChar w:fldCharType="begin"/>
      </w:r>
      <w:r w:rsidR="00D61B80">
        <w:rPr>
          <w:rFonts w:cstheme="minorHAnsi"/>
        </w:rPr>
        <w:instrText xml:space="preserve"> ADDIN ZOTERO_ITEM CSL_CITATION {"citationID":"tdRcYVxL","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D61B80">
        <w:rPr>
          <w:rFonts w:cstheme="minorHAnsi"/>
        </w:rPr>
        <w:fldChar w:fldCharType="separate"/>
      </w:r>
      <w:r w:rsidR="00D61B80" w:rsidRPr="00D61B80">
        <w:rPr>
          <w:rFonts w:ascii="Calibri" w:hAnsi="Calibri" w:cs="Calibri"/>
        </w:rPr>
        <w:t>(5)</w:t>
      </w:r>
      <w:r w:rsidR="00D61B80">
        <w:rPr>
          <w:rFonts w:cstheme="minorHAnsi"/>
        </w:rPr>
        <w:fldChar w:fldCharType="end"/>
      </w:r>
      <w:r w:rsidR="00B17951">
        <w:rPr>
          <w:rFonts w:cstheme="minorHAnsi"/>
        </w:rPr>
        <w:t>.</w:t>
      </w:r>
    </w:p>
    <w:p w14:paraId="441F29D8" w14:textId="73443FC4" w:rsidR="00B17951" w:rsidRPr="0016615C" w:rsidRDefault="00B17951" w:rsidP="00B17951">
      <w:pPr>
        <w:rPr>
          <w:rFonts w:ascii="Calibri" w:hAnsi="Calibri" w:cs="Calibri"/>
        </w:rPr>
      </w:pPr>
      <w:r>
        <w:rPr>
          <w:rFonts w:cstheme="minorHAnsi"/>
        </w:rPr>
        <w:t xml:space="preserve">Prior to antiviral therapy, 50% </w:t>
      </w:r>
      <w:r w:rsidR="00994F0D">
        <w:rPr>
          <w:rFonts w:cstheme="minorHAnsi"/>
        </w:rPr>
        <w:t xml:space="preserve">of infants </w:t>
      </w:r>
      <w:r>
        <w:rPr>
          <w:rFonts w:cstheme="minorHAnsi"/>
        </w:rPr>
        <w:t xml:space="preserve">with CNS disease died within 1 year </w:t>
      </w:r>
      <w:r>
        <w:rPr>
          <w:rFonts w:cstheme="minorHAnsi"/>
        </w:rPr>
        <w:fldChar w:fldCharType="begin"/>
      </w:r>
      <w:r w:rsidR="00994F0D">
        <w:rPr>
          <w:rFonts w:cstheme="minorHAnsi"/>
        </w:rPr>
        <w:instrText xml:space="preserve"> ADDIN ZOTERO_ITEM CSL_CITATION {"citationID":"G8LaAsT7","properties":{"formattedCitation":"(8)","plainCitation":"(8)","noteIndex":0},"citationItems":[{"id":126,"uris":["http://zotero.org/users/9828707/items/B9RNIGAU"],"uri":["http://zotero.org/users/9828707/items/B9RNIGAU"],"itemData":{"id":126,"type":"article-journal","abstract":"Vidarabine (adenine arabinoside) was evaluated for treatment of neonatal herpes simplex virus infection in a randomized controlled study. Of 56 infected newborns, 13 had infection of skin, eye, or mouth only, 16 had localized brain disease (CNS), and 27 had disseminated disease. Both treatment and placebo groups were comparable by disease distribution and for major population characteristics. Because of the severity of CNS and disseminated disease, these groups were combined for mortality assessment. Mortality was significantly reduced in babies with CNS and disseminated disease from 74% to 38% with drug therapy, P = .014. Outcome in babies with disseminated disease alone, although improved, was poor. Death rate was reduced from 85% to 57% with therapy. Only 14% of drug and 8% of placebo recipients were assessed as normal at 1 year of age. Outcome was better with localized CNS disease; mortality was reduced from 50% to 10%. With treatment, 50% of infected newborns were normal and without only 17%. With skin, eye, or mouth infection death did not occur; however, severe sequelae occurred in 38% of placebo and minor sequelae in 25% of drug recipients. No evidence of acute toxicity was identified in this study. Thus, a beneficial effect of vidarabine therapy on neonatal herpes simplex infection is similar to that evident with therapy of herpes simplex encephalitis occurring in older individuals. Nevertheless, improvement in the mode of therapy or the development of more potent antiviral drugs is essential.","container-title":"Pediatrics","ISSN":"0031-4005","issue":"4","journalAbbreviation":"Pediatrics","language":"eng","note":"PMID: 7001331","page":"495-501","source":"PubMed","title":"Vidarabine therapy of neonatal herpes simplex virus infection","volume":"66","author":[{"family":"Whitley","given":"R. J."},{"family":"Nahmias","given":"A. J."},{"family":"Soong","given":"S. J."},{"family":"Galasso","given":"G. G."},{"family":"Fleming","given":"C. L."},{"family":"Alford","given":"C. A."}],"issued":{"date-parts":[["1980",10]]}}}],"schema":"https://github.com/citation-style-language/schema/raw/master/csl-citation.json"} </w:instrText>
      </w:r>
      <w:r>
        <w:rPr>
          <w:rFonts w:cstheme="minorHAnsi"/>
        </w:rPr>
        <w:fldChar w:fldCharType="separate"/>
      </w:r>
      <w:r w:rsidR="00994F0D" w:rsidRPr="00994F0D">
        <w:rPr>
          <w:rFonts w:ascii="Calibri" w:hAnsi="Calibri" w:cs="Calibri"/>
        </w:rPr>
        <w:t>(8)</w:t>
      </w:r>
      <w:r>
        <w:rPr>
          <w:rFonts w:cstheme="minorHAnsi"/>
        </w:rPr>
        <w:fldChar w:fldCharType="end"/>
      </w:r>
      <w:r>
        <w:rPr>
          <w:rFonts w:cstheme="minorHAnsi"/>
        </w:rPr>
        <w:t>. W</w:t>
      </w:r>
      <w:r w:rsidRPr="00AD5969">
        <w:rPr>
          <w:rFonts w:cstheme="minorHAnsi"/>
        </w:rPr>
        <w:t xml:space="preserve">ith antiviral treatment, mortality from CNS disease is around </w:t>
      </w:r>
      <w:r w:rsidR="00994F0D">
        <w:rPr>
          <w:rFonts w:cstheme="minorHAnsi"/>
        </w:rPr>
        <w:t>15</w:t>
      </w:r>
      <w:r w:rsidRPr="00AD5969">
        <w:rPr>
          <w:rFonts w:cstheme="minorHAnsi"/>
        </w:rPr>
        <w:t xml:space="preserve">% </w:t>
      </w:r>
      <w:r w:rsidR="00994F0D">
        <w:rPr>
          <w:rFonts w:cstheme="minorHAnsi"/>
        </w:rPr>
        <w:t>and more likely in those who are semi-comatose or comatose</w:t>
      </w:r>
      <w:r w:rsidR="00EA2F8D">
        <w:rPr>
          <w:rFonts w:cstheme="minorHAnsi"/>
        </w:rPr>
        <w:t>, in</w:t>
      </w:r>
      <w:r w:rsidR="00994F0D">
        <w:rPr>
          <w:rFonts w:cstheme="minorHAnsi"/>
        </w:rPr>
        <w:t xml:space="preserve"> premature infants</w:t>
      </w:r>
      <w:r w:rsidR="00552A1F">
        <w:rPr>
          <w:rFonts w:cstheme="minorHAnsi"/>
        </w:rPr>
        <w:t>, and</w:t>
      </w:r>
      <w:r w:rsidR="00EA2F8D">
        <w:rPr>
          <w:rFonts w:cstheme="minorHAnsi"/>
        </w:rPr>
        <w:t xml:space="preserve"> in</w:t>
      </w:r>
      <w:r w:rsidR="00552A1F">
        <w:rPr>
          <w:rFonts w:cstheme="minorHAnsi"/>
        </w:rPr>
        <w:t xml:space="preserve"> those with delayed time to treatment</w:t>
      </w:r>
      <w:r w:rsidR="00994F0D">
        <w:rPr>
          <w:rFonts w:cstheme="minorHAnsi"/>
        </w:rPr>
        <w:t xml:space="preserve"> </w:t>
      </w:r>
      <w:r w:rsidR="00994F0D">
        <w:rPr>
          <w:rFonts w:cstheme="minorHAnsi"/>
        </w:rPr>
        <w:fldChar w:fldCharType="begin"/>
      </w:r>
      <w:r w:rsidR="00E77A4F">
        <w:rPr>
          <w:rFonts w:cstheme="minorHAnsi"/>
        </w:rPr>
        <w:instrText xml:space="preserve"> ADDIN ZOTERO_ITEM CSL_CITATION {"citationID":"9JaS0SOW","properties":{"formattedCitation":"(7)","plainCitation":"(7)","noteIndex":0},"citationItems":[{"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sidR="00994F0D">
        <w:rPr>
          <w:rFonts w:cstheme="minorHAnsi"/>
        </w:rPr>
        <w:fldChar w:fldCharType="separate"/>
      </w:r>
      <w:r w:rsidR="00E77A4F" w:rsidRPr="00E77A4F">
        <w:rPr>
          <w:rFonts w:ascii="Calibri" w:hAnsi="Calibri" w:cs="Calibri"/>
        </w:rPr>
        <w:t>(7)</w:t>
      </w:r>
      <w:r w:rsidR="00994F0D">
        <w:rPr>
          <w:rFonts w:cstheme="minorHAnsi"/>
        </w:rPr>
        <w:fldChar w:fldCharType="end"/>
      </w:r>
      <w:r w:rsidR="00994F0D">
        <w:rPr>
          <w:rFonts w:cstheme="minorHAnsi"/>
        </w:rPr>
        <w:t>.</w:t>
      </w:r>
      <w:r w:rsidR="00BF791D">
        <w:rPr>
          <w:rFonts w:cstheme="minorHAnsi"/>
        </w:rPr>
        <w:t xml:space="preserve"> Neurological</w:t>
      </w:r>
      <w:r w:rsidRPr="00AD5969">
        <w:rPr>
          <w:rFonts w:cstheme="minorHAnsi"/>
        </w:rPr>
        <w:t xml:space="preserve"> morbidity (</w:t>
      </w:r>
      <w:r w:rsidR="005D036E">
        <w:rPr>
          <w:rFonts w:cstheme="minorHAnsi"/>
        </w:rPr>
        <w:t xml:space="preserve">including developmental delay, epilepsy, blindness and cognitive disabilities) </w:t>
      </w:r>
      <w:r w:rsidRPr="00AD5969">
        <w:rPr>
          <w:rFonts w:cstheme="minorHAnsi"/>
        </w:rPr>
        <w:t xml:space="preserve">is </w:t>
      </w:r>
      <w:r w:rsidR="00BF791D">
        <w:rPr>
          <w:rFonts w:cstheme="minorHAnsi"/>
        </w:rPr>
        <w:t>common at 64%, and more frequent in those with seizures</w:t>
      </w:r>
      <w:r w:rsidR="00126C99">
        <w:rPr>
          <w:rFonts w:cstheme="minorHAnsi"/>
        </w:rPr>
        <w:t>, HSV-2</w:t>
      </w:r>
      <w:r w:rsidR="00BF791D">
        <w:rPr>
          <w:rFonts w:cstheme="minorHAnsi"/>
        </w:rPr>
        <w:t xml:space="preserve"> </w:t>
      </w:r>
      <w:r w:rsidR="00EA2F8D">
        <w:rPr>
          <w:rFonts w:cstheme="minorHAnsi"/>
        </w:rPr>
        <w:t xml:space="preserve">infection, </w:t>
      </w:r>
      <w:r w:rsidR="00BF791D">
        <w:rPr>
          <w:rFonts w:cstheme="minorHAnsi"/>
        </w:rPr>
        <w:t xml:space="preserve">and those with delayed time to antiviral treatment </w:t>
      </w:r>
      <w:r w:rsidR="00BF791D">
        <w:rPr>
          <w:rFonts w:cstheme="minorHAnsi"/>
        </w:rPr>
        <w:fldChar w:fldCharType="begin"/>
      </w:r>
      <w:r w:rsidR="005D036E">
        <w:rPr>
          <w:rFonts w:cstheme="minorHAnsi"/>
        </w:rPr>
        <w:instrText xml:space="preserve"> ADDIN ZOTERO_ITEM CSL_CITATION {"citationID":"VCtHqEmm","properties":{"formattedCitation":"(6,7)","plainCitation":"(6,7)","noteIndex":0},"citationItems":[{"id":12337,"uris":["http://zotero.org/users/9828707/items/T7XPFLXS"],"uri":["http://zotero.org/users/9828707/items/T7XPFLXS"],"itemData":{"id":12337,"type":"article-journal","container-title":"The New England journal of medicine","DOI":"10.1056/NEJMra0807633","ISSN":"0028-4793","issue":"14","journalAbbreviation":"N Engl J Med","note":"PMID: 19797284\nPMCID: PMC2780322","page":"1376-1385","source":"PubMed Central","title":"Maternal and Neonatal HSV Infections","volume":"361","author":[{"family":"Corey","given":"Lawrence"},{"family":"Wald","given":"Anna"}],"issued":{"date-parts":[["2009",10,1]]}}},{"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sidR="00BF791D">
        <w:rPr>
          <w:rFonts w:cstheme="minorHAnsi"/>
        </w:rPr>
        <w:fldChar w:fldCharType="separate"/>
      </w:r>
      <w:r w:rsidR="005D036E" w:rsidRPr="005D036E">
        <w:rPr>
          <w:rFonts w:ascii="Calibri" w:hAnsi="Calibri" w:cs="Calibri"/>
        </w:rPr>
        <w:t>(6,7)</w:t>
      </w:r>
      <w:r w:rsidR="00BF791D">
        <w:rPr>
          <w:rFonts w:cstheme="minorHAnsi"/>
        </w:rPr>
        <w:fldChar w:fldCharType="end"/>
      </w:r>
      <w:r w:rsidRPr="00AD5969">
        <w:rPr>
          <w:rFonts w:cstheme="minorHAnsi"/>
        </w:rPr>
        <w:t xml:space="preserve">. </w:t>
      </w:r>
    </w:p>
    <w:p w14:paraId="1DC0006A" w14:textId="77777777" w:rsidR="00B17951" w:rsidRDefault="00B17951" w:rsidP="00924229">
      <w:pPr>
        <w:rPr>
          <w:rFonts w:cstheme="minorHAnsi"/>
        </w:rPr>
      </w:pPr>
    </w:p>
    <w:p w14:paraId="47721DD8" w14:textId="77777777" w:rsidR="00F115A6" w:rsidRDefault="00F115A6">
      <w:pPr>
        <w:rPr>
          <w:rFonts w:cstheme="minorHAnsi"/>
          <w:b/>
        </w:rPr>
      </w:pPr>
      <w:r>
        <w:rPr>
          <w:rFonts w:cstheme="minorHAnsi"/>
          <w:b/>
        </w:rPr>
        <w:br w:type="page"/>
      </w:r>
    </w:p>
    <w:p w14:paraId="29BE083C" w14:textId="5392F29C" w:rsidR="00B81C32" w:rsidRPr="00AD5969" w:rsidRDefault="00924229">
      <w:pPr>
        <w:rPr>
          <w:rFonts w:cstheme="minorHAnsi"/>
          <w:b/>
        </w:rPr>
      </w:pPr>
      <w:r>
        <w:rPr>
          <w:rFonts w:cstheme="minorHAnsi"/>
          <w:b/>
        </w:rPr>
        <w:lastRenderedPageBreak/>
        <w:t>D</w:t>
      </w:r>
      <w:r w:rsidR="00AB792E" w:rsidRPr="00AD5969">
        <w:rPr>
          <w:rFonts w:cstheme="minorHAnsi"/>
          <w:b/>
        </w:rPr>
        <w:t xml:space="preserve">isseminated infection </w:t>
      </w:r>
    </w:p>
    <w:p w14:paraId="07A98A55" w14:textId="2D2FA3E0" w:rsidR="00C30B05" w:rsidRDefault="00C30B05">
      <w:pPr>
        <w:rPr>
          <w:rFonts w:cstheme="minorHAnsi"/>
        </w:rPr>
      </w:pPr>
      <w:r>
        <w:rPr>
          <w:rFonts w:cstheme="minorHAnsi"/>
        </w:rPr>
        <w:t>In the UK,</w:t>
      </w:r>
      <w:r w:rsidR="0016615C">
        <w:rPr>
          <w:rFonts w:cstheme="minorHAnsi"/>
        </w:rPr>
        <w:t xml:space="preserve"> </w:t>
      </w:r>
      <w:r w:rsidR="00B50153">
        <w:rPr>
          <w:rFonts w:cstheme="minorHAnsi"/>
        </w:rPr>
        <w:t>33</w:t>
      </w:r>
      <w:r w:rsidR="00AB792E" w:rsidRPr="00AD5969">
        <w:rPr>
          <w:rFonts w:cstheme="minorHAnsi"/>
        </w:rPr>
        <w:t xml:space="preserve">% of infants with neonatal herpes have disseminated </w:t>
      </w:r>
      <w:r w:rsidR="0016615C">
        <w:rPr>
          <w:rFonts w:cstheme="minorHAnsi"/>
        </w:rPr>
        <w:t>disease</w:t>
      </w:r>
      <w:r w:rsidR="005D036E">
        <w:rPr>
          <w:rFonts w:cstheme="minorHAnsi"/>
        </w:rPr>
        <w:t xml:space="preserve"> with a median presentation of 6 days</w:t>
      </w:r>
      <w:r w:rsidR="00B50153">
        <w:rPr>
          <w:rFonts w:cstheme="minorHAnsi"/>
        </w:rPr>
        <w:t xml:space="preserve"> </w:t>
      </w:r>
      <w:r w:rsidR="0016615C">
        <w:rPr>
          <w:rFonts w:cstheme="minorHAnsi"/>
        </w:rPr>
        <w:fldChar w:fldCharType="begin"/>
      </w:r>
      <w:r w:rsidR="00B17951">
        <w:rPr>
          <w:rFonts w:cstheme="minorHAnsi"/>
        </w:rPr>
        <w:instrText xml:space="preserve"> ADDIN ZOTERO_ITEM CSL_CITATION {"citationID":"v4vGO6pa","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16615C">
        <w:rPr>
          <w:rFonts w:cstheme="minorHAnsi"/>
        </w:rPr>
        <w:fldChar w:fldCharType="separate"/>
      </w:r>
      <w:r w:rsidR="00B17951" w:rsidRPr="00B17951">
        <w:rPr>
          <w:rFonts w:ascii="Calibri" w:hAnsi="Calibri" w:cs="Calibri"/>
        </w:rPr>
        <w:t>(5)</w:t>
      </w:r>
      <w:r w:rsidR="0016615C">
        <w:rPr>
          <w:rFonts w:cstheme="minorHAnsi"/>
        </w:rPr>
        <w:fldChar w:fldCharType="end"/>
      </w:r>
      <w:r w:rsidR="0016615C">
        <w:rPr>
          <w:rFonts w:cstheme="minorHAnsi"/>
        </w:rPr>
        <w:t xml:space="preserve">. </w:t>
      </w:r>
      <w:r w:rsidR="000015BC">
        <w:rPr>
          <w:rFonts w:cstheme="minorHAnsi"/>
        </w:rPr>
        <w:t xml:space="preserve">Multiple organs are involved and may include the liver, lungs and brain, and skin, eye and/or mouth symptoms may be absent. </w:t>
      </w:r>
      <w:r w:rsidR="005D036E">
        <w:rPr>
          <w:rFonts w:cstheme="minorHAnsi"/>
        </w:rPr>
        <w:t xml:space="preserve">Features of dissemination are typically non-specific with only 18% presenting with fever and 79% presenting with ‘sepsis’ </w:t>
      </w:r>
      <w:r w:rsidR="005D036E">
        <w:rPr>
          <w:rFonts w:cstheme="minorHAnsi"/>
        </w:rPr>
        <w:fldChar w:fldCharType="begin"/>
      </w:r>
      <w:r w:rsidR="000015BC">
        <w:rPr>
          <w:rFonts w:cstheme="minorHAnsi"/>
        </w:rPr>
        <w:instrText xml:space="preserve"> ADDIN ZOTERO_ITEM CSL_CITATION {"citationID":"GqWJwHOA","properties":{"formattedCitation":"(5,6)","plainCitation":"(5,6)","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id":12337,"uris":["http://zotero.org/users/9828707/items/T7XPFLXS"],"uri":["http://zotero.org/users/9828707/items/T7XPFLXS"],"itemData":{"id":12337,"type":"article-journal","container-title":"The New England journal of medicine","DOI":"10.1056/NEJMra0807633","ISSN":"0028-4793","issue":"14","journalAbbreviation":"N Engl J Med","note":"PMID: 19797284\nPMCID: PMC2780322","page":"1376-1385","source":"PubMed Central","title":"Maternal and Neonatal HSV Infections","volume":"361","author":[{"family":"Corey","given":"Lawrence"},{"family":"Wald","given":"Anna"}],"issued":{"date-parts":[["2009",10,1]]}}}],"schema":"https://github.com/citation-style-language/schema/raw/master/csl-citation.json"} </w:instrText>
      </w:r>
      <w:r w:rsidR="005D036E">
        <w:rPr>
          <w:rFonts w:cstheme="minorHAnsi"/>
        </w:rPr>
        <w:fldChar w:fldCharType="separate"/>
      </w:r>
      <w:r w:rsidR="000015BC" w:rsidRPr="000015BC">
        <w:rPr>
          <w:rFonts w:ascii="Calibri" w:hAnsi="Calibri" w:cs="Calibri"/>
        </w:rPr>
        <w:t>(5,6)</w:t>
      </w:r>
      <w:r w:rsidR="005D036E">
        <w:rPr>
          <w:rFonts w:cstheme="minorHAnsi"/>
        </w:rPr>
        <w:fldChar w:fldCharType="end"/>
      </w:r>
      <w:r w:rsidR="005D036E">
        <w:rPr>
          <w:rFonts w:cstheme="minorHAnsi"/>
        </w:rPr>
        <w:t xml:space="preserve">. </w:t>
      </w:r>
      <w:r>
        <w:rPr>
          <w:rFonts w:cstheme="minorHAnsi"/>
        </w:rPr>
        <w:t>Me</w:t>
      </w:r>
      <w:r w:rsidR="00C76E21">
        <w:rPr>
          <w:rFonts w:cstheme="minorHAnsi"/>
        </w:rPr>
        <w:t>dian</w:t>
      </w:r>
      <w:r>
        <w:rPr>
          <w:rFonts w:cstheme="minorHAnsi"/>
        </w:rPr>
        <w:t xml:space="preserve"> admission CRP </w:t>
      </w:r>
      <w:r w:rsidR="000015BC">
        <w:rPr>
          <w:rFonts w:cstheme="minorHAnsi"/>
        </w:rPr>
        <w:t xml:space="preserve">may not be significantly raised and was </w:t>
      </w:r>
      <w:r>
        <w:rPr>
          <w:rFonts w:cstheme="minorHAnsi"/>
        </w:rPr>
        <w:t>2</w:t>
      </w:r>
      <w:r w:rsidR="00C76E21">
        <w:rPr>
          <w:rFonts w:cstheme="minorHAnsi"/>
        </w:rPr>
        <w:t>0</w:t>
      </w:r>
      <w:r>
        <w:rPr>
          <w:rFonts w:cstheme="minorHAnsi"/>
        </w:rPr>
        <w:t xml:space="preserve">mg/L </w:t>
      </w:r>
      <w:r w:rsidR="000015BC">
        <w:rPr>
          <w:rFonts w:cstheme="minorHAnsi"/>
        </w:rPr>
        <w:t xml:space="preserve">in recent UK wide surveillance </w:t>
      </w:r>
      <w:r w:rsidR="000015BC">
        <w:rPr>
          <w:rFonts w:cstheme="minorHAnsi"/>
        </w:rPr>
        <w:fldChar w:fldCharType="begin"/>
      </w:r>
      <w:r w:rsidR="000015BC">
        <w:rPr>
          <w:rFonts w:cstheme="minorHAnsi"/>
        </w:rPr>
        <w:instrText xml:space="preserve"> ADDIN ZOTERO_ITEM CSL_CITATION {"citationID":"FDhiAuC4","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0015BC">
        <w:rPr>
          <w:rFonts w:cstheme="minorHAnsi"/>
        </w:rPr>
        <w:fldChar w:fldCharType="separate"/>
      </w:r>
      <w:r w:rsidR="000015BC" w:rsidRPr="000015BC">
        <w:rPr>
          <w:rFonts w:ascii="Calibri" w:hAnsi="Calibri" w:cs="Calibri"/>
        </w:rPr>
        <w:t>(5)</w:t>
      </w:r>
      <w:r w:rsidR="000015BC">
        <w:rPr>
          <w:rFonts w:cstheme="minorHAnsi"/>
        </w:rPr>
        <w:fldChar w:fldCharType="end"/>
      </w:r>
      <w:r>
        <w:rPr>
          <w:rFonts w:cstheme="minorHAnsi"/>
        </w:rPr>
        <w:t xml:space="preserve">. </w:t>
      </w:r>
    </w:p>
    <w:p w14:paraId="7E5F681C" w14:textId="77777777" w:rsidR="00F115A6" w:rsidRDefault="003A3227">
      <w:pPr>
        <w:rPr>
          <w:rFonts w:cstheme="minorHAnsi"/>
        </w:rPr>
      </w:pPr>
      <w:r>
        <w:rPr>
          <w:rFonts w:cstheme="minorHAnsi"/>
        </w:rPr>
        <w:t xml:space="preserve">Prior to antiviral therapy, 85% of infants with disseminated infection died within 1 year </w:t>
      </w:r>
      <w:r>
        <w:rPr>
          <w:rFonts w:cstheme="minorHAnsi"/>
        </w:rPr>
        <w:fldChar w:fldCharType="begin"/>
      </w:r>
      <w:r w:rsidR="00994F0D">
        <w:rPr>
          <w:rFonts w:cstheme="minorHAnsi"/>
        </w:rPr>
        <w:instrText xml:space="preserve"> ADDIN ZOTERO_ITEM CSL_CITATION {"citationID":"80Z4fdkv","properties":{"formattedCitation":"(8)","plainCitation":"(8)","noteIndex":0},"citationItems":[{"id":126,"uris":["http://zotero.org/users/9828707/items/B9RNIGAU"],"uri":["http://zotero.org/users/9828707/items/B9RNIGAU"],"itemData":{"id":126,"type":"article-journal","abstract":"Vidarabine (adenine arabinoside) was evaluated for treatment of neonatal herpes simplex virus infection in a randomized controlled study. Of 56 infected newborns, 13 had infection of skin, eye, or mouth only, 16 had localized brain disease (CNS), and 27 had disseminated disease. Both treatment and placebo groups were comparable by disease distribution and for major population characteristics. Because of the severity of CNS and disseminated disease, these groups were combined for mortality assessment. Mortality was significantly reduced in babies with CNS and disseminated disease from 74% to 38% with drug therapy, P = .014. Outcome in babies with disseminated disease alone, although improved, was poor. Death rate was reduced from 85% to 57% with therapy. Only 14% of drug and 8% of placebo recipients were assessed as normal at 1 year of age. Outcome was better with localized CNS disease; mortality was reduced from 50% to 10%. With treatment, 50% of infected newborns were normal and without only 17%. With skin, eye, or mouth infection death did not occur; however, severe sequelae occurred in 38% of placebo and minor sequelae in 25% of drug recipients. No evidence of acute toxicity was identified in this study. Thus, a beneficial effect of vidarabine therapy on neonatal herpes simplex infection is similar to that evident with therapy of herpes simplex encephalitis occurring in older individuals. Nevertheless, improvement in the mode of therapy or the development of more potent antiviral drugs is essential.","container-title":"Pediatrics","ISSN":"0031-4005","issue":"4","journalAbbreviation":"Pediatrics","language":"eng","note":"PMID: 7001331","page":"495-501","source":"PubMed","title":"Vidarabine therapy of neonatal herpes simplex virus infection","volume":"66","author":[{"family":"Whitley","given":"R. J."},{"family":"Nahmias","given":"A. J."},{"family":"Soong","given":"S. J."},{"family":"Galasso","given":"G. G."},{"family":"Fleming","given":"C. L."},{"family":"Alford","given":"C. A."}],"issued":{"date-parts":[["1980",10]]}}}],"schema":"https://github.com/citation-style-language/schema/raw/master/csl-citation.json"} </w:instrText>
      </w:r>
      <w:r>
        <w:rPr>
          <w:rFonts w:cstheme="minorHAnsi"/>
        </w:rPr>
        <w:fldChar w:fldCharType="separate"/>
      </w:r>
      <w:r w:rsidR="00994F0D" w:rsidRPr="00994F0D">
        <w:rPr>
          <w:rFonts w:ascii="Calibri" w:hAnsi="Calibri" w:cs="Calibri"/>
        </w:rPr>
        <w:t>(8)</w:t>
      </w:r>
      <w:r>
        <w:rPr>
          <w:rFonts w:cstheme="minorHAnsi"/>
        </w:rPr>
        <w:fldChar w:fldCharType="end"/>
      </w:r>
      <w:r>
        <w:rPr>
          <w:rFonts w:cstheme="minorHAnsi"/>
        </w:rPr>
        <w:t xml:space="preserve">. </w:t>
      </w:r>
      <w:r w:rsidR="000015BC">
        <w:rPr>
          <w:rFonts w:cstheme="minorHAnsi"/>
        </w:rPr>
        <w:t>D</w:t>
      </w:r>
      <w:r w:rsidR="00AB792E" w:rsidRPr="00AD5969">
        <w:rPr>
          <w:rFonts w:cstheme="minorHAnsi"/>
        </w:rPr>
        <w:t>isseminated disease carries the worst prognosis</w:t>
      </w:r>
      <w:r w:rsidR="00552A1F">
        <w:rPr>
          <w:rFonts w:cstheme="minorHAnsi"/>
        </w:rPr>
        <w:t xml:space="preserve"> </w:t>
      </w:r>
      <w:r w:rsidR="003F7DE6">
        <w:rPr>
          <w:rFonts w:cstheme="minorHAnsi"/>
        </w:rPr>
        <w:t>–</w:t>
      </w:r>
      <w:r w:rsidR="00552A1F">
        <w:rPr>
          <w:rFonts w:cstheme="minorHAnsi"/>
        </w:rPr>
        <w:t xml:space="preserve"> </w:t>
      </w:r>
      <w:r w:rsidR="00AB792E" w:rsidRPr="00AD5969">
        <w:rPr>
          <w:rFonts w:cstheme="minorHAnsi"/>
        </w:rPr>
        <w:t xml:space="preserve">with appropriate antiviral treatment, mortality is </w:t>
      </w:r>
      <w:r w:rsidR="00A343D9">
        <w:rPr>
          <w:rFonts w:cstheme="minorHAnsi"/>
        </w:rPr>
        <w:t xml:space="preserve">still </w:t>
      </w:r>
      <w:r w:rsidR="00AB792E" w:rsidRPr="00AD5969">
        <w:rPr>
          <w:rFonts w:cstheme="minorHAnsi"/>
        </w:rPr>
        <w:t xml:space="preserve">around </w:t>
      </w:r>
      <w:r w:rsidR="00126C99">
        <w:rPr>
          <w:rFonts w:cstheme="minorHAnsi"/>
        </w:rPr>
        <w:t>66</w:t>
      </w:r>
      <w:r w:rsidR="00AB792E" w:rsidRPr="00AD5969">
        <w:rPr>
          <w:rFonts w:cstheme="minorHAnsi"/>
        </w:rPr>
        <w:t xml:space="preserve">% </w:t>
      </w:r>
      <w:r w:rsidR="00552A1F">
        <w:rPr>
          <w:rFonts w:cstheme="minorHAnsi"/>
        </w:rPr>
        <w:t xml:space="preserve">and more likely in those who are semi-comatose or comatose, have HSV pneumonitis, disseminated intravascular coagulopathy, are premature, or </w:t>
      </w:r>
      <w:r w:rsidR="00095F7D">
        <w:rPr>
          <w:rFonts w:cstheme="minorHAnsi"/>
        </w:rPr>
        <w:t xml:space="preserve">with </w:t>
      </w:r>
      <w:r w:rsidR="00552A1F">
        <w:rPr>
          <w:rFonts w:cstheme="minorHAnsi"/>
        </w:rPr>
        <w:t xml:space="preserve">delayed antiviral treatment </w:t>
      </w:r>
      <w:r w:rsidR="00552A1F">
        <w:rPr>
          <w:rFonts w:cstheme="minorHAnsi"/>
        </w:rPr>
        <w:fldChar w:fldCharType="begin"/>
      </w:r>
      <w:r w:rsidR="00126C99">
        <w:rPr>
          <w:rFonts w:cstheme="minorHAnsi"/>
        </w:rPr>
        <w:instrText xml:space="preserve"> ADDIN ZOTERO_ITEM CSL_CITATION {"citationID":"lrpad5yw","properties":{"formattedCitation":"(5,7)","plainCitation":"(5,7)","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sidR="00552A1F">
        <w:rPr>
          <w:rFonts w:cstheme="minorHAnsi"/>
        </w:rPr>
        <w:fldChar w:fldCharType="separate"/>
      </w:r>
      <w:r w:rsidR="00126C99" w:rsidRPr="00126C99">
        <w:rPr>
          <w:rFonts w:ascii="Calibri" w:hAnsi="Calibri" w:cs="Calibri"/>
        </w:rPr>
        <w:t>(5,7)</w:t>
      </w:r>
      <w:r w:rsidR="00552A1F">
        <w:rPr>
          <w:rFonts w:cstheme="minorHAnsi"/>
        </w:rPr>
        <w:fldChar w:fldCharType="end"/>
      </w:r>
      <w:r w:rsidR="00552A1F">
        <w:rPr>
          <w:rFonts w:cstheme="minorHAnsi"/>
        </w:rPr>
        <w:t>. 41%</w:t>
      </w:r>
      <w:r w:rsidR="00126C99">
        <w:rPr>
          <w:rFonts w:cstheme="minorHAnsi"/>
        </w:rPr>
        <w:t xml:space="preserve"> of infants have long term morbidity and this is more likely in those with seizures, HSV-2</w:t>
      </w:r>
      <w:r w:rsidR="00EA2F8D">
        <w:rPr>
          <w:rFonts w:cstheme="minorHAnsi"/>
        </w:rPr>
        <w:t xml:space="preserve"> infection</w:t>
      </w:r>
      <w:r w:rsidR="00126C99">
        <w:rPr>
          <w:rFonts w:cstheme="minorHAnsi"/>
        </w:rPr>
        <w:t xml:space="preserve">, or delayed antiviral treatment </w:t>
      </w:r>
      <w:r w:rsidR="00126C99">
        <w:rPr>
          <w:rFonts w:cstheme="minorHAnsi"/>
        </w:rPr>
        <w:fldChar w:fldCharType="begin"/>
      </w:r>
      <w:r w:rsidR="00126C99">
        <w:rPr>
          <w:rFonts w:cstheme="minorHAnsi"/>
        </w:rPr>
        <w:instrText xml:space="preserve"> ADDIN ZOTERO_ITEM CSL_CITATION {"citationID":"h8qd7Ey3","properties":{"formattedCitation":"(7)","plainCitation":"(7)","noteIndex":0},"citationItems":[{"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sidR="00126C99">
        <w:rPr>
          <w:rFonts w:cstheme="minorHAnsi"/>
        </w:rPr>
        <w:fldChar w:fldCharType="separate"/>
      </w:r>
      <w:r w:rsidR="00126C99" w:rsidRPr="00126C99">
        <w:rPr>
          <w:rFonts w:ascii="Calibri" w:hAnsi="Calibri" w:cs="Calibri"/>
        </w:rPr>
        <w:t>(7)</w:t>
      </w:r>
      <w:r w:rsidR="00126C99">
        <w:rPr>
          <w:rFonts w:cstheme="minorHAnsi"/>
        </w:rPr>
        <w:fldChar w:fldCharType="end"/>
      </w:r>
      <w:r w:rsidR="00126C99">
        <w:rPr>
          <w:rFonts w:cstheme="minorHAnsi"/>
        </w:rPr>
        <w:t xml:space="preserve">. </w:t>
      </w:r>
    </w:p>
    <w:p w14:paraId="3D54B3C2" w14:textId="77777777" w:rsidR="00F115A6" w:rsidRDefault="00F115A6">
      <w:pPr>
        <w:rPr>
          <w:rFonts w:cstheme="minorHAnsi"/>
        </w:rPr>
      </w:pPr>
    </w:p>
    <w:p w14:paraId="4AF6AE0F" w14:textId="2D29F2CF" w:rsidR="00B81C32" w:rsidRPr="00126C99" w:rsidRDefault="00126C99">
      <w:pPr>
        <w:rPr>
          <w:rFonts w:cstheme="minorHAnsi"/>
        </w:rPr>
      </w:pPr>
      <w:r>
        <w:rPr>
          <w:rFonts w:cstheme="minorHAnsi"/>
        </w:rPr>
        <w:t xml:space="preserve">Recent UK surveillance data has demonstrated an overall mortality of 24% (all presentations of neonatal HSV). 33% of preterm </w:t>
      </w:r>
      <w:r w:rsidR="00907BEA">
        <w:rPr>
          <w:rFonts w:cstheme="minorHAnsi"/>
        </w:rPr>
        <w:t>infants died in comparison with 1</w:t>
      </w:r>
      <w:r w:rsidR="00485FEC">
        <w:rPr>
          <w:rFonts w:cstheme="minorHAnsi"/>
        </w:rPr>
        <w:t>9</w:t>
      </w:r>
      <w:r w:rsidR="00907BEA">
        <w:rPr>
          <w:rFonts w:cstheme="minorHAnsi"/>
        </w:rPr>
        <w:t xml:space="preserve">% of term infants. </w:t>
      </w:r>
      <w:r>
        <w:rPr>
          <w:rFonts w:cstheme="minorHAnsi"/>
        </w:rPr>
        <w:t xml:space="preserve">Mortality was more frequent in those with HSV-2 than </w:t>
      </w:r>
      <w:r w:rsidR="00546220">
        <w:rPr>
          <w:rFonts w:cstheme="minorHAnsi"/>
        </w:rPr>
        <w:t xml:space="preserve">those with </w:t>
      </w:r>
      <w:r>
        <w:rPr>
          <w:rFonts w:cstheme="minorHAnsi"/>
        </w:rPr>
        <w:t xml:space="preserve">HSV-1 </w:t>
      </w:r>
      <w:r w:rsidR="00546220">
        <w:rPr>
          <w:rFonts w:cstheme="minorHAnsi"/>
        </w:rPr>
        <w:t xml:space="preserve">infection </w:t>
      </w:r>
      <w:r>
        <w:rPr>
          <w:rFonts w:cstheme="minorHAnsi"/>
        </w:rPr>
        <w:t>(68% versus 29%)</w:t>
      </w:r>
      <w:r w:rsidR="00DC73BA">
        <w:rPr>
          <w:rFonts w:cstheme="minorHAnsi"/>
        </w:rPr>
        <w:t>, although previous studies have suggested that mortality may be higher</w:t>
      </w:r>
      <w:r w:rsidR="00546220">
        <w:rPr>
          <w:rFonts w:cstheme="minorHAnsi"/>
        </w:rPr>
        <w:t xml:space="preserve"> in those</w:t>
      </w:r>
      <w:r w:rsidR="00DC73BA">
        <w:rPr>
          <w:rFonts w:cstheme="minorHAnsi"/>
        </w:rPr>
        <w:t xml:space="preserve"> with HSV-1</w:t>
      </w:r>
      <w:r w:rsidR="00546220">
        <w:rPr>
          <w:rFonts w:cstheme="minorHAnsi"/>
        </w:rPr>
        <w:t xml:space="preserve"> infection</w:t>
      </w:r>
      <w:r>
        <w:rPr>
          <w:rFonts w:cstheme="minorHAnsi"/>
        </w:rPr>
        <w:t xml:space="preserve"> </w:t>
      </w:r>
      <w:r>
        <w:rPr>
          <w:rFonts w:cstheme="minorHAnsi"/>
        </w:rPr>
        <w:fldChar w:fldCharType="begin"/>
      </w:r>
      <w:r w:rsidR="00DC73BA">
        <w:rPr>
          <w:rFonts w:cstheme="minorHAnsi"/>
        </w:rPr>
        <w:instrText xml:space="preserve"> ADDIN ZOTERO_ITEM CSL_CITATION {"citationID":"atqr4tEc","properties":{"formattedCitation":"(5,7)","plainCitation":"(5,7)","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id":12340,"uris":["http://zotero.org/users/9828707/items/METHP3NV"],"uri":["http://zotero.org/users/9828707/items/METHP3NV"],"itemData":{"id":12340,"type":"article-journal","abstract":"BACKGROUND: In a controlled trial comparing acyclovir with vidarabine in the treatment of neonatal herpes simplex virus (HSV) infection, we found no significant difference between the treatments in adjusted mortality and morbidity. Hence, we sought to define for the entire cohort (n = 202) the clinical characteristics that best predicted the eventual outcome in these neonates.\nMETHODS: Data were gathered prospectively at 27 centers between 1981 and 1988 in infants less than one month of age who had virologically confirmed HSV infection. We examined the outcomes by multivariate analyses of 24 variables. Disease was classified in one of three categories based on the extent of the involvement at entry into the trial: infection confined to skin, eyes, or mouth; encephalitis; or disseminated infection.\nRESULTS AND CONCLUSIONS: There were no deaths among the 85 infants with localized HSV infection. The mortality rate was significantly higher in the 46 neonates with disseminated infection (57 percent) than in the 71 with encephalitis (15 percent). In addition, the risk of death was increased in neonates who were in or near coma at entry (relative risk, 5.2), had disseminated intravascular coagulopathy (relative risk, 3.8), or were premature (relative risk, 3.7). In babies with disseminated disease, HSV pneumonitis was also associated with greater mortality (relative risk, 3.6). In the survivors, morbidity was most frequent in infants with encephalitis (relative risk, 4.4), disseminated infection (relative risk, 2.1), seizures (relative risk, 3.0), or infection with HSV type 2 (relative risk, 4.9). With HSV infection limited to the skin, eyes, or mouth, the presence of three or more recurrences of vesicles was associated with an increased risk of neurologic impairment as compared with two or fewer recurrences.","container-title":"The New England Journal of Medicine","DOI":"10.1056/NEJM199102143240704","ISSN":"0028-4793","issue":"7","journalAbbreviation":"N Engl J Med","language":"eng","note":"PMID: 1988830","page":"450-454","source":"PubMed","title":"Predictors of morbidity and mortality in neonates with herpes simplex virus infections. The National Institute of Allergy and Infectious Diseases Collaborative Antiviral Study Group","volume":"324","author":[{"family":"Whitley","given":"R."},{"family":"Arvin","given":"A."},{"family":"Prober","given":"C."},{"family":"Corey","given":"L."},{"family":"Burchett","given":"S."},{"family":"Plotkin","given":"S."},{"family":"Starr","given":"S."},{"family":"Jacobs","given":"R."},{"family":"Powell","given":"D."},{"family":"Nahmias","given":"A."}],"issued":{"date-parts":[["1991",2,14]]}}}],"schema":"https://github.com/citation-style-language/schema/raw/master/csl-citation.json"} </w:instrText>
      </w:r>
      <w:r>
        <w:rPr>
          <w:rFonts w:cstheme="minorHAnsi"/>
        </w:rPr>
        <w:fldChar w:fldCharType="separate"/>
      </w:r>
      <w:r w:rsidR="00DC73BA" w:rsidRPr="00DC73BA">
        <w:rPr>
          <w:rFonts w:ascii="Calibri" w:hAnsi="Calibri" w:cs="Calibri"/>
        </w:rPr>
        <w:t>(5,7)</w:t>
      </w:r>
      <w:r>
        <w:rPr>
          <w:rFonts w:cstheme="minorHAnsi"/>
        </w:rPr>
        <w:fldChar w:fldCharType="end"/>
      </w:r>
      <w:r>
        <w:rPr>
          <w:rFonts w:cstheme="minorHAnsi"/>
        </w:rPr>
        <w:t xml:space="preserve">. </w:t>
      </w:r>
    </w:p>
    <w:p w14:paraId="60061E4C" w14:textId="77777777" w:rsidR="00B81C32" w:rsidRPr="00AD5969" w:rsidRDefault="00B81C32">
      <w:pPr>
        <w:rPr>
          <w:rFonts w:cstheme="minorHAnsi"/>
        </w:rPr>
      </w:pPr>
    </w:p>
    <w:p w14:paraId="0AB01508" w14:textId="77777777" w:rsidR="00B81C32" w:rsidRPr="00AD5969" w:rsidRDefault="00AB792E">
      <w:pPr>
        <w:rPr>
          <w:rFonts w:cstheme="minorHAnsi"/>
          <w:b/>
        </w:rPr>
      </w:pPr>
      <w:r w:rsidRPr="00AD5969">
        <w:rPr>
          <w:rFonts w:cstheme="minorHAnsi"/>
          <w:b/>
        </w:rPr>
        <w:t xml:space="preserve">Incidence </w:t>
      </w:r>
    </w:p>
    <w:p w14:paraId="523A5983" w14:textId="00EF8C8E" w:rsidR="00547C2D" w:rsidRPr="00AD5969" w:rsidRDefault="00AB792E">
      <w:pPr>
        <w:rPr>
          <w:rFonts w:cstheme="minorHAnsi"/>
        </w:rPr>
      </w:pPr>
      <w:r w:rsidRPr="00AD5969">
        <w:rPr>
          <w:rFonts w:cstheme="minorHAnsi"/>
        </w:rPr>
        <w:t xml:space="preserve">Neonatal herpes is </w:t>
      </w:r>
      <w:r w:rsidR="007613A3">
        <w:rPr>
          <w:rFonts w:cstheme="minorHAnsi"/>
        </w:rPr>
        <w:t xml:space="preserve">very </w:t>
      </w:r>
      <w:r w:rsidRPr="00AD5969">
        <w:rPr>
          <w:rFonts w:cstheme="minorHAnsi"/>
        </w:rPr>
        <w:t xml:space="preserve">rare in the UK, </w:t>
      </w:r>
      <w:r w:rsidR="00A718A1">
        <w:rPr>
          <w:rFonts w:cstheme="minorHAnsi"/>
        </w:rPr>
        <w:t>but surveillance data suggests that the incidence may be rising</w:t>
      </w:r>
      <w:r w:rsidRPr="00AD5969">
        <w:rPr>
          <w:rFonts w:cstheme="minorHAnsi"/>
        </w:rPr>
        <w:t>. Active surveillance by the British Paediatric Surveillance Unit (BPSU) between 1986 and 1991 found 76 cases over the five-and-a-half-year surveillance period with an incidence of 1.65/100 000 live births annually (95% CI 1.3–2.0)</w:t>
      </w:r>
      <w:r w:rsidR="007631F0">
        <w:rPr>
          <w:rFonts w:cstheme="minorHAnsi"/>
        </w:rPr>
        <w:t xml:space="preserve"> </w:t>
      </w:r>
      <w:r w:rsidR="007631F0">
        <w:rPr>
          <w:rFonts w:cstheme="minorHAnsi"/>
        </w:rPr>
        <w:fldChar w:fldCharType="begin"/>
      </w:r>
      <w:r w:rsidR="0028205F">
        <w:rPr>
          <w:rFonts w:cstheme="minorHAnsi"/>
        </w:rPr>
        <w:instrText xml:space="preserve"> ADDIN ZOTERO_ITEM CSL_CITATION {"citationID":"1iuYC65l","properties":{"formattedCitation":"(9)","plainCitation":"(9)","noteIndex":0},"citationItems":[{"id":14,"uris":["http://zotero.org/users/9828707/items/BE458QBA"],"uri":["http://zotero.org/users/9828707/items/BE458QBA"],"itemData":{"id":14,"type":"article-journal","abstract":"This study was set up to estimate the incidence of neonatal herpes simplex virus (HSV) infection in the British Isles, and to document the outcome of neonatal infection. Paediatricians reported cases of neonatal HSV through the active reporting scheme of the British Paediatric Association Surveillance Unit. Over a 5 1/2 year period (1986-91) 76 infants with neonatal HSV infection were reported, an incidence of recognised infection in the British Isles of 1.65/100000 livebirths. Twenty-five infants had HSV-1 infection, 24 HSV-2 and in 27 virus type was unknown. Twenty-seven had disseminated infection, 23 herpes encephalitis and 26 localised infection. Nineteen infants (25%) died in the neonatal period, and a further 25 (33%) have subsequently died or have long-term sequelae. At least half of the infants had been discharged home before symptoms became apparent. For 21 women there was evidence of a maternal genital herpes infection at some time, but this was reported or diagnosed retrospectively after neonatal HSV was suspected in 19 cases, and antenatally in only two. Neonatal HSV is rare in the British Isles and routine antenatal screening for genital herpes infection during pregnancy is not justified. A high proportion of infected infants present with non-specific signs and symptoms and without mucocutaneous involvement; furthermore, there is rarely a history of maternal infection. As early diagnosis and prompt treatment is essential, there must be a high level of awareness of the serious nature of neonatal HSV infection.","container-title":"Paediatric and perinatal epidemiology","ISSN":"0269-5022","issue":"4","note":"PMID: 8931058","page":"432-42","title":"Neonatal herpes simplex virus infection in the British Isles.","volume":"10","author":[{"family":"Tookey","given":"P"},{"family":"Peckham","given":"C S"}],"issued":{"date-parts":[["1996",10]]}}}],"schema":"https://github.com/citation-style-language/schema/raw/master/csl-citation.json"} </w:instrText>
      </w:r>
      <w:r w:rsidR="007631F0">
        <w:rPr>
          <w:rFonts w:cstheme="minorHAnsi"/>
        </w:rPr>
        <w:fldChar w:fldCharType="separate"/>
      </w:r>
      <w:r w:rsidR="0028205F" w:rsidRPr="0028205F">
        <w:rPr>
          <w:rFonts w:ascii="Calibri" w:hAnsi="Calibri" w:cs="Calibri"/>
        </w:rPr>
        <w:t>(9)</w:t>
      </w:r>
      <w:r w:rsidR="007631F0">
        <w:rPr>
          <w:rFonts w:cstheme="minorHAnsi"/>
        </w:rPr>
        <w:fldChar w:fldCharType="end"/>
      </w:r>
      <w:r w:rsidRPr="00AD5969">
        <w:rPr>
          <w:rFonts w:cstheme="minorHAnsi"/>
        </w:rPr>
        <w:t>. Subsequent surveillance from 2004 to 2006 showed an approximate doubling of incidence with 86 cases seen over the three-year surveillance period</w:t>
      </w:r>
      <w:r w:rsidR="00F50B6E">
        <w:rPr>
          <w:rFonts w:cstheme="minorHAnsi"/>
        </w:rPr>
        <w:t>, incidence 3.58/100,000</w:t>
      </w:r>
      <w:r w:rsidR="00894691">
        <w:rPr>
          <w:rFonts w:cstheme="minorHAnsi"/>
        </w:rPr>
        <w:t xml:space="preserve"> </w:t>
      </w:r>
      <w:r w:rsidR="00894691">
        <w:rPr>
          <w:rFonts w:cstheme="minorHAnsi"/>
        </w:rPr>
        <w:fldChar w:fldCharType="begin"/>
      </w:r>
      <w:r w:rsidR="0028205F">
        <w:rPr>
          <w:rFonts w:cstheme="minorHAnsi"/>
        </w:rPr>
        <w:instrText xml:space="preserve"> ADDIN ZOTERO_ITEM CSL_CITATION {"citationID":"85PERFJU","properties":{"formattedCitation":"(10)","plainCitation":"(10)","noteIndex":0},"citationItems":[{"id":239,"uris":["http://zotero.org/users/9828707/items/ZVG6U3FW"],"uri":["http://zotero.org/users/9828707/items/ZVG6U3FW"],"itemData":{"id":239,"type":"article-journal","title":"BPSU 21st Annual Report 2006-2007","URL":"https://www.rcpch.ac.uk/work-we-do/bpsu/annual-reports","author":[{"family":"British Paediatric Surveillance Unit, Royal College of Paediatrics and Child Health","given":""},{"family":"Royal College of Paediatrics and Child Health","given":""}],"issued":{"date-parts":[["2007"]]}}}],"schema":"https://github.com/citation-style-language/schema/raw/master/csl-citation.json"} </w:instrText>
      </w:r>
      <w:r w:rsidR="00894691">
        <w:rPr>
          <w:rFonts w:cstheme="minorHAnsi"/>
        </w:rPr>
        <w:fldChar w:fldCharType="separate"/>
      </w:r>
      <w:r w:rsidR="0028205F" w:rsidRPr="0028205F">
        <w:rPr>
          <w:rFonts w:ascii="Calibri" w:hAnsi="Calibri" w:cs="Calibri"/>
        </w:rPr>
        <w:t>(10)</w:t>
      </w:r>
      <w:r w:rsidR="00894691">
        <w:rPr>
          <w:rFonts w:cstheme="minorHAnsi"/>
        </w:rPr>
        <w:fldChar w:fldCharType="end"/>
      </w:r>
      <w:r w:rsidR="00894691">
        <w:rPr>
          <w:rFonts w:cstheme="minorHAnsi"/>
        </w:rPr>
        <w:t>.</w:t>
      </w:r>
      <w:r w:rsidRPr="00AD5969">
        <w:rPr>
          <w:rFonts w:cstheme="minorHAnsi"/>
        </w:rPr>
        <w:t xml:space="preserve"> </w:t>
      </w:r>
      <w:r w:rsidR="00734F89" w:rsidRPr="00AD5969">
        <w:rPr>
          <w:rFonts w:cstheme="minorHAnsi"/>
        </w:rPr>
        <w:t>A single centre study in Nottingham in 2006-2013 found an incidence of 17.5/100 000 live births</w:t>
      </w:r>
      <w:r w:rsidR="00A718A1">
        <w:rPr>
          <w:rFonts w:cstheme="minorHAnsi"/>
        </w:rPr>
        <w:t>,</w:t>
      </w:r>
      <w:r w:rsidR="00734F89" w:rsidRPr="00AD5969">
        <w:rPr>
          <w:rFonts w:cstheme="minorHAnsi"/>
        </w:rPr>
        <w:t xml:space="preserve"> </w:t>
      </w:r>
      <w:r w:rsidR="0059147D">
        <w:rPr>
          <w:rFonts w:cstheme="minorHAnsi"/>
        </w:rPr>
        <w:t xml:space="preserve">suggesting </w:t>
      </w:r>
      <w:r w:rsidR="00734F89" w:rsidRPr="00AD5969">
        <w:rPr>
          <w:rFonts w:cstheme="minorHAnsi"/>
        </w:rPr>
        <w:t>an inc</w:t>
      </w:r>
      <w:r w:rsidR="005B57F0" w:rsidRPr="00AD5969">
        <w:rPr>
          <w:rFonts w:cstheme="minorHAnsi"/>
        </w:rPr>
        <w:t>r</w:t>
      </w:r>
      <w:r w:rsidR="00734F89" w:rsidRPr="00AD5969">
        <w:rPr>
          <w:rFonts w:cstheme="minorHAnsi"/>
        </w:rPr>
        <w:t>ease</w:t>
      </w:r>
      <w:r w:rsidR="005F3929">
        <w:rPr>
          <w:rFonts w:cstheme="minorHAnsi"/>
        </w:rPr>
        <w:t xml:space="preserve"> in neonatal herpes</w:t>
      </w:r>
      <w:r w:rsidR="00734F89" w:rsidRPr="00AD5969">
        <w:rPr>
          <w:rFonts w:cstheme="minorHAnsi"/>
        </w:rPr>
        <w:t xml:space="preserve"> of </w:t>
      </w:r>
      <w:r w:rsidR="0059147D">
        <w:rPr>
          <w:rFonts w:cstheme="minorHAnsi"/>
        </w:rPr>
        <w:t xml:space="preserve">almost 5 </w:t>
      </w:r>
      <w:r w:rsidR="00734F89" w:rsidRPr="00AD5969">
        <w:rPr>
          <w:rFonts w:cstheme="minorHAnsi"/>
        </w:rPr>
        <w:t xml:space="preserve">times the UK wide </w:t>
      </w:r>
      <w:r w:rsidR="00103D09">
        <w:rPr>
          <w:rFonts w:cstheme="minorHAnsi"/>
        </w:rPr>
        <w:t>incidence previously published</w:t>
      </w:r>
      <w:r w:rsidR="00A718A1">
        <w:rPr>
          <w:rFonts w:cstheme="minorHAnsi"/>
        </w:rPr>
        <w:t xml:space="preserve"> </w:t>
      </w:r>
      <w:r w:rsidR="00A718A1">
        <w:rPr>
          <w:rFonts w:cstheme="minorHAnsi"/>
        </w:rPr>
        <w:fldChar w:fldCharType="begin"/>
      </w:r>
      <w:r w:rsidR="0028205F">
        <w:rPr>
          <w:rFonts w:cstheme="minorHAnsi"/>
        </w:rPr>
        <w:instrText xml:space="preserve"> ADDIN ZOTERO_ITEM CSL_CITATION {"citationID":"naQFBcRj","properties":{"formattedCitation":"(11)","plainCitation":"(11)","noteIndex":0},"citationItems":[{"id":314,"uris":["http://zotero.org/users/9828707/items/W2WSB8EN"],"uri":["http://zotero.org/users/9828707/items/W2WSB8EN"],"itemData":{"id":314,"type":"article-journal","abstract":"BACKGROUND: Neonatal herpes infection can have devastating outcomes for otherwise healthy babies. In the UK, the stated incidence is low at 1.65 per 100 000 live births, which is in contrast with an incidence of 33 per 100 000 in the USA. We aimed to discover the current incidence of neonatal herpes infection in our tertiary service, determine the timing of presentations, and to consider which presenting features could be used for early recognition and prognostication.\nMETHODS: All cases of neonatal herpes infection occurring in the last 8 years were reviewed, and those cases from an agreed population were used to calculate an incidence. The statistical associations between clinical features and death were examined.\nFINDINGS: There were 57 291 live births between 2006 and 2012. Nineteen cases were identified including 10 from the study population (17.5/100 000 live births). There were nine deaths, all presenting later than 6 days of age. Independent predictors of death were haemodynamic instability, coagulopathy, bleeding and central nervous system features at presentation. All presentations occurred within 2 weeks of birth and were varied and often non-specific.\nINTERPRETATION: Our incidence rate of 17.5 per 100 000 live births represents a significant increase and is much more in line with the higher incidence rates seen in the USA. The range of presentations shows the non-specific nature of this disease. We advocate a heightened awareness of this treatable disease in the UK, and encourage adoption of modern rapid diagnostic techniques and the wider inclusion of Aciclovir in treatment regimens for neonatal sepsis.","container-title":"Archives of Disease in Childhood","DOI":"10.1136/archdischild-2013-305335","ISSN":"1468-2044","issue":"10","journalAbbreviation":"Arch Dis Child","language":"eng","note":"PMID: 24919712","page":"916-921","source":"PubMed","title":"The incidence and presentation of neonatal herpes in a single UK tertiary centre, 2006-2013","volume":"99","author":[{"family":"Batra","given":"Dushyant"},{"family":"Davies","given":"Patrick"},{"family":"Manktelow","given":"Bradley N."},{"family":"Smith","given":"Craig"}],"issued":{"date-parts":[["2014",10]]}}}],"schema":"https://github.com/citation-style-language/schema/raw/master/csl-citation.json"} </w:instrText>
      </w:r>
      <w:r w:rsidR="00A718A1">
        <w:rPr>
          <w:rFonts w:cstheme="minorHAnsi"/>
        </w:rPr>
        <w:fldChar w:fldCharType="separate"/>
      </w:r>
      <w:r w:rsidR="0028205F" w:rsidRPr="0028205F">
        <w:rPr>
          <w:rFonts w:ascii="Calibri" w:hAnsi="Calibri" w:cs="Calibri"/>
        </w:rPr>
        <w:t>(11)</w:t>
      </w:r>
      <w:r w:rsidR="00A718A1">
        <w:rPr>
          <w:rFonts w:cstheme="minorHAnsi"/>
        </w:rPr>
        <w:fldChar w:fldCharType="end"/>
      </w:r>
      <w:r w:rsidR="00734F89" w:rsidRPr="00AD5969">
        <w:rPr>
          <w:rFonts w:cstheme="minorHAnsi"/>
        </w:rPr>
        <w:t>.</w:t>
      </w:r>
      <w:r w:rsidR="002E4902">
        <w:rPr>
          <w:rFonts w:cstheme="minorHAnsi"/>
          <w:vertAlign w:val="superscript"/>
        </w:rPr>
        <w:t xml:space="preserve"> </w:t>
      </w:r>
      <w:r w:rsidR="009E7D51">
        <w:rPr>
          <w:rFonts w:cstheme="minorHAnsi"/>
        </w:rPr>
        <w:t>Further surveillance by the BPSU between 2019-202</w:t>
      </w:r>
      <w:r w:rsidR="0059147D">
        <w:rPr>
          <w:rFonts w:cstheme="minorHAnsi"/>
        </w:rPr>
        <w:t>2</w:t>
      </w:r>
      <w:r w:rsidR="009E7D51">
        <w:rPr>
          <w:rFonts w:cstheme="minorHAnsi"/>
        </w:rPr>
        <w:t xml:space="preserve"> reported </w:t>
      </w:r>
      <w:r w:rsidR="0059147D">
        <w:rPr>
          <w:rFonts w:cstheme="minorHAnsi"/>
        </w:rPr>
        <w:t>118</w:t>
      </w:r>
      <w:r w:rsidR="009E7D51">
        <w:rPr>
          <w:rFonts w:cstheme="minorHAnsi"/>
        </w:rPr>
        <w:t xml:space="preserve"> confirmed cases with 4 still pending and estimated incidence as </w:t>
      </w:r>
      <w:r w:rsidR="00103D09">
        <w:rPr>
          <w:rFonts w:cstheme="minorHAnsi"/>
        </w:rPr>
        <w:t>6.9</w:t>
      </w:r>
      <w:r w:rsidR="00A718A1">
        <w:rPr>
          <w:rFonts w:cstheme="minorHAnsi"/>
        </w:rPr>
        <w:t>/</w:t>
      </w:r>
      <w:r w:rsidR="009E7D51">
        <w:rPr>
          <w:rFonts w:cstheme="minorHAnsi"/>
        </w:rPr>
        <w:t>100,000 live births</w:t>
      </w:r>
      <w:r w:rsidR="00A718A1">
        <w:rPr>
          <w:rFonts w:cstheme="minorHAnsi"/>
        </w:rPr>
        <w:t xml:space="preserve"> </w:t>
      </w:r>
      <w:r w:rsidR="00A718A1">
        <w:rPr>
          <w:rFonts w:cstheme="minorHAnsi"/>
        </w:rPr>
        <w:fldChar w:fldCharType="begin"/>
      </w:r>
      <w:r w:rsidR="00A718A1">
        <w:rPr>
          <w:rFonts w:cstheme="minorHAnsi"/>
        </w:rPr>
        <w:instrText xml:space="preserve"> ADDIN ZOTERO_ITEM CSL_CITATION {"citationID":"HpHy0F6q","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A718A1">
        <w:rPr>
          <w:rFonts w:cstheme="minorHAnsi"/>
        </w:rPr>
        <w:fldChar w:fldCharType="separate"/>
      </w:r>
      <w:r w:rsidR="00A718A1" w:rsidRPr="00A718A1">
        <w:rPr>
          <w:rFonts w:ascii="Calibri" w:hAnsi="Calibri" w:cs="Calibri"/>
        </w:rPr>
        <w:t>(5)</w:t>
      </w:r>
      <w:r w:rsidR="00A718A1">
        <w:rPr>
          <w:rFonts w:cstheme="minorHAnsi"/>
        </w:rPr>
        <w:fldChar w:fldCharType="end"/>
      </w:r>
      <w:r w:rsidR="009E7D51">
        <w:rPr>
          <w:rFonts w:cstheme="minorHAnsi"/>
        </w:rPr>
        <w:t xml:space="preserve">. </w:t>
      </w:r>
    </w:p>
    <w:p w14:paraId="4926759B" w14:textId="0EA88ACC" w:rsidR="00E06F4F" w:rsidRDefault="00B16BE3">
      <w:pPr>
        <w:rPr>
          <w:rFonts w:cstheme="minorHAnsi"/>
        </w:rPr>
      </w:pPr>
      <w:r w:rsidRPr="00EF4286">
        <w:rPr>
          <w:rFonts w:cstheme="minorHAnsi"/>
        </w:rPr>
        <w:t>The incidence in the UK is around 50% of that reported from other European countries</w:t>
      </w:r>
      <w:r w:rsidR="00A03790">
        <w:rPr>
          <w:rFonts w:cstheme="minorHAnsi"/>
        </w:rPr>
        <w:t xml:space="preserve"> and the USA</w:t>
      </w:r>
      <w:r w:rsidR="00D0351B" w:rsidRPr="00EF4286">
        <w:rPr>
          <w:rFonts w:cstheme="minorHAnsi"/>
        </w:rPr>
        <w:t xml:space="preserve"> </w:t>
      </w:r>
      <w:r w:rsidR="00D0351B" w:rsidRPr="00EF4286">
        <w:rPr>
          <w:rFonts w:cstheme="minorHAnsi"/>
        </w:rPr>
        <w:fldChar w:fldCharType="begin"/>
      </w:r>
      <w:r w:rsidR="0028205F">
        <w:rPr>
          <w:rFonts w:cstheme="minorHAnsi"/>
        </w:rPr>
        <w:instrText xml:space="preserve"> ADDIN ZOTERO_ITEM CSL_CITATION {"citationID":"Eqqn7Sic","properties":{"formattedCitation":"(12,13)","plainCitation":"(12,13)","noteIndex":0},"citationItems":[{"id":125,"uris":["http://zotero.org/users/9828707/items/DCSTWKP8"],"uri":["http://zotero.org/users/9828707/items/DCSTWKP8"],"itemData":{"id":125,"type":"article-journal","abstract":"BACKGROUND: Neonatal herpes is a rare but potentially devastating condition with an estimated 60% fatality rate without treatment. Transmission usually occurs during delivery from mothers with herpes simplex virus type 1 (HSV-1) or type 2 (HSV-2) genital infection. However, the global burden has never been quantified to our knowledge. We developed a novel methodology for burden estimation and present first WHO global and regional estimates of the annual number of neonatal herpes cases during 2010-15.\nMETHODS: We applied previous estimates of HSV-1 and HSV-2 prevalence and incidence in women aged 15-49 years to 2010-15 birth rates to estimate infections during pregnancy. We then applied published risks of neonatal HSV transmission according to whether maternal infection was incident or prevalent with HSV-1 or HSV-2 to generate annual numbers of incident neonatal infections. We estimated the number of incident neonatal infections by maternal age, and we generated separate estimates for each WHO region, which were then summed to obtain global estimates of the number of neonatal herpes infections.\nFINDINGS: Globally the overall rate of neonatal herpes was estimated to be about ten cases per 100 000 livebirths, equivalent to a best-estimate of 14 000 cases annually roughly (4000 for HSV-1; 10 000 for HSV-2). We estimated that the most neonatal herpes cases occurred in Africa, due to high maternal HSV-2 infection and high birth rates. HSV-1 contributed more cases than HSV-2 in the Americas, Europe, and Western Pacific. High rates of genital HSV-1 infection and moderate HSV-2 prevalence meant the Americas had the highest overall rate. However, our estimates are highly sensitive to the core assumptions, and considerable uncertainty exists for many settings given sparse underlying data.\nINTERPRETATION: These neonatal herpes estimates mark the first attempt to quantify the global burden of this rare but serious condition. Better collection of primary data for neonatal herpes is crucially needed to reduce uncertainty and refine future estimates. These data are particularly important in resource-poor settings where we may have underestimated cases. Nevertheless, these first estimates suggest development of new HSV prevention measures such as vaccines could have additional benefits beyond reducing genital ulcer disease and HSV-associated HIV transmission, through prevention of neonatal herpes.\nFUNDING: World Health Organization.","container-title":"The Lancet. Global Health","DOI":"10.1016/S2214-109X(16)30362-X","ISSN":"2214-109X","issue":"3","journalAbbreviation":"Lancet Glob Health","language":"eng","note":"PMID: 28153513\nPMCID: PMC5837040","page":"e300-e309","source":"PubMed","title":"First estimates of the global and regional incidence of neonatal herpes infection","volume":"5","author":[{"family":"Looker","given":"Katharine J."},{"family":"Magaret","given":"Amalia S."},{"family":"May","given":"Margaret T."},{"family":"Turner","given":"Katherine M. E."},{"family":"Vickerman","given":"Peter"},{"family":"Newman","given":"Lori M."},{"family":"Gottlieb","given":"Sami L."}],"issued":{"date-parts":[["2017",3]]}}},{"id":313,"uris":["http://zotero.org/users/9828707/items/QSJEYJX8"],"uri":["http://zotero.org/users/9828707/items/QSJEYJX8"],"itemData":{"id":313,"type":"article-journal","abstract":"OBJECTIVE: To monitor the incidence of neonatal herpes in The Netherlands between 2006 and 2011, as well as the adherence to the rather conservative Dutch prevention policy.\nMETHODS: Questionnaires were sent to all virology laboratories (n = 44), gynaecology and paediatrics departments of all hospitals in The Netherlands (n = 89). Questionnaires for the laboratories pertained to rates of proven cases of neonatal herpes; for the gynaecologists and paediatricians it pertained to rates of genital herpes during pregnancy and neonatal herpes, and their policy. For gynaecologists this concerned the risk of herpes simplex virus transmission in case of primary genital herpes during pregnancy or labour; for paediatricians it concerned the diagnostic policy in a neonate suspected of neonatal herpes.\nRESULTS: For the period 2006-2011 38 cases of neonatal herpes were reported, yielding an incidence of 4.7 per 100,000 births. The estimated annual number of pregnant women with primary or recurrent genital herpes was 278. Of the responding gynaecologists and paediatricians, only 59% and up to 39%, respectively, reported a policy in accordance with the national guideline.\nCONCLUSIONS: The incidence of neonatal herpes in The Netherlands seems to have increased in the period 2006-2011. Combined with suboptimal guideline adherence this warrants strategies to improve awareness and subsequent adherence.","container-title":"The Journal of Maternal-Fetal &amp; Neonatal Medicine: The Official Journal of the European Association of Perinatal Medicine, the Federation of Asia and Oceania Perinatal Societies, the International Society of Perinatal Obstetricians","DOI":"10.3109/14767058.2014.937691","ISSN":"1476-4954","issue":"8","journalAbbreviation":"J Matern Fetal Neonatal Med","language":"eng","note":"PMID: 25014318","page":"905-909","source":"PubMed","title":"Neonatal herpes infections in The Netherlands in the period 2006-2011","volume":"28","author":[{"family":"Hemelaar","given":"Steffannie J. A. L."},{"family":"Poeran","given":"Jashvant"},{"family":"Steegers","given":"Eric A. P."},{"family":"Meijden","given":"Willem I.","non-dropping-particle":"van der"}],"issued":{"date-parts":[["2015",5]]}}}],"schema":"https://github.com/citation-style-language/schema/raw/master/csl-citation.json"} </w:instrText>
      </w:r>
      <w:r w:rsidR="00D0351B" w:rsidRPr="00EF4286">
        <w:rPr>
          <w:rFonts w:cstheme="minorHAnsi"/>
        </w:rPr>
        <w:fldChar w:fldCharType="separate"/>
      </w:r>
      <w:r w:rsidR="0028205F" w:rsidRPr="0028205F">
        <w:rPr>
          <w:rFonts w:ascii="Calibri" w:hAnsi="Calibri" w:cs="Calibri"/>
        </w:rPr>
        <w:t>(12,13)</w:t>
      </w:r>
      <w:r w:rsidR="00D0351B" w:rsidRPr="00EF4286">
        <w:rPr>
          <w:rFonts w:cstheme="minorHAnsi"/>
        </w:rPr>
        <w:fldChar w:fldCharType="end"/>
      </w:r>
      <w:r w:rsidRPr="00EF4286">
        <w:rPr>
          <w:rFonts w:cstheme="minorHAnsi"/>
        </w:rPr>
        <w:t xml:space="preserve">. </w:t>
      </w:r>
      <w:r w:rsidRPr="00B04439">
        <w:rPr>
          <w:rFonts w:cstheme="minorHAnsi"/>
        </w:rPr>
        <w:t>In the USA, the average reported incidence is</w:t>
      </w:r>
      <w:r w:rsidR="00F50B6E">
        <w:rPr>
          <w:rFonts w:cstheme="minorHAnsi"/>
        </w:rPr>
        <w:t xml:space="preserve"> 1</w:t>
      </w:r>
      <w:r w:rsidR="003254A9">
        <w:rPr>
          <w:rFonts w:cstheme="minorHAnsi"/>
        </w:rPr>
        <w:t>0</w:t>
      </w:r>
      <w:r w:rsidR="00F50B6E">
        <w:rPr>
          <w:rFonts w:cstheme="minorHAnsi"/>
        </w:rPr>
        <w:t>/100,000 or</w:t>
      </w:r>
      <w:r w:rsidRPr="00B04439">
        <w:rPr>
          <w:rFonts w:cstheme="minorHAnsi"/>
        </w:rPr>
        <w:t xml:space="preserve"> 1 in 1</w:t>
      </w:r>
      <w:r w:rsidR="003254A9">
        <w:rPr>
          <w:rFonts w:cstheme="minorHAnsi"/>
        </w:rPr>
        <w:t>0,</w:t>
      </w:r>
      <w:r w:rsidRPr="00B04439">
        <w:rPr>
          <w:rFonts w:cstheme="minorHAnsi"/>
        </w:rPr>
        <w:t>000, but there is considerable variation between populations and rates of up to 1 in 7</w:t>
      </w:r>
      <w:r w:rsidR="00A03790">
        <w:rPr>
          <w:rFonts w:cstheme="minorHAnsi"/>
        </w:rPr>
        <w:t>,</w:t>
      </w:r>
      <w:r w:rsidRPr="00B04439">
        <w:rPr>
          <w:rFonts w:cstheme="minorHAnsi"/>
        </w:rPr>
        <w:t>500 have been reported in certain deprived inner-city populations</w:t>
      </w:r>
      <w:r w:rsidR="000759E0" w:rsidRPr="00B04439">
        <w:rPr>
          <w:rFonts w:cstheme="minorHAnsi"/>
        </w:rPr>
        <w:t>, and 1 in 3</w:t>
      </w:r>
      <w:r w:rsidR="00A03790">
        <w:rPr>
          <w:rFonts w:cstheme="minorHAnsi"/>
        </w:rPr>
        <w:t>,</w:t>
      </w:r>
      <w:r w:rsidR="000759E0" w:rsidRPr="00B04439">
        <w:rPr>
          <w:rFonts w:cstheme="minorHAnsi"/>
        </w:rPr>
        <w:t>000 in Florida</w:t>
      </w:r>
      <w:r w:rsidR="00E06F4F" w:rsidRPr="00B04439">
        <w:rPr>
          <w:rFonts w:cstheme="minorHAnsi"/>
        </w:rPr>
        <w:t xml:space="preserve"> </w:t>
      </w:r>
      <w:r w:rsidR="007E6FD5" w:rsidRPr="00B04439">
        <w:rPr>
          <w:rFonts w:ascii="Calibri" w:hAnsi="Calibri" w:cs="Calibri"/>
          <w:szCs w:val="24"/>
        </w:rPr>
        <w:fldChar w:fldCharType="begin"/>
      </w:r>
      <w:r w:rsidR="005641AA">
        <w:rPr>
          <w:rFonts w:ascii="Calibri" w:hAnsi="Calibri" w:cs="Calibri"/>
          <w:szCs w:val="24"/>
        </w:rPr>
        <w:instrText xml:space="preserve"> ADDIN ZOTERO_ITEM CSL_CITATION {"citationID":"A7NmrYTW","properties":{"formattedCitation":"(14\\uc0\\u8211{}16)","plainCitation":"(14–16)","noteIndex":0},"citationItems":[{"id":310,"uris":["http://zotero.org/users/9828707/items/85NVKPVE"],"uri":["http://zotero.org/users/9828707/items/85NVKPVE"],"itemData":{"id":310,"type":"article-journal","abstract":"Background: Neonatal herpes is a rare, devastating consequence of herpes simplex virus type 1 (HSV-1) or 2 (HSV-2) infection during pregnancy. The risk of neonatal infection is higher among pregnant women seronegative for HSV-1 or HSV-2 who acquire their first HSV infection near delivery.\nMethods: We estimated HSV-1 and HSV-2 seroprevalence among pregnant women aged 20-39 years in 1999-2014, assessed HSV seroprevalence changes between 1999-2006 and 2007-2014, and compared HSV seroprevalence between pregnant women and sexually active, nonpregnant women aged 20-39 years in 2007-2014 using National Health and Nutrition Examination Survey data.\nResults: Among pregnant women in 1999-2014, HSV-1 seroprevalence was 59.3%, HSV-2 seroprevalence was 21.1%, and HSV seronegativity was 30.6%. Between 1999-2006 and 2007-2014, HSV-1 and HSV-2 seroprevalence among pregnant women remained stable. However, among pregnant women with ≤3 sex partners (approximately 40% of all pregnant women), seronegativity for both HSV-1 and HSV-2 increased from 35.6% to 51.4% (P &lt; .05). In 2007-2014, nonpregnant women who were (1) unmarried, (2) living below poverty level, or (3) had ≥4 sex partners were more likely than pregnant women to be seronegative for both HSV-1 and HSV-2 (P &lt; .05).\nConclusions: HSV-1 and HSV-2 seroprevalence among US pregnant women remained stable between 1999 and 2014. However, pregnant women with fewer sex partners were increasingly seronegative for both HSV-1 and HSV-2, indicating an increasing proportion of pregnant women who are vulnerable to primary HSV acquisition in pregnancy, which confers an increased risk of transmitting HSV to their neonates.","container-title":"Clinical Infectious Diseases: An Official Publication of the Infectious Diseases Society of America","DOI":"10.1093/cid/ciy318","ISSN":"1537-6591","issue":"10","journalAbbreviation":"Clin Infect Dis","language":"eng","note":"PMID: 29668856\nPMCID: PMC6369524","page":"1535-1542","source":"PubMed","title":"Seroprevalence of Herpes Simplex Virus Types 1 and 2 Among Pregnant Women and Sexually Active, Nonpregnant Women in the United States","volume":"67","author":[{"family":"Patton","given":"Monica E."},{"family":"Bernstein","given":"Kyle"},{"family":"Liu","given":"Gui"},{"family":"Zaidi","given":"Akbar"},{"family":"Markowitz","given":"Lauri E."}],"issued":{"date-parts":[["2018",10,30]]}},"label":"page"},{"id":312,"uris":["http://zotero.org/users/9828707/items/RFUN66EC"],"uri":["http://zotero.org/users/9828707/items/RFUN66EC"],"itemData":{"id":312,"type":"article-journal","abstract":"BACKGROUND: Neonatal herpes simplex virus infection (nHSV) leads to severe morbidity and mortality, but national incidence is uncertain. Florida regulations require that healthcare providers report cases, and clinical laboratories report test results when herpes simplex virus (HSV) is detected. We estimated nHSV incidence using laboratory-confirmed provider-reported cases and electronic laboratory reports (ELR) stored separately from provider-reported cases. Mortality was estimated using provider-reported cases, ELR, and vital statistics death records.\nMETHODS: For 2011-2017, we reviewed: provider-reported cases (infants ≤ 60 days of age with HSV infection confirmed by culture or polymerase chain reaction [PCR]), ELR of HSV-positive culture or PCR results in the same age group, and death certificates containing International Classification of Disease, Tenth Revision, codes for herpes infection: P35.2, B00.0-B00.9, and A60.0-A60.9. Provider-reported cases were matched against ELR reports. Death certificates were matched with provider and ELR reports. Chapman's capture-recapture method was used to estimate nHSV incidence and mortality. Mortality from all 3 sources was estimated using log-linear modeling.\nRESULTS: Providers reported 114 nHSV cases, and ELR identified 197 nHSV cases. Forty-six cases were common to both datasets, leaving 265 unique nHSV reports. Chapman's estimate suggests 483 (95% confidence interval [CI], 383-634) nHSV cases occurred (31.5 infections per 100 000 live births). The nHSV deaths were reported by providers (n = 9), ELR (n = 18), and vital statistics (n = 31), totaling 34 unique reports. Log-linear modeling estimates 35.8 fatal cases occurred (95% CI, 34-40).\nCONCLUSIONS: Chapman's estimates using data collected over 7 years in Florida conclude nHSV infections occurred at a rate of 1 per 3000 live births.","container-title":"Clinical Infectious Diseases: An Official Publication of the Infectious Diseases Society of America","DOI":"10.1093/cid/ciaa727","ISSN":"1537-6591","issue":"3","journalAbbreviation":"Clin Infect Dis","language":"eng","note":"PMID: 32507882\nPMCID: PMC8935354","page":"506-512","source":"PubMed","title":"Estimating Neonatal Herpes Simplex Virus Incidence and Mortality Using Capture-recapture, Florida","volume":"73","author":[{"family":"Matthias","given":"James"},{"family":"Bernard","given":"Sonya","non-dropping-particle":"du"},{"family":"Schillinger","given":"Julia A."},{"family":"Hong","given":"Jaeyoung"},{"family":"Pearson","given":"Victoria"},{"family":"Peterman","given":"Thomas A."}],"issued":{"date-parts":[["2021",8,2]]}}},{"id":124,"uris":["http://zotero.org/users/9828707/items/8T352JP7"],"uri":["http://zotero.org/users/9828707/items/8T352JP7"],"itemData":{"id":124,"type":"article-journal","abstract":"OBJECTIVE: To examine the temporal trends in the incidence and outcomes of neonatal herpes simplex infections (NHSV) in the United States.\nSTUDY DESIGN: We conducted a retrospective study using the National Inpatient Sample (NIS). Neonates ≤28 days old with ICD-9 codes for NHSV (054.xx) from 2003 to 2014 were included. Trends in the incidence, mortality, length of stay (LOS), and hospital cost were analyzed using Jonckheere-Terpstra test.\nRESULTS: NHSV increased from 7.9 to 10 per 100,000 live births from 2003-05 to 2012-14 (P = 0.04). Hospital costs increased from $21,650 to $27,843; P &lt; 0.001). The overall mortality rate and median LOS were 7.9% and 20 days, respectively and there were no significant variations across years during the study period.\nCONCLUSIONS: The incidence of NHSV in the United States increased between 2003 and 2014 without a significant change in mortality. NHSV remains a serious health threat and new and effective strategies to prevent NHSV are needed.","container-title":"Journal of Perinatology: Official Journal of the California Perinatal Association","DOI":"10.1038/s41372-019-0352-7","ISSN":"1476-5543","issue":"5","journalAbbreviation":"J Perinatol","language":"eng","note":"PMID: 30911082","page":"697-707","source":"PubMed","title":"Trends in the incidence, mortality, and cost of neonatal herpes simplex virus hospitalizations in the United States from 2003 to 2014","volume":"39","author":[{"family":"Donda","given":"Keyur"},{"family":"Sharma","given":"Mayank"},{"family":"Amponsah","given":"Jason K."},{"family":"Bhatt","given":"Parth"},{"family":"Okaikoi","given":"Michael"},{"family":"Chaudhari","given":"Riddhi"},{"family":"Dapaah-Siakwan","given":"Fredrick"}],"issued":{"date-parts":[["2019",5]]}}}],"schema":"https://github.com/citation-style-language/schema/raw/master/csl-citation.json"} </w:instrText>
      </w:r>
      <w:r w:rsidR="007E6FD5" w:rsidRPr="00B04439">
        <w:rPr>
          <w:rFonts w:ascii="Calibri" w:hAnsi="Calibri" w:cs="Calibri"/>
          <w:szCs w:val="24"/>
        </w:rPr>
        <w:fldChar w:fldCharType="separate"/>
      </w:r>
      <w:r w:rsidR="005641AA" w:rsidRPr="005641AA">
        <w:rPr>
          <w:rFonts w:ascii="Calibri" w:hAnsi="Calibri" w:cs="Calibri"/>
          <w:szCs w:val="24"/>
        </w:rPr>
        <w:t>(14–16)</w:t>
      </w:r>
      <w:r w:rsidR="007E6FD5" w:rsidRPr="00B04439">
        <w:rPr>
          <w:rFonts w:ascii="Calibri" w:hAnsi="Calibri" w:cs="Calibri"/>
          <w:szCs w:val="24"/>
        </w:rPr>
        <w:fldChar w:fldCharType="end"/>
      </w:r>
      <w:r w:rsidRPr="00B04439">
        <w:rPr>
          <w:rFonts w:cstheme="minorHAnsi"/>
        </w:rPr>
        <w:t>.</w:t>
      </w:r>
      <w:r w:rsidR="007D1D68" w:rsidRPr="00B04439">
        <w:rPr>
          <w:rFonts w:cstheme="minorHAnsi"/>
        </w:rPr>
        <w:t xml:space="preserve"> </w:t>
      </w:r>
      <w:r w:rsidR="007D1D68" w:rsidRPr="007E6FD5">
        <w:rPr>
          <w:rFonts w:cstheme="minorHAnsi"/>
        </w:rPr>
        <w:t xml:space="preserve">Data from </w:t>
      </w:r>
      <w:r w:rsidR="00AF27C9" w:rsidRPr="007E6FD5">
        <w:rPr>
          <w:rFonts w:cstheme="minorHAnsi"/>
        </w:rPr>
        <w:t>the</w:t>
      </w:r>
      <w:r w:rsidR="00F903D0" w:rsidRPr="007E6FD5">
        <w:rPr>
          <w:rFonts w:cstheme="minorHAnsi"/>
        </w:rPr>
        <w:t xml:space="preserve"> USA and Europe</w:t>
      </w:r>
      <w:r w:rsidR="007D1D68" w:rsidRPr="007E6FD5">
        <w:rPr>
          <w:rFonts w:cstheme="minorHAnsi"/>
        </w:rPr>
        <w:t xml:space="preserve"> </w:t>
      </w:r>
      <w:r w:rsidR="00A03790">
        <w:rPr>
          <w:rFonts w:cstheme="minorHAnsi"/>
        </w:rPr>
        <w:t xml:space="preserve">(as in the UK) </w:t>
      </w:r>
      <w:r w:rsidR="007D1D68" w:rsidRPr="007E6FD5">
        <w:rPr>
          <w:rFonts w:cstheme="minorHAnsi"/>
        </w:rPr>
        <w:t>suggest that incidence of neonatal herpes may be increasing over time</w:t>
      </w:r>
      <w:r w:rsidR="00E06F4F" w:rsidRPr="007E6FD5">
        <w:rPr>
          <w:rFonts w:cstheme="minorHAnsi"/>
        </w:rPr>
        <w:t xml:space="preserve"> </w:t>
      </w:r>
      <w:r w:rsidR="00E06F4F" w:rsidRPr="007E6FD5">
        <w:rPr>
          <w:rFonts w:cstheme="minorHAnsi"/>
        </w:rPr>
        <w:fldChar w:fldCharType="begin"/>
      </w:r>
      <w:r w:rsidR="007D6AEB">
        <w:rPr>
          <w:rFonts w:cstheme="minorHAnsi"/>
        </w:rPr>
        <w:instrText xml:space="preserve"> ADDIN ZOTERO_ITEM CSL_CITATION {"citationID":"JdUUrv3X","properties":{"formattedCitation":"(13,17,18)","plainCitation":"(13,17,18)","noteIndex":0},"citationItems":[{"id":313,"uris":["http://zotero.org/users/9828707/items/QSJEYJX8"],"uri":["http://zotero.org/users/9828707/items/QSJEYJX8"],"itemData":{"id":313,"type":"article-journal","abstract":"OBJECTIVE: To monitor the incidence of neonatal herpes in The Netherlands between 2006 and 2011, as well as the adherence to the rather conservative Dutch prevention policy.\nMETHODS: Questionnaires were sent to all virology laboratories (n = 44), gynaecology and paediatrics departments of all hospitals in The Netherlands (n = 89). Questionnaires for the laboratories pertained to rates of proven cases of neonatal herpes; for the gynaecologists and paediatricians it pertained to rates of genital herpes during pregnancy and neonatal herpes, and their policy. For gynaecologists this concerned the risk of herpes simplex virus transmission in case of primary genital herpes during pregnancy or labour; for paediatricians it concerned the diagnostic policy in a neonate suspected of neonatal herpes.\nRESULTS: For the period 2006-2011 38 cases of neonatal herpes were reported, yielding an incidence of 4.7 per 100,000 births. The estimated annual number of pregnant women with primary or recurrent genital herpes was 278. Of the responding gynaecologists and paediatricians, only 59% and up to 39%, respectively, reported a policy in accordance with the national guideline.\nCONCLUSIONS: The incidence of neonatal herpes in The Netherlands seems to have increased in the period 2006-2011. Combined with suboptimal guideline adherence this warrants strategies to improve awareness and subsequent adherence.","container-title":"The Journal of Maternal-Fetal &amp; Neonatal Medicine: The Official Journal of the European Association of Perinatal Medicine, the Federation of Asia and Oceania Perinatal Societies, the International Society of Perinatal Obstetricians","DOI":"10.3109/14767058.2014.937691","ISSN":"1476-4954","issue":"8","journalAbbreviation":"J Matern Fetal Neonatal Med","language":"eng","note":"PMID: 25014318","page":"905-909","source":"PubMed","title":"Neonatal herpes infections in The Netherlands in the period 2006-2011","volume":"28","author":[{"family":"Hemelaar","given":"Steffannie J. A. L."},{"family":"Poeran","given":"Jashvant"},{"family":"Steegers","given":"Eric A. P."},{"family":"Meijden","given":"Willem I.","non-dropping-particle":"van der"}],"issued":{"date-parts":[["2015",5]]}}},{"id":"3NACWxsA/TC7FCqLo","uris":["http://zotero.org/users/9828707/items/54YWV2CH"],"uri":["http://zotero.org/users/9828707/items/54YWV2CH"],"itemData":{"id":221,"type":"article-journal","abstract":"BACKGROUND: This article provides an update on the incidence of neonatal herpes, guideline adherence by health care professionals (HCP) and trends in genital herpes simplex virus (HSV) infection during pregnancy in the Netherlands.\nMETHODS: Questionnaires were sent to all hospitals inquiring about numbers and characteristics of neonatal and maternal HSV infections, and guideline adherence between 2012 and 2015. Longitudinal trends were investigated from 1999 onward using survey data and Perinatal Registry of the Netherlands data (Perined). Trends were smoothed with Poisson regression splines. Risk indicators for neonatal and maternal HSV infections were examined with Poisson regression analyses.\nRESULTS: Neonatal herpes incidence was 4.8/100,000 live births based on survey data (2012-2015) and 3.4/100,000 based on Perined (2012-2014). Mortality rate was 23% (7/30). Neonatal herpes incidence increased slightly over time as did the prevalence of genital HSV infection among pregnant women. Non-Western ethnicity (Rate Ratio: 1.9; 95% confidence interval: 1.5-2.5) and age &lt;20 years (Rate Ratio: 2.3; 95% confidence interval: 1.2-4.7) were associated with genital herpes during pregnancy. In Perined, none of the neonatal herpes cases had a mother diagnosed with an active genital herpes infection during pregnancy. Preventive measures to reduce vertical herpes transmission (such as cesarean section) were less commonly reported by HCP in 2012-2015 compared with 2006-2011.\nCONCLUSIONS: Neonatal herpes incidence in the Netherlands slowly increased over the last 15 years. An increased genital HSV prevalence during pregnancy or, to lower extent, the decreased guideline adherence by HCP may be responsible. A rise in asymptomatic maternal HSV shedding is also plausible, emphasizing the challenges in preventing neonatal herpes.","container-title":"The Pediatric Infectious Disease Journal","DOI":"10.1097/INF.0000000000001905","ISSN":"1532-0987","issue":"8","journalAbbreviation":"Pediatr Infect Dis J","language":"eng","note":"PMID: 29356762","page":"806-813","source":"PubMed","title":"Update on Neonatal Herpes Simplex Epidemiology in the Netherlands: A Health Problem of Increasing Concern?","title-short":"Update on Neonatal Herpes Simplex Epidemiology in the Netherlands","volume":"37","author":[{"family":"Oeffelen","given":"Louise","non-dropping-particle":"van"},{"family":"Biekram","given":"Manisha"},{"family":"Poeran","given":"Jashvant"},{"family":"Hukkelhoven","given":"Chantal"},{"family":"Galjaard","given":"Sander"},{"family":"Meijden","given":"Wim","non-dropping-particle":"van der"},{"family":"Op de Coul","given":"Eline"}],"issued":{"date-parts":[["2018",8]]}}},{"id":311,"uris":["http://zotero.org/users/9828707/items/AYBBZQLJ"],"uri":["http://zotero.org/users/9828707/items/AYBBZQLJ"],"itemData":{"id":311,"type":"article-journal","abstract":"OBJECTIVES: To examine the incidence, mortality, and health care use related to neonatal herpes simplex virus (HSV) infection.\nMETHODS: A retrospective longitudinal cohort study using a multistate Medicaid claims database. We identified neonates hospitalized with HSV infection from 2009 to 2015 by using discharge diagnosis codes and managed them for 6 months after discharge. Incidence rates were corrected for the imperfect sensitivity and specificity of thediagnosis codes for identifying HSV infection.\nRESULTS: Of 2 107 124 births from 2009 to 2015, 900 neonates were identified with HSV infection, with a corrected incidence rate of 4.5 (95% confidence interval [CI]: 4.2-4.8) per 10 000 births. The yearly disease incidence increased by 56%, from 3.4 (95% CI: 2.8-4.2) per 10 000 births (or 1 in 2941 births) in 2009 to 5.3 (95% CI: 4.6-6.1) per 10 000 births (or 1 in 1886 births) in 2015 (P &lt; .001). Of the 900 neonates with HSV infection, 54 (6.0% [95% CI: 4.4%-7.6%]) died during the index hospitalization; there was no increase in the yearly mortality rate. Of the 692 (81.2%) infants with follow-up data, 316 (45.7%) had an emergency department visit, and 112 (16.2%) had a hospital readmission. Total payments at 6 months amounted to $60 620 431, a median of $87 602 per case of neonatal HSV infection.\nCONCLUSIONS: We observed an increase in neonatal HSV infection incidence over a recent 7-year period in a Medicaid population. Associated health care use and payments were substantial. Public health interventions targeting disease prevention and early diagnosis are needed.","container-title":"Pediatrics","DOI":"10.1542/peds.2018-3233","ISSN":"1098-4275","issue":"4","journalAbbreviation":"Pediatrics","language":"eng","note":"PMID: 30923058\nPMCID: PMC6565359","page":"e20183233","source":"PubMed","title":"Neonatal Herpes Simplex Virus Infection Among Medicaid-Enrolled Children: 2009-2015","title-short":"Neonatal Herpes Simplex Virus Infection Among Medicaid-Enrolled Children","volume":"143","author":[{"family":"Mahant","given":"Sanjay"},{"family":"Hall","given":"Matt"},{"family":"Schondelmeyer","given":"Amanda C."},{"family":"Berry","given":"Jay G."},{"family":"Kimberlin","given":"David W."},{"family":"Shah","given":"Samir S."},{"literal":"Pediatric Research in Inpatient Settings Network and the Collaborative Antiviral Study Group"}],"issued":{"date-parts":[["2019",4]]}}}],"schema":"https://github.com/citation-style-language/schema/raw/master/csl-citation.json"} </w:instrText>
      </w:r>
      <w:r w:rsidR="00E06F4F" w:rsidRPr="007E6FD5">
        <w:rPr>
          <w:rFonts w:cstheme="minorHAnsi"/>
        </w:rPr>
        <w:fldChar w:fldCharType="separate"/>
      </w:r>
      <w:r w:rsidR="005641AA" w:rsidRPr="005641AA">
        <w:rPr>
          <w:rFonts w:ascii="Calibri" w:hAnsi="Calibri" w:cs="Calibri"/>
        </w:rPr>
        <w:t>(13,17,18)</w:t>
      </w:r>
      <w:r w:rsidR="00E06F4F" w:rsidRPr="007E6FD5">
        <w:rPr>
          <w:rFonts w:cstheme="minorHAnsi"/>
        </w:rPr>
        <w:fldChar w:fldCharType="end"/>
      </w:r>
      <w:r w:rsidR="007D1D68" w:rsidRPr="007E6FD5">
        <w:rPr>
          <w:rFonts w:cstheme="minorHAnsi"/>
        </w:rPr>
        <w:t>.</w:t>
      </w:r>
    </w:p>
    <w:p w14:paraId="44EAFD9C" w14:textId="7246A80B" w:rsidR="00427557" w:rsidRDefault="005B57F0">
      <w:pPr>
        <w:rPr>
          <w:rFonts w:cstheme="minorHAnsi"/>
        </w:rPr>
      </w:pPr>
      <w:r w:rsidRPr="00AD5969">
        <w:rPr>
          <w:rFonts w:cstheme="minorHAnsi"/>
        </w:rPr>
        <w:t xml:space="preserve">Recent data on seroprevalence of antibodies to HSV-1 and/or HSV-2 in </w:t>
      </w:r>
      <w:r w:rsidR="001C25D8" w:rsidRPr="004A1E2E">
        <w:rPr>
          <w:rFonts w:cstheme="minorHAnsi"/>
        </w:rPr>
        <w:t xml:space="preserve">mothers and pregnant people </w:t>
      </w:r>
      <w:r w:rsidRPr="00AD5969">
        <w:rPr>
          <w:rFonts w:cstheme="minorHAnsi"/>
        </w:rPr>
        <w:t xml:space="preserve">in the UK are lacking. However, studies in the USA and Europe suggest that antibodies to HSV-1 and -2 may be declining over time, rendering an increased number of </w:t>
      </w:r>
      <w:r w:rsidR="001C25D8" w:rsidRPr="004A1E2E">
        <w:rPr>
          <w:rFonts w:cstheme="minorHAnsi"/>
        </w:rPr>
        <w:t xml:space="preserve">mothers and pregnant people </w:t>
      </w:r>
      <w:r w:rsidRPr="00AD5969">
        <w:rPr>
          <w:rFonts w:cstheme="minorHAnsi"/>
        </w:rPr>
        <w:t xml:space="preserve">vulnerable to </w:t>
      </w:r>
      <w:r w:rsidR="003A3227">
        <w:rPr>
          <w:rFonts w:cstheme="minorHAnsi"/>
        </w:rPr>
        <w:t xml:space="preserve">primary </w:t>
      </w:r>
      <w:r w:rsidRPr="00AD5969">
        <w:rPr>
          <w:rFonts w:cstheme="minorHAnsi"/>
        </w:rPr>
        <w:t>herpes acquisition during pregnancy</w:t>
      </w:r>
      <w:r w:rsidR="004D423A">
        <w:rPr>
          <w:rFonts w:cstheme="minorHAnsi"/>
        </w:rPr>
        <w:t xml:space="preserve"> </w:t>
      </w:r>
      <w:r w:rsidR="00EF4286">
        <w:rPr>
          <w:rFonts w:cstheme="minorHAnsi"/>
        </w:rPr>
        <w:fldChar w:fldCharType="begin"/>
      </w:r>
      <w:r w:rsidR="005641AA">
        <w:rPr>
          <w:rFonts w:cstheme="minorHAnsi"/>
        </w:rPr>
        <w:instrText xml:space="preserve"> ADDIN ZOTERO_ITEM CSL_CITATION {"citationID":"1cULZk2D","properties":{"formattedCitation":"(14,19,20)","plainCitation":"(14,19,20)","noteIndex":0},"citationItems":[{"id":310,"uris":["http://zotero.org/users/9828707/items/85NVKPVE"],"uri":["http://zotero.org/users/9828707/items/85NVKPVE"],"itemData":{"id":310,"type":"article-journal","abstract":"Background: Neonatal herpes is a rare, devastating consequence of herpes simplex virus type 1 (HSV-1) or 2 (HSV-2) infection during pregnancy. The risk of neonatal infection is higher among pregnant women seronegative for HSV-1 or HSV-2 who acquire their first HSV infection near delivery.\nMethods: We estimated HSV-1 and HSV-2 seroprevalence among pregnant women aged 20-39 years in 1999-2014, assessed HSV seroprevalence changes between 1999-2006 and 2007-2014, and compared HSV seroprevalence between pregnant women and sexually active, nonpregnant women aged 20-39 years in 2007-2014 using National Health and Nutrition Examination Survey data.\nResults: Among pregnant women in 1999-2014, HSV-1 seroprevalence was 59.3%, HSV-2 seroprevalence was 21.1%, and HSV seronegativity was 30.6%. Between 1999-2006 and 2007-2014, HSV-1 and HSV-2 seroprevalence among pregnant women remained stable. However, among pregnant women with ≤3 sex partners (approximately 40% of all pregnant women), seronegativity for both HSV-1 and HSV-2 increased from 35.6% to 51.4% (P &lt; .05). In 2007-2014, nonpregnant women who were (1) unmarried, (2) living below poverty level, or (3) had ≥4 sex partners were more likely than pregnant women to be seronegative for both HSV-1 and HSV-2 (P &lt; .05).\nConclusions: HSV-1 and HSV-2 seroprevalence among US pregnant women remained stable between 1999 and 2014. However, pregnant women with fewer sex partners were increasingly seronegative for both HSV-1 and HSV-2, indicating an increasing proportion of pregnant women who are vulnerable to primary HSV acquisition in pregnancy, which confers an increased risk of transmitting HSV to their neonates.","container-title":"Clinical Infectious Diseases: An Official Publication of the Infectious Diseases Society of America","DOI":"10.1093/cid/ciy318","ISSN":"1537-6591","issue":"10","journalAbbreviation":"Clin Infect Dis","language":"eng","note":"PMID: 29668856\nPMCID: PMC6369524","page":"1535-1542","source":"PubMed","title":"Seroprevalence of Herpes Simplex Virus Types 1 and 2 Among Pregnant Women and Sexually Active, Nonpregnant Women in the United States","volume":"67","author":[{"family":"Patton","given":"Monica E."},{"family":"Bernstein","given":"Kyle"},{"family":"Liu","given":"Gui"},{"family":"Zaidi","given":"Akbar"},{"family":"Markowitz","given":"Lauri E."}],"issued":{"date-parts":[["2018",10,30]]}}},{"id":309,"uris":["http://zotero.org/users/9828707/items/IU2X8ZPT"],"uri":["http://zotero.org/users/9828707/items/IU2X8ZPT"],"itemData":{"id":309,"type":"article-journal","abstract":"Maternal herpesvirus infections during pregnancy may cause fetal and neonatal infections. We investigated the seroprevalence of five herpesviruses: cytomegalovirus (CMV), herpes simplex virus (HSV) 1 and 2, varicella zoster virus (VZV) and Epstein-Barr virus (EBV) in randomly selected samples from pregnant Finnish women from the years 1992, 2002 and 2012. Over 20 years, the seroprevalences decreased significantly for CMV from 84.5% to 71.5% (p = 0.007) and HSV-1 from 69.5% to 45% (p &lt; 0.001). The decrease in seroprevalence for HSV-2 (from 17.5% to 11%) was not statistically significant. The seroprevalence remained unchanged for VZV and EBV. The proportion of mothers with no antibodies to either HSV-1 or HSV-2 increased from 25.5% to 48% (p &lt; 0.001). The seroprevalences for HSV-1 and HSV-2 increased in relation to age, which shows that women of childbearing age do contract primary HSV infections. Our findings indicate that a considerable proportion of women (48%) are at risk for primary HSV infection during pregnancy.","container-title":"Infectious Diseases (London, England)","DOI":"10.3109/23744235.2015.1123290","ISSN":"2374-4243","issue":"5","journalAbbreviation":"Infect Dis (Lond)","language":"eng","note":"PMID: 26654892","page":"406-410","source":"PubMed","title":"Decrease in seroprevalence for herpesviruses among pregnant women in Finland: cross-sectional study of three time points 1992, 2002 and 2012","title-short":"Decrease in seroprevalence for herpesviruses among pregnant women in Finland","volume":"48","author":[{"family":"Puhakka","given":"Laura"},{"family":"Sarvikivi","given":"Emmi"},{"family":"Lappalainen","given":"Maija"},{"family":"Surcel","given":"Heljä-Marja"},{"family":"Saxen","given":"Harri"}],"issued":{"date-parts":[["2016"]]}}},{"id":308,"uris":["http://zotero.org/users/9828707/items/DJVBNRJL"],"uri":["http://zotero.org/users/9828707/items/DJVBNRJL"],"itemData":{"id":308,"type":"article-journal","container-title":"JAMA","DOI":"10.1001/jama.2014.4359","ISSN":"1538-3598","issue":"7","journalAbbreviation":"JAMA","language":"eng","note":"PMID: 25138337\nPMCID: PMC4414330","page":"746-748","source":"PubMed","title":"Seroprevalence of herpes simplex virus type 1 and 2 among pregnant women, 1989-2010","volume":"312","author":[{"family":"Delaney","given":"Shani"},{"family":"Gardella","given":"Carolyn"},{"family":"Saracino","given":"Misty"},{"family":"Magaret","given":"Amalia"},{"family":"Wald","given":"Anna"}],"issued":{"date-parts":[["2014",8,20]]}}}],"schema":"https://github.com/citation-style-language/schema/raw/master/csl-citation.json"} </w:instrText>
      </w:r>
      <w:r w:rsidR="00EF4286">
        <w:rPr>
          <w:rFonts w:cstheme="minorHAnsi"/>
        </w:rPr>
        <w:fldChar w:fldCharType="separate"/>
      </w:r>
      <w:r w:rsidR="005641AA" w:rsidRPr="005641AA">
        <w:rPr>
          <w:rFonts w:ascii="Calibri" w:hAnsi="Calibri" w:cs="Calibri"/>
        </w:rPr>
        <w:t>(14,19,20)</w:t>
      </w:r>
      <w:r w:rsidR="00EF4286">
        <w:rPr>
          <w:rFonts w:cstheme="minorHAnsi"/>
        </w:rPr>
        <w:fldChar w:fldCharType="end"/>
      </w:r>
      <w:r w:rsidRPr="00AD5969">
        <w:rPr>
          <w:rFonts w:cstheme="minorHAnsi"/>
        </w:rPr>
        <w:t>.</w:t>
      </w:r>
      <w:r w:rsidR="00A03790">
        <w:rPr>
          <w:rFonts w:cstheme="minorHAnsi"/>
        </w:rPr>
        <w:t xml:space="preserve"> Over the last decade the </w:t>
      </w:r>
      <w:r w:rsidR="00A03790">
        <w:rPr>
          <w:rFonts w:cstheme="minorHAnsi"/>
        </w:rPr>
        <w:lastRenderedPageBreak/>
        <w:t>incidence of primary genital herpes in women in the UK has remained fairly static, but reporting has been significantly affected by the impact of COVID on sexual health clinics</w:t>
      </w:r>
      <w:r w:rsidR="0028205F">
        <w:rPr>
          <w:rFonts w:cstheme="minorHAnsi"/>
        </w:rPr>
        <w:t xml:space="preserve"> </w:t>
      </w:r>
      <w:r w:rsidR="0028205F">
        <w:rPr>
          <w:rFonts w:cstheme="minorHAnsi"/>
        </w:rPr>
        <w:fldChar w:fldCharType="begin"/>
      </w:r>
      <w:r w:rsidR="0028205F">
        <w:rPr>
          <w:rFonts w:cstheme="minorHAnsi"/>
        </w:rPr>
        <w:instrText xml:space="preserve"> ADDIN ZOTERO_ITEM CSL_CITATION {"citationID":"ucV1L163","properties":{"formattedCitation":"(21)","plainCitation":"(21)","noteIndex":0},"citationItems":[{"id":12342,"uris":["http://zotero.org/users/9828707/items/WNL34YUE"],"uri":["http://zotero.org/users/9828707/items/WNL34YUE"],"itemData":{"id":12342,"type":"article-journal","container-title":"2022","title":"Sexually Transmitted Infection in England, 2021","URL":"https://www.gov.uk/government/statistics/sexually-transmitted-infections-stis-annual-data-tables","author":[{"family":"UK Health Security Agency","given":""}]}}],"schema":"https://github.com/citation-style-language/schema/raw/master/csl-citation.json"} </w:instrText>
      </w:r>
      <w:r w:rsidR="0028205F">
        <w:rPr>
          <w:rFonts w:cstheme="minorHAnsi"/>
        </w:rPr>
        <w:fldChar w:fldCharType="separate"/>
      </w:r>
      <w:r w:rsidR="0028205F" w:rsidRPr="0028205F">
        <w:rPr>
          <w:rFonts w:ascii="Calibri" w:hAnsi="Calibri" w:cs="Calibri"/>
        </w:rPr>
        <w:t>(21)</w:t>
      </w:r>
      <w:r w:rsidR="0028205F">
        <w:rPr>
          <w:rFonts w:cstheme="minorHAnsi"/>
        </w:rPr>
        <w:fldChar w:fldCharType="end"/>
      </w:r>
      <w:r w:rsidR="00A03790">
        <w:rPr>
          <w:rFonts w:cstheme="minorHAnsi"/>
        </w:rPr>
        <w:t xml:space="preserve">. </w:t>
      </w:r>
    </w:p>
    <w:p w14:paraId="0AA343B4" w14:textId="77777777" w:rsidR="00A03790" w:rsidRPr="00AD5969" w:rsidRDefault="00A03790">
      <w:pPr>
        <w:rPr>
          <w:rFonts w:cstheme="minorHAnsi"/>
        </w:rPr>
      </w:pPr>
    </w:p>
    <w:p w14:paraId="00A50C94" w14:textId="77777777" w:rsidR="00427557" w:rsidRPr="00AD5969" w:rsidRDefault="00AB792E">
      <w:pPr>
        <w:rPr>
          <w:rFonts w:cstheme="minorHAnsi"/>
          <w:b/>
        </w:rPr>
      </w:pPr>
      <w:bookmarkStart w:id="0" w:name="_Hlk126080741"/>
      <w:r w:rsidRPr="00AD5969">
        <w:rPr>
          <w:rFonts w:cstheme="minorHAnsi"/>
          <w:b/>
        </w:rPr>
        <w:t xml:space="preserve">Aetiology </w:t>
      </w:r>
    </w:p>
    <w:p w14:paraId="28649C03" w14:textId="29DE174C" w:rsidR="00F703BE" w:rsidRDefault="00AB792E">
      <w:pPr>
        <w:rPr>
          <w:rFonts w:cstheme="minorHAnsi"/>
        </w:rPr>
      </w:pPr>
      <w:r w:rsidRPr="00AD5969">
        <w:rPr>
          <w:rFonts w:cstheme="minorHAnsi"/>
        </w:rPr>
        <w:t xml:space="preserve">Neonatal herpes may be caused by herpes simplex virus type 1 (HSV-1) or herpes simplex virus type 2 (HSV-2) as either viral type can cause genital herpes in </w:t>
      </w:r>
      <w:r w:rsidR="001C25D8" w:rsidRPr="004A1E2E">
        <w:rPr>
          <w:rFonts w:cstheme="minorHAnsi"/>
        </w:rPr>
        <w:t>mothers and pregnant people</w:t>
      </w:r>
      <w:r w:rsidR="00AD5DD6">
        <w:rPr>
          <w:rFonts w:cstheme="minorHAnsi"/>
        </w:rPr>
        <w:t>,</w:t>
      </w:r>
      <w:r w:rsidR="001C25D8" w:rsidRPr="004A1E2E">
        <w:rPr>
          <w:rFonts w:cstheme="minorHAnsi"/>
        </w:rPr>
        <w:t xml:space="preserve"> </w:t>
      </w:r>
      <w:r w:rsidR="00546220">
        <w:rPr>
          <w:rFonts w:cstheme="minorHAnsi"/>
        </w:rPr>
        <w:t>and HSV-1 may also be acquired due to post-natal contact</w:t>
      </w:r>
      <w:r w:rsidRPr="00AD5969">
        <w:rPr>
          <w:rFonts w:cstheme="minorHAnsi"/>
        </w:rPr>
        <w:t xml:space="preserve">. </w:t>
      </w:r>
      <w:r w:rsidR="00D00E7E">
        <w:rPr>
          <w:rFonts w:cstheme="minorHAnsi"/>
        </w:rPr>
        <w:t>In recent UK surveillance, a</w:t>
      </w:r>
      <w:r w:rsidRPr="00AD5969">
        <w:rPr>
          <w:rFonts w:cstheme="minorHAnsi"/>
        </w:rPr>
        <w:t>pproximately 5</w:t>
      </w:r>
      <w:r w:rsidR="006F6ABC">
        <w:rPr>
          <w:rFonts w:cstheme="minorHAnsi"/>
        </w:rPr>
        <w:t>2</w:t>
      </w:r>
      <w:r w:rsidRPr="00AD5969">
        <w:rPr>
          <w:rFonts w:cstheme="minorHAnsi"/>
        </w:rPr>
        <w:t>% of neonatal herpes is due to HSV-1 and</w:t>
      </w:r>
      <w:r w:rsidR="006F6ABC">
        <w:rPr>
          <w:rFonts w:cstheme="minorHAnsi"/>
        </w:rPr>
        <w:t xml:space="preserve"> 48%</w:t>
      </w:r>
      <w:r w:rsidRPr="00AD5969">
        <w:rPr>
          <w:rFonts w:cstheme="minorHAnsi"/>
        </w:rPr>
        <w:t xml:space="preserve"> due to HSV-2</w:t>
      </w:r>
      <w:r w:rsidR="00BE5C59">
        <w:rPr>
          <w:rFonts w:cstheme="minorHAnsi"/>
        </w:rPr>
        <w:t xml:space="preserve"> </w:t>
      </w:r>
      <w:r w:rsidR="00BE5C59">
        <w:rPr>
          <w:rFonts w:cstheme="minorHAnsi"/>
        </w:rPr>
        <w:fldChar w:fldCharType="begin"/>
      </w:r>
      <w:r w:rsidR="00515DF4">
        <w:rPr>
          <w:rFonts w:cstheme="minorHAnsi"/>
        </w:rPr>
        <w:instrText xml:space="preserve"> ADDIN ZOTERO_ITEM CSL_CITATION {"citationID":"NBm0D7NA","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BE5C59">
        <w:rPr>
          <w:rFonts w:cstheme="minorHAnsi"/>
        </w:rPr>
        <w:fldChar w:fldCharType="separate"/>
      </w:r>
      <w:r w:rsidR="00515DF4" w:rsidRPr="00515DF4">
        <w:rPr>
          <w:rFonts w:ascii="Calibri" w:hAnsi="Calibri" w:cs="Calibri"/>
        </w:rPr>
        <w:t>(5)</w:t>
      </w:r>
      <w:r w:rsidR="00BE5C59">
        <w:rPr>
          <w:rFonts w:cstheme="minorHAnsi"/>
        </w:rPr>
        <w:fldChar w:fldCharType="end"/>
      </w:r>
      <w:r w:rsidRPr="00AD5969">
        <w:rPr>
          <w:rFonts w:cstheme="minorHAnsi"/>
        </w:rPr>
        <w:t>.</w:t>
      </w:r>
    </w:p>
    <w:p w14:paraId="3BCCD1A3" w14:textId="7730C08A" w:rsidR="00547C2D" w:rsidRPr="00AD5969" w:rsidRDefault="00AB792E">
      <w:pPr>
        <w:rPr>
          <w:rFonts w:cstheme="minorHAnsi"/>
        </w:rPr>
      </w:pPr>
      <w:r w:rsidRPr="00AD5969">
        <w:rPr>
          <w:rFonts w:cstheme="minorHAnsi"/>
        </w:rPr>
        <w:t xml:space="preserve">Most cases of neonatal herpes occur as a result of </w:t>
      </w:r>
      <w:r w:rsidR="00D56D4E">
        <w:rPr>
          <w:rFonts w:cstheme="minorHAnsi"/>
        </w:rPr>
        <w:t xml:space="preserve">either </w:t>
      </w:r>
      <w:r w:rsidRPr="00AD5969">
        <w:rPr>
          <w:rFonts w:cstheme="minorHAnsi"/>
        </w:rPr>
        <w:t xml:space="preserve">direct contact with infected </w:t>
      </w:r>
      <w:r w:rsidR="006F6ABC">
        <w:rPr>
          <w:rFonts w:cstheme="minorHAnsi"/>
        </w:rPr>
        <w:t xml:space="preserve">vaginal </w:t>
      </w:r>
      <w:r w:rsidRPr="00AD5969">
        <w:rPr>
          <w:rFonts w:cstheme="minorHAnsi"/>
        </w:rPr>
        <w:t>secretions</w:t>
      </w:r>
      <w:r w:rsidR="00D56D4E">
        <w:rPr>
          <w:rFonts w:cstheme="minorHAnsi"/>
        </w:rPr>
        <w:t xml:space="preserve"> </w:t>
      </w:r>
      <w:r w:rsidR="00F703BE">
        <w:rPr>
          <w:rFonts w:cstheme="minorHAnsi"/>
        </w:rPr>
        <w:t>at birth (75-85%)</w:t>
      </w:r>
      <w:r w:rsidR="00A13BC5">
        <w:rPr>
          <w:rFonts w:cstheme="minorHAnsi"/>
        </w:rPr>
        <w:t xml:space="preserve"> </w:t>
      </w:r>
      <w:r w:rsidR="00A13BC5">
        <w:rPr>
          <w:rFonts w:cstheme="minorHAnsi"/>
        </w:rPr>
        <w:fldChar w:fldCharType="begin"/>
      </w:r>
      <w:r w:rsidR="00481572">
        <w:rPr>
          <w:rFonts w:cstheme="minorHAnsi"/>
        </w:rPr>
        <w:instrText xml:space="preserve"> ADDIN ZOTERO_ITEM CSL_CITATION {"citationID":"caQNn5Ac","properties":{"formattedCitation":"(4,9,10)","plainCitation":"(4,9,10)","dontUpdate":true,"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id":14,"uris":["http://zotero.org/users/9828707/items/BE458QBA"],"uri":["http://zotero.org/users/9828707/items/BE458QBA"],"itemData":{"id":14,"type":"article-journal","abstract":"This study was set up to estimate the incidence of neonatal herpes simplex virus (HSV) infection in the British Isles, and to document the outcome of neonatal infection. Paediatricians reported cases of neonatal HSV through the active reporting scheme of the British Paediatric Association Surveillance Unit. Over a 5 1/2 year period (1986-91) 76 infants with neonatal HSV infection were reported, an incidence of recognised infection in the British Isles of 1.65/100000 livebirths. Twenty-five infants had HSV-1 infection, 24 HSV-2 and in 27 virus type was unknown. Twenty-seven had disseminated infection, 23 herpes encephalitis and 26 localised infection. Nineteen infants (25%) died in the neonatal period, and a further 25 (33%) have subsequently died or have long-term sequelae. At least half of the infants had been discharged home before symptoms became apparent. For 21 women there was evidence of a maternal genital herpes infection at some time, but this was reported or diagnosed retrospectively after neonatal HSV was suspected in 19 cases, and antenatally in only two. Neonatal HSV is rare in the British Isles and routine antenatal screening for genital herpes infection during pregnancy is not justified. A high proportion of infected infants present with non-specific signs and symptoms and without mucocutaneous involvement; furthermore, there is rarely a history of maternal infection. As early diagnosis and prompt treatment is essential, there must be a high level of awareness of the serious nature of neonatal HSV infection.","container-title":"Paediatric and perinatal epidemiology","ISSN":"0269-5022","issue":"4","note":"PMID: 8931058","page":"432-42","title":"Neonatal herpes simplex virus infection in the British Isles.","volume":"10","author":[{"family":"Tookey","given":"P"},{"family":"Peckham","given":"C S"}],"issued":{"date-parts":[["1996",10]]}}},{"id":239,"uris":["http://zotero.org/users/9828707/items/ZVG6U3FW"],"uri":["http://zotero.org/users/9828707/items/ZVG6U3FW"],"itemData":{"id":239,"type":"article-journal","title":"BPSU 21st Annual Report 2006-2007","URL":"https://www.rcpch.ac.uk/work-we-do/bpsu/annual-reports","author":[{"family":"British Paediatric Surveillance Unit, Royal College of Paediatrics and Child Health","given":""},{"family":"Royal College of Paediatrics and Child Health","given":""}],"issued":{"date-parts":[["2007"]]}}}],"schema":"https://github.com/citation-style-language/schema/raw/master/csl-citation.json"} </w:instrText>
      </w:r>
      <w:r w:rsidR="00A13BC5">
        <w:rPr>
          <w:rFonts w:cstheme="minorHAnsi"/>
        </w:rPr>
        <w:fldChar w:fldCharType="separate"/>
      </w:r>
      <w:r w:rsidR="00095F7D">
        <w:rPr>
          <w:rFonts w:ascii="Calibri" w:hAnsi="Calibri" w:cs="Calibri"/>
        </w:rPr>
        <w:t>or</w:t>
      </w:r>
      <w:r w:rsidR="00A13BC5">
        <w:rPr>
          <w:rFonts w:cstheme="minorHAnsi"/>
        </w:rPr>
        <w:fldChar w:fldCharType="end"/>
      </w:r>
      <w:r w:rsidR="00A13BC5">
        <w:rPr>
          <w:rFonts w:cstheme="minorHAnsi"/>
        </w:rPr>
        <w:t xml:space="preserve"> </w:t>
      </w:r>
      <w:r w:rsidR="00095F7D">
        <w:rPr>
          <w:rFonts w:cstheme="minorHAnsi"/>
        </w:rPr>
        <w:t>p</w:t>
      </w:r>
      <w:r w:rsidR="00F703BE">
        <w:rPr>
          <w:rFonts w:cstheme="minorHAnsi"/>
        </w:rPr>
        <w:t xml:space="preserve">ostnatal acquisition </w:t>
      </w:r>
      <w:r w:rsidR="00A13BC5">
        <w:rPr>
          <w:rFonts w:cstheme="minorHAnsi"/>
        </w:rPr>
        <w:t xml:space="preserve">(10-25%) </w:t>
      </w:r>
      <w:r w:rsidR="00095F7D">
        <w:rPr>
          <w:rFonts w:cstheme="minorHAnsi"/>
        </w:rPr>
        <w:t xml:space="preserve">which </w:t>
      </w:r>
      <w:r w:rsidR="00A13BC5">
        <w:rPr>
          <w:rFonts w:cstheme="minorHAnsi"/>
        </w:rPr>
        <w:t xml:space="preserve">may occur </w:t>
      </w:r>
      <w:r w:rsidR="00F703BE" w:rsidRPr="00AD5969">
        <w:rPr>
          <w:rFonts w:cstheme="minorHAnsi"/>
        </w:rPr>
        <w:t xml:space="preserve">as a result of exposure to </w:t>
      </w:r>
      <w:proofErr w:type="spellStart"/>
      <w:r w:rsidR="00F703BE" w:rsidRPr="00AD5969">
        <w:rPr>
          <w:rFonts w:cstheme="minorHAnsi"/>
        </w:rPr>
        <w:t>oro</w:t>
      </w:r>
      <w:proofErr w:type="spellEnd"/>
      <w:r w:rsidR="00F703BE" w:rsidRPr="00AD5969">
        <w:rPr>
          <w:rFonts w:cstheme="minorHAnsi"/>
        </w:rPr>
        <w:t xml:space="preserve">-labial herpes infection, usually </w:t>
      </w:r>
      <w:r w:rsidR="00F703BE">
        <w:rPr>
          <w:rFonts w:cstheme="minorHAnsi"/>
        </w:rPr>
        <w:t xml:space="preserve">from </w:t>
      </w:r>
      <w:r w:rsidR="00F703BE" w:rsidRPr="00AD5969">
        <w:rPr>
          <w:rFonts w:cstheme="minorHAnsi"/>
        </w:rPr>
        <w:t>a close relative</w:t>
      </w:r>
      <w:r w:rsidR="00515DF4">
        <w:rPr>
          <w:rFonts w:cstheme="minorHAnsi"/>
        </w:rPr>
        <w:t>,</w:t>
      </w:r>
      <w:r w:rsidR="00F703BE" w:rsidRPr="00AD5969">
        <w:rPr>
          <w:rFonts w:cstheme="minorHAnsi"/>
        </w:rPr>
        <w:t xml:space="preserve"> </w:t>
      </w:r>
      <w:r w:rsidR="00F703BE">
        <w:rPr>
          <w:rFonts w:cstheme="minorHAnsi"/>
        </w:rPr>
        <w:t xml:space="preserve">friend </w:t>
      </w:r>
      <w:r w:rsidR="00F703BE" w:rsidRPr="00AD5969">
        <w:rPr>
          <w:rFonts w:cstheme="minorHAnsi"/>
        </w:rPr>
        <w:t xml:space="preserve">of the </w:t>
      </w:r>
      <w:r w:rsidR="00F703BE">
        <w:rPr>
          <w:rFonts w:cstheme="minorHAnsi"/>
        </w:rPr>
        <w:t>parents or possibly a health care worker</w:t>
      </w:r>
      <w:r w:rsidR="00A13BC5">
        <w:rPr>
          <w:rFonts w:cstheme="minorHAnsi"/>
        </w:rPr>
        <w:t xml:space="preserve"> </w:t>
      </w:r>
      <w:r w:rsidR="00A13BC5">
        <w:rPr>
          <w:rFonts w:cstheme="minorHAnsi"/>
        </w:rPr>
        <w:fldChar w:fldCharType="begin"/>
      </w:r>
      <w:r w:rsidR="007D6AEB">
        <w:rPr>
          <w:rFonts w:cstheme="minorHAnsi"/>
        </w:rPr>
        <w:instrText xml:space="preserve"> ADDIN ZOTERO_ITEM CSL_CITATION {"citationID":"nbkBnTy9","properties":{"formattedCitation":"(4,9,10,22)","plainCitation":"(4,9,10,22)","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id":14,"uris":["http://zotero.org/users/9828707/items/BE458QBA"],"uri":["http://zotero.org/users/9828707/items/BE458QBA"],"itemData":{"id":14,"type":"article-journal","abstract":"This study was set up to estimate the incidence of neonatal herpes simplex virus (HSV) infection in the British Isles, and to document the outcome of neonatal infection. Paediatricians reported cases of neonatal HSV through the active reporting scheme of the British Paediatric Association Surveillance Unit. Over a 5 1/2 year period (1986-91) 76 infants with neonatal HSV infection were reported, an incidence of recognised infection in the British Isles of 1.65/100000 livebirths. Twenty-five infants had HSV-1 infection, 24 HSV-2 and in 27 virus type was unknown. Twenty-seven had disseminated infection, 23 herpes encephalitis and 26 localised infection. Nineteen infants (25%) died in the neonatal period, and a further 25 (33%) have subsequently died or have long-term sequelae. At least half of the infants had been discharged home before symptoms became apparent. For 21 women there was evidence of a maternal genital herpes infection at some time, but this was reported or diagnosed retrospectively after neonatal HSV was suspected in 19 cases, and antenatally in only two. Neonatal HSV is rare in the British Isles and routine antenatal screening for genital herpes infection during pregnancy is not justified. A high proportion of infected infants present with non-specific signs and symptoms and without mucocutaneous involvement; furthermore, there is rarely a history of maternal infection. As early diagnosis and prompt treatment is essential, there must be a high level of awareness of the serious nature of neonatal HSV infection.","container-title":"Paediatric and perinatal epidemiology","ISSN":"0269-5022","issue":"4","note":"PMID: 8931058","page":"432-42","title":"Neonatal herpes simplex virus infection in the British Isles.","volume":"10","author":[{"family":"Tookey","given":"P"},{"family":"Peckham","given":"C S"}],"issued":{"date-parts":[["1996",10]]}}},{"id":239,"uris":["http://zotero.org/users/9828707/items/ZVG6U3FW"],"uri":["http://zotero.org/users/9828707/items/ZVG6U3FW"],"itemData":{"id":239,"type":"article-journal","title":"BPSU 21st Annual Report 2006-2007","URL":"https://www.rcpch.ac.uk/work-we-do/bpsu/annual-reports","author":[{"family":"British Paediatric Surveillance Unit, Royal College of Paediatrics and Child Health","given":""},{"family":"Royal College of Paediatrics and Child Health","given":""}],"issued":{"date-parts":[["2007"]]}}},{"id":12892,"uris":["http://zotero.org/users/9828707/items/X83WZIKS"],"uri":["http://zotero.org/users/9828707/items/X83WZIKS"],"itemData":{"id":12892,"type":"webpage","abstract":"Date of report: 17/09/2023 Ref: 2023-0338 Deceased name: Kimberley Sampson and Samantha Mulcahy Coroner name: Catherine Wood Coroner Area: Central and South East Kent Category: Hospital Death (Clinical Procedures and medical management) related deaths This report is being sent to: Royal College of Obstetricians and Gynaecologists | NHS England REGULATION 28 REPORT TO PREVENT FUTURE […]","container-title":"Courts and Tribunals Judiciary","language":"en-US","title":"Kimberley Sampson and Samantha Mulcahy: Prevention of future deaths report","title-short":"Kimberley Sampson and Samantha Mulcahy","URL":"https://www.judiciary.uk/prevention-of-future-death-reports/kimberley-sampson-and-samantha-mulcahy-prevention-of-future-deaths-report/","author":[{"family":"Courts and Tribunals Judiciary","given":""}],"accessed":{"date-parts":[["2024",5,2]]},"issued":{"date-parts":[["2023",9,22]]}}}],"schema":"https://github.com/citation-style-language/schema/raw/master/csl-citation.json"} </w:instrText>
      </w:r>
      <w:r w:rsidR="00A13BC5">
        <w:rPr>
          <w:rFonts w:cstheme="minorHAnsi"/>
        </w:rPr>
        <w:fldChar w:fldCharType="separate"/>
      </w:r>
      <w:r w:rsidR="007D6AEB" w:rsidRPr="007D6AEB">
        <w:rPr>
          <w:rFonts w:ascii="Calibri" w:hAnsi="Calibri" w:cs="Calibri"/>
        </w:rPr>
        <w:t>(4,9,10,22)</w:t>
      </w:r>
      <w:r w:rsidR="00A13BC5">
        <w:rPr>
          <w:rFonts w:cstheme="minorHAnsi"/>
        </w:rPr>
        <w:fldChar w:fldCharType="end"/>
      </w:r>
      <w:r w:rsidR="00A34D95">
        <w:rPr>
          <w:rFonts w:cstheme="minorHAnsi"/>
        </w:rPr>
        <w:t>.</w:t>
      </w:r>
      <w:r w:rsidR="00D56D4E">
        <w:rPr>
          <w:rFonts w:cstheme="minorHAnsi"/>
        </w:rPr>
        <w:t xml:space="preserve"> </w:t>
      </w:r>
      <w:r w:rsidR="00F703BE">
        <w:rPr>
          <w:rFonts w:cstheme="minorHAnsi"/>
        </w:rPr>
        <w:t>T</w:t>
      </w:r>
      <w:r w:rsidR="00D56D4E">
        <w:rPr>
          <w:rFonts w:cstheme="minorHAnsi"/>
        </w:rPr>
        <w:t xml:space="preserve">rans-placental spread in viraemic </w:t>
      </w:r>
      <w:r w:rsidR="00F703BE">
        <w:rPr>
          <w:rFonts w:cstheme="minorHAnsi"/>
        </w:rPr>
        <w:t>mothers may</w:t>
      </w:r>
      <w:r w:rsidR="007613A3">
        <w:rPr>
          <w:rFonts w:cstheme="minorHAnsi"/>
        </w:rPr>
        <w:t xml:space="preserve"> very</w:t>
      </w:r>
      <w:r w:rsidR="00F703BE">
        <w:rPr>
          <w:rFonts w:cstheme="minorHAnsi"/>
        </w:rPr>
        <w:t xml:space="preserve"> rarely cause in utero congenital herpes (5%)</w:t>
      </w:r>
      <w:r w:rsidR="00A13BC5">
        <w:rPr>
          <w:rFonts w:cstheme="minorHAnsi"/>
        </w:rPr>
        <w:t xml:space="preserve"> </w:t>
      </w:r>
      <w:r w:rsidR="00A13BC5">
        <w:rPr>
          <w:rFonts w:cstheme="minorHAnsi"/>
        </w:rPr>
        <w:fldChar w:fldCharType="begin"/>
      </w:r>
      <w:r w:rsidR="00A13BC5">
        <w:rPr>
          <w:rFonts w:cstheme="minorHAnsi"/>
        </w:rPr>
        <w:instrText xml:space="preserve"> ADDIN ZOTERO_ITEM CSL_CITATION {"citationID":"6SP3bWZR","properties":{"formattedCitation":"(4)","plainCitation":"(4)","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schema":"https://github.com/citation-style-language/schema/raw/master/csl-citation.json"} </w:instrText>
      </w:r>
      <w:r w:rsidR="00A13BC5">
        <w:rPr>
          <w:rFonts w:cstheme="minorHAnsi"/>
        </w:rPr>
        <w:fldChar w:fldCharType="separate"/>
      </w:r>
      <w:r w:rsidR="00A13BC5" w:rsidRPr="00A13BC5">
        <w:rPr>
          <w:rFonts w:ascii="Calibri" w:hAnsi="Calibri" w:cs="Calibri"/>
        </w:rPr>
        <w:t>(4)</w:t>
      </w:r>
      <w:r w:rsidR="00A13BC5">
        <w:rPr>
          <w:rFonts w:cstheme="minorHAnsi"/>
        </w:rPr>
        <w:fldChar w:fldCharType="end"/>
      </w:r>
      <w:r w:rsidR="00A13BC5">
        <w:rPr>
          <w:rFonts w:cstheme="minorHAnsi"/>
        </w:rPr>
        <w:t xml:space="preserve">. </w:t>
      </w:r>
      <w:r w:rsidRPr="00AD5969">
        <w:rPr>
          <w:rFonts w:cstheme="minorHAnsi"/>
        </w:rPr>
        <w:t xml:space="preserve"> </w:t>
      </w:r>
    </w:p>
    <w:p w14:paraId="4B94D5A5" w14:textId="77777777" w:rsidR="00547C2D" w:rsidRPr="00AD5969" w:rsidRDefault="00547C2D">
      <w:pPr>
        <w:rPr>
          <w:rFonts w:cstheme="minorHAnsi"/>
        </w:rPr>
      </w:pPr>
    </w:p>
    <w:p w14:paraId="330CCA16" w14:textId="39625479" w:rsidR="00547C2D" w:rsidRDefault="00AB792E">
      <w:pPr>
        <w:rPr>
          <w:rFonts w:cstheme="minorHAnsi"/>
          <w:b/>
        </w:rPr>
      </w:pPr>
      <w:r w:rsidRPr="00AD5969">
        <w:rPr>
          <w:rFonts w:cstheme="minorHAnsi"/>
          <w:b/>
        </w:rPr>
        <w:t xml:space="preserve">Transmission </w:t>
      </w:r>
    </w:p>
    <w:p w14:paraId="0C4F82A6" w14:textId="14EC1C5F" w:rsidR="00E4122F" w:rsidRPr="00E4122F" w:rsidRDefault="00E4122F">
      <w:pPr>
        <w:rPr>
          <w:rFonts w:cstheme="minorHAnsi"/>
          <w:bCs/>
        </w:rPr>
      </w:pPr>
      <w:r>
        <w:rPr>
          <w:rFonts w:cstheme="minorHAnsi"/>
          <w:bCs/>
        </w:rPr>
        <w:t xml:space="preserve">Genital herpes infection is classified as follows </w:t>
      </w:r>
      <w:r>
        <w:rPr>
          <w:rFonts w:cstheme="minorHAnsi"/>
          <w:bCs/>
        </w:rPr>
        <w:fldChar w:fldCharType="begin"/>
      </w:r>
      <w:r>
        <w:rPr>
          <w:rFonts w:cstheme="minorHAnsi"/>
          <w:bCs/>
        </w:rPr>
        <w:instrText xml:space="preserve"> ADDIN ZOTERO_ITEM CSL_CITATION {"citationID":"cacSCcbK","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cstheme="minorHAnsi"/>
          <w:bCs/>
        </w:rPr>
        <w:fldChar w:fldCharType="separate"/>
      </w:r>
      <w:r w:rsidRPr="00E4122F">
        <w:rPr>
          <w:rFonts w:ascii="Calibri" w:hAnsi="Calibri" w:cs="Calibri"/>
        </w:rPr>
        <w:t>(1)</w:t>
      </w:r>
      <w:r>
        <w:rPr>
          <w:rFonts w:cstheme="minorHAnsi"/>
          <w:bCs/>
        </w:rPr>
        <w:fldChar w:fldCharType="end"/>
      </w:r>
      <w:r>
        <w:rPr>
          <w:rFonts w:cstheme="minorHAnsi"/>
          <w:bCs/>
        </w:rPr>
        <w:t>:</w:t>
      </w:r>
    </w:p>
    <w:p w14:paraId="792F1592" w14:textId="4E25462D" w:rsidR="00E4122F" w:rsidRPr="00E4122F" w:rsidRDefault="00E4122F" w:rsidP="00C6520E">
      <w:pPr>
        <w:pStyle w:val="Default"/>
        <w:numPr>
          <w:ilvl w:val="0"/>
          <w:numId w:val="25"/>
        </w:numPr>
        <w:jc w:val="both"/>
        <w:rPr>
          <w:rFonts w:asciiTheme="minorHAnsi" w:hAnsiTheme="minorHAnsi" w:cstheme="minorHAnsi"/>
          <w:sz w:val="22"/>
          <w:szCs w:val="22"/>
        </w:rPr>
      </w:pPr>
      <w:r w:rsidRPr="00E4122F">
        <w:rPr>
          <w:rFonts w:asciiTheme="minorHAnsi" w:hAnsiTheme="minorHAnsi" w:cstheme="minorHAnsi"/>
          <w:b/>
          <w:bCs/>
          <w:i/>
          <w:iCs/>
          <w:sz w:val="22"/>
          <w:szCs w:val="22"/>
        </w:rPr>
        <w:t>Initial episode</w:t>
      </w:r>
      <w:r w:rsidRPr="00E4122F">
        <w:rPr>
          <w:rFonts w:asciiTheme="minorHAnsi" w:hAnsiTheme="minorHAnsi" w:cstheme="minorHAnsi"/>
          <w:sz w:val="22"/>
          <w:szCs w:val="22"/>
        </w:rPr>
        <w:t xml:space="preserve">: First episode with either HSV-1 or HSV-2. Dependent on whether the individual has had prior exposure to the other type, this is further subdivided into: </w:t>
      </w:r>
    </w:p>
    <w:p w14:paraId="1E5B8B89" w14:textId="77777777" w:rsidR="00E4122F" w:rsidRPr="00E4122F" w:rsidRDefault="00E4122F" w:rsidP="00C6520E">
      <w:pPr>
        <w:pStyle w:val="Default"/>
        <w:numPr>
          <w:ilvl w:val="1"/>
          <w:numId w:val="25"/>
        </w:numPr>
        <w:jc w:val="both"/>
        <w:rPr>
          <w:rFonts w:asciiTheme="minorHAnsi" w:hAnsiTheme="minorHAnsi" w:cstheme="minorHAnsi"/>
          <w:sz w:val="22"/>
          <w:szCs w:val="22"/>
        </w:rPr>
      </w:pPr>
      <w:r w:rsidRPr="00E4122F">
        <w:rPr>
          <w:rFonts w:asciiTheme="minorHAnsi" w:hAnsiTheme="minorHAnsi" w:cstheme="minorHAnsi"/>
          <w:b/>
          <w:bCs/>
          <w:i/>
          <w:iCs/>
          <w:sz w:val="22"/>
          <w:szCs w:val="22"/>
        </w:rPr>
        <w:t>Primary infection</w:t>
      </w:r>
      <w:r w:rsidRPr="00E4122F">
        <w:rPr>
          <w:rFonts w:asciiTheme="minorHAnsi" w:hAnsiTheme="minorHAnsi" w:cstheme="minorHAnsi"/>
          <w:sz w:val="22"/>
          <w:szCs w:val="22"/>
        </w:rPr>
        <w:t xml:space="preserve">: first infection with either HSV-1 or HSV-2 in an individual with no pre-existing antibodies to either type. </w:t>
      </w:r>
    </w:p>
    <w:p w14:paraId="3904C63C" w14:textId="75890790" w:rsidR="00E4122F" w:rsidRDefault="00E4122F" w:rsidP="00C6520E">
      <w:pPr>
        <w:pStyle w:val="Default"/>
        <w:numPr>
          <w:ilvl w:val="1"/>
          <w:numId w:val="25"/>
        </w:numPr>
        <w:jc w:val="both"/>
        <w:rPr>
          <w:rFonts w:asciiTheme="minorHAnsi" w:hAnsiTheme="minorHAnsi" w:cstheme="minorHAnsi"/>
          <w:sz w:val="22"/>
          <w:szCs w:val="22"/>
        </w:rPr>
      </w:pPr>
      <w:r w:rsidRPr="00E4122F">
        <w:rPr>
          <w:rFonts w:asciiTheme="minorHAnsi" w:hAnsiTheme="minorHAnsi" w:cstheme="minorHAnsi"/>
          <w:b/>
          <w:bCs/>
          <w:i/>
          <w:iCs/>
          <w:sz w:val="22"/>
          <w:szCs w:val="22"/>
        </w:rPr>
        <w:t>Non-primary infection</w:t>
      </w:r>
      <w:r w:rsidRPr="00E4122F">
        <w:rPr>
          <w:rFonts w:asciiTheme="minorHAnsi" w:hAnsiTheme="minorHAnsi" w:cstheme="minorHAnsi"/>
          <w:sz w:val="22"/>
          <w:szCs w:val="22"/>
        </w:rPr>
        <w:t>: first infection with either HSV-1 or HSV-2 in an individual with pre-existing antibodies to the other type.</w:t>
      </w:r>
    </w:p>
    <w:p w14:paraId="24F40AC3" w14:textId="0133F301" w:rsidR="00C104E8" w:rsidRPr="00C104E8" w:rsidRDefault="00C104E8" w:rsidP="00C104E8">
      <w:pPr>
        <w:pStyle w:val="Default"/>
        <w:ind w:left="720"/>
        <w:jc w:val="both"/>
        <w:rPr>
          <w:rFonts w:asciiTheme="minorHAnsi" w:hAnsiTheme="minorHAnsi" w:cstheme="minorHAnsi"/>
          <w:sz w:val="22"/>
          <w:szCs w:val="22"/>
        </w:rPr>
      </w:pPr>
      <w:r>
        <w:rPr>
          <w:rFonts w:asciiTheme="minorHAnsi" w:hAnsiTheme="minorHAnsi" w:cstheme="minorHAnsi"/>
          <w:sz w:val="22"/>
          <w:szCs w:val="22"/>
        </w:rPr>
        <w:t xml:space="preserve">An initial episode may </w:t>
      </w:r>
      <w:r w:rsidR="00867145">
        <w:rPr>
          <w:rFonts w:asciiTheme="minorHAnsi" w:hAnsiTheme="minorHAnsi" w:cstheme="minorHAnsi"/>
          <w:sz w:val="22"/>
          <w:szCs w:val="22"/>
        </w:rPr>
        <w:t xml:space="preserve">not be recognized as such as only approximately one third of patients present with symptoms following acquisition </w:t>
      </w:r>
      <w:r w:rsidR="00867145">
        <w:rPr>
          <w:rFonts w:asciiTheme="minorHAnsi" w:hAnsiTheme="minorHAnsi" w:cstheme="minorHAnsi"/>
          <w:sz w:val="22"/>
          <w:szCs w:val="22"/>
        </w:rPr>
        <w:fldChar w:fldCharType="begin"/>
      </w:r>
      <w:r w:rsidR="007D6AEB">
        <w:rPr>
          <w:rFonts w:asciiTheme="minorHAnsi" w:hAnsiTheme="minorHAnsi" w:cstheme="minorHAnsi"/>
          <w:sz w:val="22"/>
          <w:szCs w:val="22"/>
        </w:rPr>
        <w:instrText xml:space="preserve"> ADDIN ZOTERO_ITEM CSL_CITATION {"citationID":"J3XiJZ8W","properties":{"formattedCitation":"(23,24)","plainCitation":"(23,24)","noteIndex":0},"citationItems":[{"id":12343,"uris":["http://zotero.org/users/9828707/items/DM94QVD2"],"uri":["http://zotero.org/users/9828707/items/DM94QVD2"],"itemData":{"id":12343,"type":"article-journal","abstract":"BACKGROUND AND METHODS: Herpes simplex virus (HSV) infections are endemic, but the clinical characteristics of newly acquired HSV type 1 (HSV-1) and HSV type 2 (HSV-2) infections in adults have not been rigorously defined. We monitored 2393 sexually active HSV-2-seronegative persons for clinical and serologic evidence of new HSV infection. Of the participants, 1508 were seropositive for HSV-1 and 885 were seronegative. Charts were reviewed in a blinded manner for classification of those with genitourinary or oropharyngeal symptoms. Charts were also reviewed for all 174 persons with HSV seroconversion.\nRESULTS: The rates of new HSV-1 and HSV-2 infections were 1.6 and 5.1 cases per 100 person-years, respectively. Of the 155 new HSV-2 infections, 57 (37 percent) were symptomatic, 47 of which (82 percent) were correctly diagnosed at presentation. Among the 74 patients given a clinical diagnosis of genital HSV-2 during the study, 60 were given a correct diagnosis and 14 were given an incorrect diagnosis of genital herpes, for a ratio of true positive results to false positive results of 4:1. Among the 98 persons with asymptomatic HSV-2 seroconversion, 15 percent had genital lesions at some time during follow-up. Women were more likely than men to acquire HSV-2 (P&lt;0.01) and to have symptomatic infection. Previous HSV-1 infection did not reduce the rate of HSV-2 infection, but it did increase the likelihood of asymptomatic seroconversion, as compared with symptomatic seroconversion, by a factor of 2.6 (P&lt;0.001). Of the 19 new HSV-1 infections, 12 were symptomatic. The rates of symptomatic genital HSV-1 infection and oropharyngeal HSV-1 infection were the same (0.5 case per 100 person-years).\nCONCLUSIONS: Nearly 40 percent of newly acquired HSV-2 infections and nearly two thirds of new HSV-1 infections are symptomatic. Among sexually active adults, new genital HSV-1 infections are as common as new oropharyngeal HSV-1 infections.","container-title":"The New England Journal of Medicine","DOI":"10.1056/NEJM199911043411904","ISSN":"0028-4793","issue":"19","journalAbbreviation":"N Engl J Med","language":"eng","note":"PMID: 10547406","page":"1432-1438","source":"PubMed","title":"A prospective study of new infections with herpes simplex virus type 1 and type 2. Chiron HSV Vaccine Study Group","volume":"341","author":[{"family":"Langenberg","given":"A. G."},{"family":"Corey","given":"L."},{"family":"Ashley","given":"R. L."},{"family":"Leong","given":"W. P."},{"family":"Straus","given":"S. E."}],"issued":{"date-parts":[["1999",11,4]]}}},{"id":50,"uris":["http://zotero.org/users/9828707/items/J4NGAEZC"],"uri":["http://zotero.org/users/9828707/items/J4NGAEZC"],"itemData":{"id":50,"type":"article-journal","abstract":"To determine if the signs and symptoms of genital herpes in pregnancy accurately identify primary genital herpes infections using serologic testing for final classification.","container-title":"Obstetrics and gynecology","ISSN":"0029-7844","issue":"6","note":"PMID: 9170460","page":"891-5","title":"Genital herpes during pregnancy: inability to distinguish primary and recurrent infections clinically.","volume":"89","author":[{"family":"Hensleigh","given":"P A"},{"family":"Andrews","given":"W W"},{"family":"Brown","given":"Z"},{"family":"Greenspoon","given":"J"},{"family":"Yasukawa","given":"L"},{"family":"Prober","given":"C G"}],"issued":{"date-parts":[["1997",6]]}}}],"schema":"https://github.com/citation-style-language/schema/raw/master/csl-citation.json"} </w:instrText>
      </w:r>
      <w:r w:rsidR="00867145">
        <w:rPr>
          <w:rFonts w:asciiTheme="minorHAnsi" w:hAnsiTheme="minorHAnsi" w:cstheme="minorHAnsi"/>
          <w:sz w:val="22"/>
          <w:szCs w:val="22"/>
        </w:rPr>
        <w:fldChar w:fldCharType="separate"/>
      </w:r>
      <w:r w:rsidR="007D6AEB" w:rsidRPr="007D6AEB">
        <w:rPr>
          <w:rFonts w:ascii="Calibri" w:hAnsi="Calibri" w:cs="Calibri"/>
          <w:sz w:val="22"/>
        </w:rPr>
        <w:t>(23,24)</w:t>
      </w:r>
      <w:r w:rsidR="00867145">
        <w:rPr>
          <w:rFonts w:asciiTheme="minorHAnsi" w:hAnsiTheme="minorHAnsi" w:cstheme="minorHAnsi"/>
          <w:sz w:val="22"/>
          <w:szCs w:val="22"/>
        </w:rPr>
        <w:fldChar w:fldCharType="end"/>
      </w:r>
      <w:r w:rsidR="00867145">
        <w:rPr>
          <w:rFonts w:asciiTheme="minorHAnsi" w:hAnsiTheme="minorHAnsi" w:cstheme="minorHAnsi"/>
          <w:sz w:val="22"/>
          <w:szCs w:val="22"/>
        </w:rPr>
        <w:t xml:space="preserve">. </w:t>
      </w:r>
      <w:r w:rsidR="00730629">
        <w:rPr>
          <w:rFonts w:asciiTheme="minorHAnsi" w:hAnsiTheme="minorHAnsi" w:cstheme="minorHAnsi"/>
          <w:sz w:val="22"/>
          <w:szCs w:val="22"/>
        </w:rPr>
        <w:t>Therefore,</w:t>
      </w:r>
      <w:r w:rsidR="00867145">
        <w:rPr>
          <w:rFonts w:asciiTheme="minorHAnsi" w:hAnsiTheme="minorHAnsi" w:cstheme="minorHAnsi"/>
          <w:sz w:val="22"/>
          <w:szCs w:val="22"/>
        </w:rPr>
        <w:t xml:space="preserve"> what appears to be an initial episode may </w:t>
      </w:r>
      <w:r w:rsidR="00730629">
        <w:rPr>
          <w:rFonts w:asciiTheme="minorHAnsi" w:hAnsiTheme="minorHAnsi" w:cstheme="minorHAnsi"/>
          <w:sz w:val="22"/>
          <w:szCs w:val="22"/>
        </w:rPr>
        <w:t>be</w:t>
      </w:r>
      <w:r w:rsidR="00867145">
        <w:rPr>
          <w:rFonts w:asciiTheme="minorHAnsi" w:hAnsiTheme="minorHAnsi" w:cstheme="minorHAnsi"/>
          <w:sz w:val="22"/>
          <w:szCs w:val="22"/>
        </w:rPr>
        <w:t xml:space="preserve"> a recurrent episode. </w:t>
      </w:r>
    </w:p>
    <w:p w14:paraId="0735BFDF" w14:textId="5134FC5E" w:rsidR="00E4122F" w:rsidRDefault="00E4122F" w:rsidP="00C6520E">
      <w:pPr>
        <w:pStyle w:val="Default"/>
        <w:numPr>
          <w:ilvl w:val="0"/>
          <w:numId w:val="25"/>
        </w:numPr>
        <w:jc w:val="both"/>
        <w:rPr>
          <w:rFonts w:asciiTheme="minorHAnsi" w:hAnsiTheme="minorHAnsi" w:cstheme="minorHAnsi"/>
          <w:sz w:val="22"/>
          <w:szCs w:val="22"/>
        </w:rPr>
      </w:pPr>
      <w:r w:rsidRPr="00E4122F">
        <w:rPr>
          <w:rFonts w:asciiTheme="minorHAnsi" w:hAnsiTheme="minorHAnsi" w:cstheme="minorHAnsi"/>
          <w:b/>
          <w:bCs/>
          <w:i/>
          <w:iCs/>
          <w:sz w:val="22"/>
          <w:szCs w:val="22"/>
        </w:rPr>
        <w:t>Recurrent episode</w:t>
      </w:r>
      <w:r w:rsidRPr="00E4122F">
        <w:rPr>
          <w:rFonts w:asciiTheme="minorHAnsi" w:hAnsiTheme="minorHAnsi" w:cstheme="minorHAnsi"/>
          <w:sz w:val="22"/>
          <w:szCs w:val="22"/>
        </w:rPr>
        <w:t xml:space="preserve">: recurrence of clinical symptoms due to reactivation of pre-existent HSV-1 or HSV-2 infection after a period of latency. </w:t>
      </w:r>
    </w:p>
    <w:p w14:paraId="78C28E44" w14:textId="77777777" w:rsidR="00E4122F" w:rsidRPr="00E4122F" w:rsidRDefault="00E4122F" w:rsidP="00E4122F">
      <w:pPr>
        <w:pStyle w:val="Default"/>
        <w:ind w:left="720"/>
        <w:jc w:val="both"/>
        <w:rPr>
          <w:rFonts w:asciiTheme="minorHAnsi" w:hAnsiTheme="minorHAnsi" w:cstheme="minorHAnsi"/>
          <w:sz w:val="22"/>
          <w:szCs w:val="22"/>
        </w:rPr>
      </w:pPr>
    </w:p>
    <w:p w14:paraId="50562C42" w14:textId="4A261E14" w:rsidR="00B92FF8" w:rsidRDefault="00AB792E">
      <w:pPr>
        <w:rPr>
          <w:rFonts w:cstheme="minorHAnsi"/>
        </w:rPr>
      </w:pPr>
      <w:r w:rsidRPr="00AD5969">
        <w:rPr>
          <w:rFonts w:cstheme="minorHAnsi"/>
        </w:rPr>
        <w:t xml:space="preserve">Factors associated with transmission </w:t>
      </w:r>
      <w:r w:rsidR="00E4122F">
        <w:rPr>
          <w:rFonts w:cstheme="minorHAnsi"/>
        </w:rPr>
        <w:t xml:space="preserve">of neonatal herpes </w:t>
      </w:r>
      <w:r w:rsidRPr="00AD5969">
        <w:rPr>
          <w:rFonts w:cstheme="minorHAnsi"/>
        </w:rPr>
        <w:t>include the type (primary</w:t>
      </w:r>
      <w:r w:rsidR="00415ABD">
        <w:rPr>
          <w:rFonts w:cstheme="minorHAnsi"/>
        </w:rPr>
        <w:t>/non-primary</w:t>
      </w:r>
      <w:r w:rsidRPr="00AD5969">
        <w:rPr>
          <w:rFonts w:cstheme="minorHAnsi"/>
        </w:rPr>
        <w:t xml:space="preserve"> or recurrent)</w:t>
      </w:r>
      <w:r w:rsidR="00415ABD">
        <w:rPr>
          <w:rFonts w:cstheme="minorHAnsi"/>
        </w:rPr>
        <w:t xml:space="preserve"> and</w:t>
      </w:r>
      <w:r w:rsidRPr="00AD5969">
        <w:rPr>
          <w:rFonts w:cstheme="minorHAnsi"/>
        </w:rPr>
        <w:t xml:space="preserve"> </w:t>
      </w:r>
      <w:r w:rsidR="001C616C">
        <w:rPr>
          <w:rFonts w:cstheme="minorHAnsi"/>
        </w:rPr>
        <w:t xml:space="preserve">timing of </w:t>
      </w:r>
      <w:r w:rsidR="00415ABD">
        <w:rPr>
          <w:rFonts w:cstheme="minorHAnsi"/>
        </w:rPr>
        <w:t xml:space="preserve">maternal </w:t>
      </w:r>
      <w:r w:rsidR="001C616C">
        <w:rPr>
          <w:rFonts w:cstheme="minorHAnsi"/>
        </w:rPr>
        <w:t xml:space="preserve">infection, </w:t>
      </w:r>
      <w:r w:rsidRPr="00AD5969">
        <w:rPr>
          <w:rFonts w:cstheme="minorHAnsi"/>
        </w:rPr>
        <w:t xml:space="preserve">the </w:t>
      </w:r>
      <w:r w:rsidR="00415ABD">
        <w:rPr>
          <w:rFonts w:cstheme="minorHAnsi"/>
        </w:rPr>
        <w:t>absence</w:t>
      </w:r>
      <w:r w:rsidRPr="00AD5969">
        <w:rPr>
          <w:rFonts w:cstheme="minorHAnsi"/>
        </w:rPr>
        <w:t xml:space="preserve"> of </w:t>
      </w:r>
      <w:proofErr w:type="spellStart"/>
      <w:r w:rsidRPr="00AD5969">
        <w:rPr>
          <w:rFonts w:cstheme="minorHAnsi"/>
        </w:rPr>
        <w:t>transplacental</w:t>
      </w:r>
      <w:r w:rsidR="00706FE3">
        <w:rPr>
          <w:rFonts w:cstheme="minorHAnsi"/>
        </w:rPr>
        <w:t>ly</w:t>
      </w:r>
      <w:proofErr w:type="spellEnd"/>
      <w:r w:rsidR="00706FE3">
        <w:rPr>
          <w:rFonts w:cstheme="minorHAnsi"/>
        </w:rPr>
        <w:t>-acquired</w:t>
      </w:r>
      <w:r w:rsidRPr="00AD5969">
        <w:rPr>
          <w:rFonts w:cstheme="minorHAnsi"/>
        </w:rPr>
        <w:t xml:space="preserve"> maternal neutralising antibodies, </w:t>
      </w:r>
      <w:r w:rsidR="0066430E" w:rsidRPr="00AD5969">
        <w:rPr>
          <w:rFonts w:cstheme="minorHAnsi"/>
        </w:rPr>
        <w:t>the duration of rupture of membranes before delivery</w:t>
      </w:r>
      <w:r w:rsidR="0066430E">
        <w:rPr>
          <w:rFonts w:cstheme="minorHAnsi"/>
        </w:rPr>
        <w:t xml:space="preserve">, </w:t>
      </w:r>
      <w:r w:rsidR="00D56D4E" w:rsidRPr="00AD5969">
        <w:rPr>
          <w:rFonts w:cstheme="minorHAnsi"/>
        </w:rPr>
        <w:t>the mode of delivery</w:t>
      </w:r>
      <w:r w:rsidR="00D56D4E">
        <w:rPr>
          <w:rFonts w:cstheme="minorHAnsi"/>
        </w:rPr>
        <w:t xml:space="preserve">, </w:t>
      </w:r>
      <w:r w:rsidR="001C616C">
        <w:rPr>
          <w:rFonts w:cstheme="minorHAnsi"/>
        </w:rPr>
        <w:t>and</w:t>
      </w:r>
      <w:r w:rsidRPr="00AD5969">
        <w:rPr>
          <w:rFonts w:cstheme="minorHAnsi"/>
        </w:rPr>
        <w:t xml:space="preserve"> the use of </w:t>
      </w:r>
      <w:r w:rsidR="0066430E">
        <w:rPr>
          <w:rFonts w:cstheme="minorHAnsi"/>
        </w:rPr>
        <w:t xml:space="preserve"> assistance (</w:t>
      </w:r>
      <w:r w:rsidR="00E4122F">
        <w:rPr>
          <w:rFonts w:cstheme="minorHAnsi"/>
        </w:rPr>
        <w:t>vacuum</w:t>
      </w:r>
      <w:r w:rsidR="001C616C">
        <w:rPr>
          <w:rFonts w:cstheme="minorHAnsi"/>
        </w:rPr>
        <w:t xml:space="preserve">, forceps or </w:t>
      </w:r>
      <w:proofErr w:type="spellStart"/>
      <w:r w:rsidRPr="00AD5969">
        <w:rPr>
          <w:rFonts w:cstheme="minorHAnsi"/>
        </w:rPr>
        <w:t>fetal</w:t>
      </w:r>
      <w:proofErr w:type="spellEnd"/>
      <w:r w:rsidRPr="00AD5969">
        <w:rPr>
          <w:rFonts w:cstheme="minorHAnsi"/>
        </w:rPr>
        <w:t xml:space="preserve"> scalp electrodes</w:t>
      </w:r>
      <w:r w:rsidR="0066430E">
        <w:rPr>
          <w:rFonts w:cstheme="minorHAnsi"/>
        </w:rPr>
        <w:t>)</w:t>
      </w:r>
      <w:r w:rsidRPr="00AD5969">
        <w:rPr>
          <w:rFonts w:cstheme="minorHAnsi"/>
        </w:rPr>
        <w:t xml:space="preserve"> </w:t>
      </w:r>
      <w:r w:rsidR="00181CEB">
        <w:rPr>
          <w:rFonts w:cstheme="minorHAnsi"/>
        </w:rPr>
        <w:fldChar w:fldCharType="begin"/>
      </w:r>
      <w:r w:rsidR="007D6AEB">
        <w:rPr>
          <w:rFonts w:cstheme="minorHAnsi"/>
        </w:rPr>
        <w:instrText xml:space="preserve"> ADDIN ZOTERO_ITEM CSL_CITATION {"citationID":"k4trZcDT","properties":{"formattedCitation":"(25,26)","plainCitation":"(25,26)","noteIndex":0},"citationItems":[{"id":21,"uris":["http://zotero.org/users/9828707/items/YKJCGSGA"],"uri":["http://zotero.org/users/9828707/items/YKJCGSGA"],"itemData":{"id":21,"type":"article-journal","abstract":"Neonatal herpes simplex virus (HSV) infection can have severe consequences. Skin, eye and mouth infection is rarely fatal, but disseminated or central nervous system (CNS) disease has a mortality rate of 80% in the absence of therapy, and most surviving infants have neurological sequelae. Aciclovir therapy can improve the outcome of neonatal herpes, but is often delayed due to the early non-specific symptoms of the disease. Even with early therapy, some infants develop disseminated infection or CNS complications. The virus is usually vertically transmitted to the neonate from an infected mother during delivery. As such, the optimal strategy for reducing the morbidity of neonatal herpes is to prevent the neonate from acquiring HSV infection at delivery. The highest risk of neonatal infection occurs when the mother sheds HSV at labour, which happens more frequently in women who acquire genital herpes in the third trimester. Therefore, one approach for reducing maternal-fetal transmissions is to prevent HSV acquisition in late pregnancy. Definitive classification of genital HSV infection during pregnancy as either primary, non-primary first episode or recurrent can be accomplished only when clinical evaluation is accompanied by laboratory testing, including the use of gG-specific serological tests. The serological status of the mother's sexual partner should be considered when determining her risk of infection. The use of weekly viral cultures in pregnant women with confirmed genital herpes is not warranted, as they do not predict an infant's risk of acquisition of HSV at delivery and are not cost-effective. High-risk susceptible women should be counselled about abstinence and reducing oral-genital contact near term. Observational studies suggest that caesarean section can reduce transmission of neonatal herpes, and is warranted for women who shed HSV at delivery, although different countries vary in their approach to caesarean sections and so universal recommendations are not available. If maternal antiviral therapy is considered, the potential benefits of treatment should be balanced against potential adverse outcomes for mother and fetus, although it may be warranted when the mother has severe or life-threatening disease. Studies on the use of antiviral prophylaxis in women with known recurrences at labour are ongoing. Invasive fetal monitoring can increase the risk of neonatal herpes, and should only be used in HSV-2 seropositive women for defined obstetrical indications.","container-title":"Herpes : the journal of the IHMF","ISSN":"0969-7667","note":"PMID: 15319088","page":"175A-186A","title":"Preventing herpes simplex virus transmission to the neonate.","volume":"11 Suppl 3","author":[{"family":"Brown","given":"Zane"}],"issued":{"date-parts":[["2004",8]]}}},{"id":48,"uris":["http://zotero.org/users/9828707/items/ITCV2QDB"],"uri":["http://zotero.org/users/9828707/items/ITCV2QDB"],"itemData":{"id":48,"type":"article-journal","abstract":"Neonatal herpes most commonly results from fetal exposure to infected maternal genital secretions at the time of delivery. The risk of transmission from mother to infant as it relates to maternal herpes simplex virus (HSV) serologic status and exposure to HSV in the maternal genital tract at the time of labor has not been quantified. Furthermore, no data exist on whether cesarean delivery, the standard of care for women with genital herpes lesions at the time of delivery, reduces HSV transmission.","container-title":"JAMA : the journal of the American Medical Association","ISSN":"0098-7484","issue":"2","note":"PMID: 12517231","page":"203-9","title":"Effect of serologic status and cesarean delivery on transmission rates of herpes simplex virus from mother to infant.","volume":"289","author":[{"family":"Brown","given":"Zane A"},{"family":"Wald","given":"Anna"},{"family":"Morrow","given":"R Ashley"},{"family":"Selke","given":"Stacy"},{"family":"Zeh","given":"Judith"},{"family":"Corey","given":"Lawrence"}],"issued":{"date-parts":[["2003",1,8]]}}}],"schema":"https://github.com/citation-style-language/schema/raw/master/csl-citation.json"} </w:instrText>
      </w:r>
      <w:r w:rsidR="00181CEB">
        <w:rPr>
          <w:rFonts w:cstheme="minorHAnsi"/>
        </w:rPr>
        <w:fldChar w:fldCharType="separate"/>
      </w:r>
      <w:r w:rsidR="007D6AEB" w:rsidRPr="007D6AEB">
        <w:rPr>
          <w:rFonts w:ascii="Calibri" w:hAnsi="Calibri" w:cs="Calibri"/>
        </w:rPr>
        <w:t>(25,26)</w:t>
      </w:r>
      <w:r w:rsidR="00181CEB">
        <w:rPr>
          <w:rFonts w:cstheme="minorHAnsi"/>
        </w:rPr>
        <w:fldChar w:fldCharType="end"/>
      </w:r>
      <w:r w:rsidRPr="00AD5969">
        <w:rPr>
          <w:rFonts w:cstheme="minorHAnsi"/>
        </w:rPr>
        <w:t>.</w:t>
      </w:r>
      <w:r w:rsidR="00012885" w:rsidRPr="00AD5969">
        <w:rPr>
          <w:rFonts w:cstheme="minorHAnsi"/>
        </w:rPr>
        <w:t xml:space="preserve"> </w:t>
      </w:r>
      <w:r w:rsidRPr="00AD5969">
        <w:rPr>
          <w:rFonts w:cstheme="minorHAnsi"/>
        </w:rPr>
        <w:t>The risk</w:t>
      </w:r>
      <w:r w:rsidR="0066430E">
        <w:rPr>
          <w:rFonts w:cstheme="minorHAnsi"/>
        </w:rPr>
        <w:t xml:space="preserve"> of transmission is </w:t>
      </w:r>
      <w:r w:rsidRPr="00AD5969">
        <w:rPr>
          <w:rFonts w:cstheme="minorHAnsi"/>
        </w:rPr>
        <w:t xml:space="preserve">greatest when </w:t>
      </w:r>
      <w:r w:rsidR="001C25D8" w:rsidRPr="004A1E2E">
        <w:rPr>
          <w:rFonts w:cstheme="minorHAnsi"/>
        </w:rPr>
        <w:t xml:space="preserve">mothers and pregnant people </w:t>
      </w:r>
      <w:r w:rsidRPr="00AD5969">
        <w:rPr>
          <w:rFonts w:cstheme="minorHAnsi"/>
        </w:rPr>
        <w:t>acquire a new infection (primary genital herpes) in the third trimester, particularly within 6 weeks of delivery, as viral shedding may persist and the baby is likely to be born before the development of protective maternal antibodies</w:t>
      </w:r>
      <w:r w:rsidR="00181CEB">
        <w:rPr>
          <w:rFonts w:cstheme="minorHAnsi"/>
        </w:rPr>
        <w:t xml:space="preserve"> </w:t>
      </w:r>
      <w:r w:rsidR="00181CEB">
        <w:rPr>
          <w:rFonts w:cstheme="minorHAnsi"/>
        </w:rPr>
        <w:fldChar w:fldCharType="begin"/>
      </w:r>
      <w:r w:rsidR="007D6AEB">
        <w:rPr>
          <w:rFonts w:cstheme="minorHAnsi"/>
        </w:rPr>
        <w:instrText xml:space="preserve"> ADDIN ZOTERO_ITEM CSL_CITATION {"citationID":"9On7NWOt","properties":{"formattedCitation":"(25,26)","plainCitation":"(25,26)","noteIndex":0},"citationItems":[{"id":21,"uris":["http://zotero.org/users/9828707/items/YKJCGSGA"],"uri":["http://zotero.org/users/9828707/items/YKJCGSGA"],"itemData":{"id":21,"type":"article-journal","abstract":"Neonatal herpes simplex virus (HSV) infection can have severe consequences. Skin, eye and mouth infection is rarely fatal, but disseminated or central nervous system (CNS) disease has a mortality rate of 80% in the absence of therapy, and most surviving infants have neurological sequelae. Aciclovir therapy can improve the outcome of neonatal herpes, but is often delayed due to the early non-specific symptoms of the disease. Even with early therapy, some infants develop disseminated infection or CNS complications. The virus is usually vertically transmitted to the neonate from an infected mother during delivery. As such, the optimal strategy for reducing the morbidity of neonatal herpes is to prevent the neonate from acquiring HSV infection at delivery. The highest risk of neonatal infection occurs when the mother sheds HSV at labour, which happens more frequently in women who acquire genital herpes in the third trimester. Therefore, one approach for reducing maternal-fetal transmissions is to prevent HSV acquisition in late pregnancy. Definitive classification of genital HSV infection during pregnancy as either primary, non-primary first episode or recurrent can be accomplished only when clinical evaluation is accompanied by laboratory testing, including the use of gG-specific serological tests. The serological status of the mother's sexual partner should be considered when determining her risk of infection. The use of weekly viral cultures in pregnant women with confirmed genital herpes is not warranted, as they do not predict an infant's risk of acquisition of HSV at delivery and are not cost-effective. High-risk susceptible women should be counselled about abstinence and reducing oral-genital contact near term. Observational studies suggest that caesarean section can reduce transmission of neonatal herpes, and is warranted for women who shed HSV at delivery, although different countries vary in their approach to caesarean sections and so universal recommendations are not available. If maternal antiviral therapy is considered, the potential benefits of treatment should be balanced against potential adverse outcomes for mother and fetus, although it may be warranted when the mother has severe or life-threatening disease. Studies on the use of antiviral prophylaxis in women with known recurrences at labour are ongoing. Invasive fetal monitoring can increase the risk of neonatal herpes, and should only be used in HSV-2 seropositive women for defined obstetrical indications.","container-title":"Herpes : the journal of the IHMF","ISSN":"0969-7667","note":"PMID: 15319088","page":"175A-186A","title":"Preventing herpes simplex virus transmission to the neonate.","volume":"11 Suppl 3","author":[{"family":"Brown","given":"Zane"}],"issued":{"date-parts":[["2004",8]]}}},{"id":48,"uris":["http://zotero.org/users/9828707/items/ITCV2QDB"],"uri":["http://zotero.org/users/9828707/items/ITCV2QDB"],"itemData":{"id":48,"type":"article-journal","abstract":"Neonatal herpes most commonly results from fetal exposure to infected maternal genital secretions at the time of delivery. The risk of transmission from mother to infant as it relates to maternal herpes simplex virus (HSV) serologic status and exposure to HSV in the maternal genital tract at the time of labor has not been quantified. Furthermore, no data exist on whether cesarean delivery, the standard of care for women with genital herpes lesions at the time of delivery, reduces HSV transmission.","container-title":"JAMA : the journal of the American Medical Association","ISSN":"0098-7484","issue":"2","note":"PMID: 12517231","page":"203-9","title":"Effect of serologic status and cesarean delivery on transmission rates of herpes simplex virus from mother to infant.","volume":"289","author":[{"family":"Brown","given":"Zane A"},{"family":"Wald","given":"Anna"},{"family":"Morrow","given":"R Ashley"},{"family":"Selke","given":"Stacy"},{"family":"Zeh","given":"Judith"},{"family":"Corey","given":"Lawrence"}],"issued":{"date-parts":[["2003",1,8]]}}}],"schema":"https://github.com/citation-style-language/schema/raw/master/csl-citation.json"} </w:instrText>
      </w:r>
      <w:r w:rsidR="00181CEB">
        <w:rPr>
          <w:rFonts w:cstheme="minorHAnsi"/>
        </w:rPr>
        <w:fldChar w:fldCharType="separate"/>
      </w:r>
      <w:r w:rsidR="007D6AEB" w:rsidRPr="007D6AEB">
        <w:rPr>
          <w:rFonts w:ascii="Calibri" w:hAnsi="Calibri" w:cs="Calibri"/>
        </w:rPr>
        <w:t>(25,26)</w:t>
      </w:r>
      <w:r w:rsidR="00181CEB">
        <w:rPr>
          <w:rFonts w:cstheme="minorHAnsi"/>
        </w:rPr>
        <w:fldChar w:fldCharType="end"/>
      </w:r>
      <w:r w:rsidRPr="00AD5969">
        <w:rPr>
          <w:rFonts w:cstheme="minorHAnsi"/>
        </w:rPr>
        <w:t>.</w:t>
      </w:r>
      <w:r w:rsidR="009E7D51">
        <w:rPr>
          <w:rFonts w:cstheme="minorHAnsi"/>
        </w:rPr>
        <w:t xml:space="preserve"> </w:t>
      </w:r>
    </w:p>
    <w:p w14:paraId="00603359" w14:textId="0BCC64C1" w:rsidR="00E70A93" w:rsidRPr="00AD5969" w:rsidRDefault="00E70A93" w:rsidP="00E70A93">
      <w:pPr>
        <w:rPr>
          <w:rFonts w:cstheme="minorHAnsi"/>
        </w:rPr>
      </w:pPr>
      <w:r w:rsidRPr="00AD5969">
        <w:rPr>
          <w:rFonts w:cstheme="minorHAnsi"/>
        </w:rPr>
        <w:t xml:space="preserve">Rarely, congenital herpes may occur because of transplacental intrauterine infection. Case reports suggest that the skin, eyes and CNS may be affected and there may be </w:t>
      </w:r>
      <w:proofErr w:type="spellStart"/>
      <w:r w:rsidRPr="00AD5969">
        <w:rPr>
          <w:rFonts w:cstheme="minorHAnsi"/>
        </w:rPr>
        <w:t>fetal</w:t>
      </w:r>
      <w:proofErr w:type="spellEnd"/>
      <w:r w:rsidRPr="00AD5969">
        <w:rPr>
          <w:rFonts w:cstheme="minorHAnsi"/>
        </w:rPr>
        <w:t xml:space="preserve"> growth restriction or </w:t>
      </w:r>
      <w:proofErr w:type="spellStart"/>
      <w:r w:rsidRPr="00AD5969">
        <w:rPr>
          <w:rFonts w:cstheme="minorHAnsi"/>
        </w:rPr>
        <w:t>fetal</w:t>
      </w:r>
      <w:proofErr w:type="spellEnd"/>
      <w:r w:rsidRPr="00AD5969">
        <w:rPr>
          <w:rFonts w:cstheme="minorHAnsi"/>
        </w:rPr>
        <w:t xml:space="preserve"> death</w:t>
      </w:r>
      <w:r>
        <w:rPr>
          <w:rFonts w:cstheme="minorHAnsi"/>
        </w:rPr>
        <w:t xml:space="preserve"> </w:t>
      </w:r>
      <w:r>
        <w:rPr>
          <w:rFonts w:cstheme="minorHAnsi"/>
        </w:rPr>
        <w:fldChar w:fldCharType="begin"/>
      </w:r>
      <w:r w:rsidR="007D6AEB">
        <w:rPr>
          <w:rFonts w:cstheme="minorHAnsi"/>
        </w:rPr>
        <w:instrText xml:space="preserve"> ADDIN ZOTERO_ITEM CSL_CITATION {"citationID":"TDybRs2z","properties":{"formattedCitation":"(4,27\\uc0\\u8211{}29)","plainCitation":"(4,27–29)","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id":25,"uris":["http://zotero.org/users/9828707/items/Q2WZHJ7N"],"uri":["http://zotero.org/users/9828707/items/Q2WZHJ7N"],"itemData":{"id":25,"type":"article-journal","abstract":"To assess ultrasound findings of a fetus with intrauterine growth retardation (IUGR) and skin damage, related to intrauterine herpes simplex virus (HSV) infection.","container-title":"Prenatal diagnosis","DOI":"10.1002/pd.1361","ISSN":"0197-3851","issue":"2","note":"PMID: 16463294","page":"154-7","title":"Prenatal diagnosis of an exceptional intrauterine herpes simplex type 1 infection.","volume":"26","author":[{"family":"Diguet","given":"Alain"},{"family":"Patrier","given":"Sophie"},{"family":"Eurin","given":"Danielle"},{"family":"Chouchene","given":"Sadok"},{"family":"Marpeau","given":"Loïc"},{"family":"Laquerrière","given":"Annie"},{"family":"Verspyck","given":"Eric"}],"issued":{"date-parts":[["2006",2]]}}},{"id":20,"uris":["http://zotero.org/users/9828707/items/JNAHXNAK"],"uri":["http://zotero.org/users/9828707/items/JNAHXNAK"],"itemData":{"id":20,"type":"article-journal","abstract":"Neonatal herpes simplex virus (HSV) infection is usually acquired at birth. We present an infant with intrauterine HSV infection acquired after rupture of membranes. The infant was born prematurely to a woman with a first episode of genital herpetic infection in early pregnancy and rupture of membranes 11 days prior to delivery. The infant, at delivery had extensive brain damage, hemorrhage, and cystic encephalomalacia due to herpes infection. On 2nd day of life, Magnetic Resonance Imaging, suggested that the hemorrhage had occurred 7 to 14 days before the scan and the placental pathology was supportive of an ascending infection. The case of an ascending herpetic intrauterine infection after rupture of the membranes raises the question of prevention and suppressive antiviral therapy.","container-title":"American journal of perinatology","DOI":"10.1055/s-2003-38319","ISSN":"0735-1631","issue":"2","note":"PMID: 12660908","page":"55-8","title":"Intrauterine herpes simplex infection.","volume":"20","author":[{"family":"Vasileiadis","given":"George T"},{"family":"Roukema","given":"Henry W"},{"family":"Romano","given":"Walter"},{"family":"Walton","given":"John C"},{"family":"Gagnon","given":"Robert"}],"issued":{"date-parts":[["2003",2]]}}},{"id":24,"uris":["http://zotero.org/users/9828707/items/4PXFTNZX"],"uri":["http://zotero.org/users/9828707/items/4PXFTNZX"],"itemData":{"id":24,"type":"article-journal","abstract":"Transplacental intrauterine infection with herpes simplex virus is an extremely rare complication of primary herpes simplex in pregnancy. Overwhelming fetal sepsis might result in multiorgan failure, including fetal brain death.","container-title":"Obstetrics and gynecology","ISSN":"0029-7844","issue":"5 Pt 2","note":"PMID: 14607055","page":"1197-9","title":"In utero herpes simplex encephalitis.","volume":"102","author":[{"family":"Lee","given":"Anna"},{"family":"Bar-Zeev","given":"Naor"},{"family":"Walker","given":"Susan P"},{"family":"Permezel","given":"Michael"}],"issued":{"date-parts":[["2003",11]]}}}],"schema":"https://github.com/citation-style-language/schema/raw/master/csl-citation.json"} </w:instrText>
      </w:r>
      <w:r>
        <w:rPr>
          <w:rFonts w:cstheme="minorHAnsi"/>
        </w:rPr>
        <w:fldChar w:fldCharType="separate"/>
      </w:r>
      <w:r w:rsidR="007D6AEB" w:rsidRPr="007D6AEB">
        <w:rPr>
          <w:rFonts w:ascii="Calibri" w:hAnsi="Calibri" w:cs="Calibri"/>
          <w:szCs w:val="24"/>
        </w:rPr>
        <w:t>(4,27–29)</w:t>
      </w:r>
      <w:r>
        <w:rPr>
          <w:rFonts w:cstheme="minorHAnsi"/>
        </w:rPr>
        <w:fldChar w:fldCharType="end"/>
      </w:r>
      <w:r w:rsidRPr="00AD5969">
        <w:rPr>
          <w:rFonts w:cstheme="minorHAnsi"/>
        </w:rPr>
        <w:t>.</w:t>
      </w:r>
    </w:p>
    <w:p w14:paraId="58AF9A3A" w14:textId="335CCDCB" w:rsidR="00447990" w:rsidRPr="00DA3E78" w:rsidRDefault="00E70A93" w:rsidP="00447990">
      <w:pPr>
        <w:rPr>
          <w:rFonts w:cstheme="minorHAnsi"/>
        </w:rPr>
      </w:pPr>
      <w:r w:rsidRPr="00AD5969">
        <w:rPr>
          <w:rFonts w:cstheme="minorHAnsi"/>
        </w:rPr>
        <w:t xml:space="preserve">Although recurrent genital herpes is associated with a very low risk of neonatal herpes, recurrent herpes at the time of delivery, which is commonly asymptomatic or unrecognised, may cause </w:t>
      </w:r>
      <w:r w:rsidRPr="00AD5969">
        <w:rPr>
          <w:rFonts w:cstheme="minorHAnsi"/>
        </w:rPr>
        <w:lastRenderedPageBreak/>
        <w:t xml:space="preserve">neonatal herpes. </w:t>
      </w:r>
      <w:r>
        <w:rPr>
          <w:rFonts w:cstheme="minorHAnsi"/>
        </w:rPr>
        <w:t xml:space="preserve">HSV-2 type-specific antibody correlates with protection from </w:t>
      </w:r>
      <w:r w:rsidR="002D30C3">
        <w:rPr>
          <w:rFonts w:cstheme="minorHAnsi"/>
        </w:rPr>
        <w:t xml:space="preserve">severe </w:t>
      </w:r>
      <w:r>
        <w:rPr>
          <w:rFonts w:cstheme="minorHAnsi"/>
        </w:rPr>
        <w:t xml:space="preserve">neonatal HSV-2 in infants exposed to HSV-2 at birth </w:t>
      </w:r>
      <w:r>
        <w:rPr>
          <w:rFonts w:cstheme="minorHAnsi"/>
        </w:rPr>
        <w:fldChar w:fldCharType="begin"/>
      </w:r>
      <w:r w:rsidR="007D6AEB">
        <w:rPr>
          <w:rFonts w:cstheme="minorHAnsi"/>
        </w:rPr>
        <w:instrText xml:space="preserve"> ADDIN ZOTERO_ITEM CSL_CITATION {"citationID":"WCBHmEGu","properties":{"formattedCitation":"(30)","plainCitation":"(30)","noteIndex":0},"citationItems":[{"id":306,"uris":["http://zotero.org/users/9828707/items/FY658NV8"],"uri":["http://zotero.org/users/9828707/items/FY658NV8"],"itemData":{"id":306,"type":"article-journal","abstract":"Western blot analysis was used to compare the herpes simplex virus (HSV)-2 antibody profiles of 40 infants less than 2 wk of age who had been exposed to maternal genital HSV-2 at birth. 4 mothers were HSV seronegative at delivery and seroconverted to HSV-2 (\"primary infection\"), 9 had HSV-1 antibodies and seroconverted to HSV-2 (\"nonprimary first episode infection\"), and 27 were HSV-2 seropositive (\"recurrent infection\"). Neonatal herpes infections developed in 1 of 4 infants of women with primary infection, in 3 of 9 infants of women with nonprimary first episode infection, and in none of the 27 infants of women with recurrent HSV-2. Antibodies to HSV-2 proteins gG-2, VP5, and ICP35 were detected in 83, 89, and 72% of the 36 uninfected infants, respectively. None of the four infected infants had detectable antibodies to gG-2 and only one (25%) had antibodies to VP5 or ICP35. The more limited profiles of the 13 infants born to mothers with first episodes of HSV-2 were then analyzed separately; these profiles were similar among infected and uninfected infants except for gG-2, which elicits antibodies that are type specific for HSV-2. None of the infected infants versus seven of nine (78%) uninfected infants were gG-2 seropositive. These comparisons suggest that maternal type-specific antibodies may play a role in preventing neonatal infection after exposure to HSV-2.","container-title":"The Journal of Clinical Investigation","DOI":"10.1172/JCI115888","ISSN":"0021-9738","issue":"2","journalAbbreviation":"J Clin Invest","language":"eng","note":"PMID: 1322941\nPMCID: PMC443128","page":"511-514","source":"PubMed","title":"Herpes simplex virus-2 (HSV-2) type-specific antibody correlates of protection in infants exposed to HSV-2 at birth","volume":"90","author":[{"family":"Ashley","given":"R. L."},{"family":"Dalessio","given":"J."},{"family":"Burchett","given":"S."},{"family":"Brown","given":"Z."},{"family":"Berry","given":"S."},{"family":"Mohan","given":"K."},{"family":"Corey","given":"L."}],"issued":{"date-parts":[["1992",8]]}}}],"schema":"https://github.com/citation-style-language/schema/raw/master/csl-citation.json"} </w:instrText>
      </w:r>
      <w:r>
        <w:rPr>
          <w:rFonts w:cstheme="minorHAnsi"/>
        </w:rPr>
        <w:fldChar w:fldCharType="separate"/>
      </w:r>
      <w:r w:rsidR="007D6AEB" w:rsidRPr="007D6AEB">
        <w:rPr>
          <w:rFonts w:ascii="Calibri" w:hAnsi="Calibri" w:cs="Calibri"/>
        </w:rPr>
        <w:t>(30)</w:t>
      </w:r>
      <w:r>
        <w:rPr>
          <w:rFonts w:cstheme="minorHAnsi"/>
        </w:rPr>
        <w:fldChar w:fldCharType="end"/>
      </w:r>
      <w:r>
        <w:rPr>
          <w:rFonts w:cstheme="minorHAnsi"/>
        </w:rPr>
        <w:t xml:space="preserve">. </w:t>
      </w:r>
    </w:p>
    <w:p w14:paraId="306DD821" w14:textId="4C217D96" w:rsidR="00E70A93" w:rsidRPr="00AD5969" w:rsidRDefault="00E70A93" w:rsidP="00E70A93">
      <w:r w:rsidRPr="2321D74D">
        <w:t xml:space="preserve">Data from the USA suggest that around 2% of women acquire genital HSV infection in pregnancy and most of these maternal infections are asymptomatic or unrecognised </w:t>
      </w:r>
      <w:r w:rsidRPr="2321D74D">
        <w:fldChar w:fldCharType="begin"/>
      </w:r>
      <w:r w:rsidR="007D6AEB">
        <w:instrText xml:space="preserve"> ADDIN ZOTERO_ITEM CSL_CITATION {"citationID":"p7vGZ5eY","properties":{"formattedCitation":"(3,26)","plainCitation":"(3,26)","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id":48,"uris":["http://zotero.org/users/9828707/items/ITCV2QDB"],"uri":["http://zotero.org/users/9828707/items/ITCV2QDB"],"itemData":{"id":48,"type":"article-journal","abstract":"Neonatal herpes most commonly results from fetal exposure to infected maternal genital secretions at the time of delivery. The risk of transmission from mother to infant as it relates to maternal herpes simplex virus (HSV) serologic status and exposure to HSV in the maternal genital tract at the time of labor has not been quantified. Furthermore, no data exist on whether cesarean delivery, the standard of care for women with genital herpes lesions at the time of delivery, reduces HSV transmission.","container-title":"JAMA : the journal of the American Medical Association","ISSN":"0098-7484","issue":"2","note":"PMID: 12517231","page":"203-9","title":"Effect of serologic status and cesarean delivery on transmission rates of herpes simplex virus from mother to infant.","volume":"289","author":[{"family":"Brown","given":"Zane A"},{"family":"Wald","given":"Anna"},{"family":"Morrow","given":"R Ashley"},{"family":"Selke","given":"Stacy"},{"family":"Zeh","given":"Judith"},{"family":"Corey","given":"Lawrence"}],"issued":{"date-parts":[["2003",1,8]]}}}],"schema":"https://github.com/citation-style-language/schema/raw/master/csl-citation.json"} </w:instrText>
      </w:r>
      <w:r w:rsidRPr="2321D74D">
        <w:fldChar w:fldCharType="separate"/>
      </w:r>
      <w:r w:rsidR="007D6AEB" w:rsidRPr="007D6AEB">
        <w:rPr>
          <w:rFonts w:ascii="Calibri" w:hAnsi="Calibri" w:cs="Calibri"/>
        </w:rPr>
        <w:t>(3,26)</w:t>
      </w:r>
      <w:r w:rsidRPr="2321D74D">
        <w:fldChar w:fldCharType="end"/>
      </w:r>
      <w:r w:rsidRPr="2321D74D">
        <w:t>. However, acquisition in the UK in pregnancy may vary markedly given differing rates of neonatal herpes between the UK and USA. It is difficult to distinguish clinically between recurrent and primary genital HSV infections, as many first</w:t>
      </w:r>
      <w:r>
        <w:t xml:space="preserve"> noted </w:t>
      </w:r>
      <w:r w:rsidRPr="2321D74D">
        <w:t>episode</w:t>
      </w:r>
      <w:r>
        <w:t xml:space="preserve">s of </w:t>
      </w:r>
      <w:r w:rsidRPr="2321D74D">
        <w:t xml:space="preserve">HSV are not true primary infections </w:t>
      </w:r>
      <w:r w:rsidRPr="2321D74D">
        <w:fldChar w:fldCharType="begin"/>
      </w:r>
      <w:r w:rsidR="007D6AEB">
        <w:instrText xml:space="preserve"> ADDIN ZOTERO_ITEM CSL_CITATION {"citationID":"gIrWrUMO","properties":{"formattedCitation":"(24)","plainCitation":"(24)","noteIndex":0},"citationItems":[{"id":50,"uris":["http://zotero.org/users/9828707/items/J4NGAEZC"],"uri":["http://zotero.org/users/9828707/items/J4NGAEZC"],"itemData":{"id":50,"type":"article-journal","abstract":"To determine if the signs and symptoms of genital herpes in pregnancy accurately identify primary genital herpes infections using serologic testing for final classification.","container-title":"Obstetrics and gynecology","ISSN":"0029-7844","issue":"6","note":"PMID: 9170460","page":"891-5","title":"Genital herpes during pregnancy: inability to distinguish primary and recurrent infections clinically.","volume":"89","author":[{"family":"Hensleigh","given":"P A"},{"family":"Andrews","given":"W W"},{"family":"Brown","given":"Z"},{"family":"Greenspoon","given":"J"},{"family":"Yasukawa","given":"L"},{"family":"Prober","given":"C G"}],"issued":{"date-parts":[["1997",6]]}}}],"schema":"https://github.com/citation-style-language/schema/raw/master/csl-citation.json"} </w:instrText>
      </w:r>
      <w:r w:rsidRPr="2321D74D">
        <w:fldChar w:fldCharType="separate"/>
      </w:r>
      <w:r w:rsidR="007D6AEB" w:rsidRPr="007D6AEB">
        <w:rPr>
          <w:rFonts w:ascii="Calibri" w:hAnsi="Calibri" w:cs="Calibri"/>
        </w:rPr>
        <w:t>(24)</w:t>
      </w:r>
      <w:r w:rsidRPr="2321D74D">
        <w:fldChar w:fldCharType="end"/>
      </w:r>
      <w:r w:rsidRPr="2321D74D">
        <w:t>.</w:t>
      </w:r>
    </w:p>
    <w:p w14:paraId="001728CA" w14:textId="5D4706E8" w:rsidR="005C3226" w:rsidRPr="00703E1A" w:rsidRDefault="005C3226" w:rsidP="0099110F">
      <w:pPr>
        <w:rPr>
          <w:rFonts w:cstheme="minorHAnsi"/>
          <w:b/>
          <w:bCs/>
          <w:i/>
          <w:iCs/>
        </w:rPr>
      </w:pPr>
      <w:r w:rsidRPr="00703E1A">
        <w:rPr>
          <w:rFonts w:cstheme="minorHAnsi"/>
          <w:b/>
          <w:bCs/>
          <w:i/>
          <w:iCs/>
        </w:rPr>
        <w:t>Transmission associated with prematurity</w:t>
      </w:r>
    </w:p>
    <w:p w14:paraId="160A133A" w14:textId="19F876DF" w:rsidR="009348F6" w:rsidRDefault="009E7D51" w:rsidP="0099110F">
      <w:pPr>
        <w:rPr>
          <w:rFonts w:cstheme="minorHAnsi"/>
        </w:rPr>
      </w:pPr>
      <w:r>
        <w:rPr>
          <w:rFonts w:cstheme="minorHAnsi"/>
        </w:rPr>
        <w:t xml:space="preserve">In the UK, 7.4% of live births are preterm </w:t>
      </w:r>
      <w:r w:rsidR="0066430E">
        <w:rPr>
          <w:rFonts w:cstheme="minorHAnsi"/>
        </w:rPr>
        <w:t>(&lt;37 weeks)</w:t>
      </w:r>
      <w:r w:rsidR="00703E1A">
        <w:rPr>
          <w:rFonts w:cstheme="minorHAnsi"/>
        </w:rPr>
        <w:t xml:space="preserve"> </w:t>
      </w:r>
      <w:r w:rsidR="00703E1A">
        <w:rPr>
          <w:rFonts w:cstheme="minorHAnsi"/>
        </w:rPr>
        <w:fldChar w:fldCharType="begin"/>
      </w:r>
      <w:r w:rsidR="007D6AEB">
        <w:rPr>
          <w:rFonts w:cstheme="minorHAnsi"/>
        </w:rPr>
        <w:instrText xml:space="preserve"> ADDIN ZOTERO_ITEM CSL_CITATION {"citationID":"Ub8YjPx1","properties":{"formattedCitation":"(31)","plainCitation":"(31)","noteIndex":0},"citationItems":[{"id":123,"uris":["http://zotero.org/users/9828707/items/ZZSVR7LV"],"uri":["http://zotero.org/users/9828707/items/ZZSVR7LV"],"itemData":{"id":123,"type":"article-journal","source":"Zotero","title":"Birth characteristics in England and Wales: 2020","URL":"https://www.ons.gov.uk/peoplepopulationandcommunity/birthsdeathsandmarriages/livebirths/bulletins/birthcharacteristicsinenglandandwales/2020","author":[{"family":"Office for National Statistics","given":""}],"issued":{"date-parts":[["2022"]]}}}],"schema":"https://github.com/citation-style-language/schema/raw/master/csl-citation.json"} </w:instrText>
      </w:r>
      <w:r w:rsidR="00703E1A">
        <w:rPr>
          <w:rFonts w:cstheme="minorHAnsi"/>
        </w:rPr>
        <w:fldChar w:fldCharType="separate"/>
      </w:r>
      <w:r w:rsidR="007D6AEB" w:rsidRPr="007D6AEB">
        <w:rPr>
          <w:rFonts w:ascii="Calibri" w:hAnsi="Calibri" w:cs="Calibri"/>
        </w:rPr>
        <w:t>(31)</w:t>
      </w:r>
      <w:r w:rsidR="00703E1A">
        <w:rPr>
          <w:rFonts w:cstheme="minorHAnsi"/>
        </w:rPr>
        <w:fldChar w:fldCharType="end"/>
      </w:r>
      <w:r w:rsidR="00703E1A">
        <w:rPr>
          <w:rFonts w:cstheme="minorHAnsi"/>
        </w:rPr>
        <w:t>. Preterm</w:t>
      </w:r>
      <w:r>
        <w:rPr>
          <w:rFonts w:cstheme="minorHAnsi"/>
        </w:rPr>
        <w:t xml:space="preserve"> infants </w:t>
      </w:r>
      <w:r w:rsidR="00D56D4E">
        <w:rPr>
          <w:rFonts w:cstheme="minorHAnsi"/>
        </w:rPr>
        <w:t>are</w:t>
      </w:r>
      <w:r>
        <w:rPr>
          <w:rFonts w:cstheme="minorHAnsi"/>
        </w:rPr>
        <w:t xml:space="preserve"> at higher risk of neonatal herpes </w:t>
      </w:r>
      <w:r w:rsidR="00D56D4E">
        <w:rPr>
          <w:rFonts w:cstheme="minorHAnsi"/>
        </w:rPr>
        <w:t>as</w:t>
      </w:r>
      <w:r w:rsidR="00703E1A">
        <w:rPr>
          <w:rFonts w:cstheme="minorHAnsi"/>
        </w:rPr>
        <w:t>,</w:t>
      </w:r>
      <w:r w:rsidR="00D56D4E">
        <w:rPr>
          <w:rFonts w:cstheme="minorHAnsi"/>
        </w:rPr>
        <w:t xml:space="preserve"> if delivered before 32-34 weeks gestation, they may not have received </w:t>
      </w:r>
      <w:r w:rsidR="00490135">
        <w:rPr>
          <w:rFonts w:cstheme="minorHAnsi"/>
        </w:rPr>
        <w:t>sufficient</w:t>
      </w:r>
      <w:r w:rsidR="00D56D4E">
        <w:rPr>
          <w:rFonts w:cstheme="minorHAnsi"/>
        </w:rPr>
        <w:t xml:space="preserve"> </w:t>
      </w:r>
      <w:r w:rsidR="00C36FBC">
        <w:rPr>
          <w:rFonts w:cstheme="minorHAnsi"/>
        </w:rPr>
        <w:t xml:space="preserve">maternal </w:t>
      </w:r>
      <w:r w:rsidR="00D56D4E">
        <w:rPr>
          <w:rFonts w:cstheme="minorHAnsi"/>
        </w:rPr>
        <w:t>antibodies</w:t>
      </w:r>
      <w:r w:rsidR="00490135">
        <w:rPr>
          <w:rFonts w:cstheme="minorHAnsi"/>
        </w:rPr>
        <w:t xml:space="preserve"> to be protective</w:t>
      </w:r>
      <w:r w:rsidR="00D56D4E">
        <w:rPr>
          <w:rFonts w:cstheme="minorHAnsi"/>
        </w:rPr>
        <w:t>, even where the parent is HSV seropositive</w:t>
      </w:r>
      <w:r>
        <w:rPr>
          <w:rFonts w:cstheme="minorHAnsi"/>
        </w:rPr>
        <w:t>.</w:t>
      </w:r>
      <w:r w:rsidR="00E828B5">
        <w:rPr>
          <w:rFonts w:cstheme="minorHAnsi"/>
        </w:rPr>
        <w:t xml:space="preserve"> Recent UK </w:t>
      </w:r>
      <w:r w:rsidR="00703E1A">
        <w:rPr>
          <w:rFonts w:cstheme="minorHAnsi"/>
        </w:rPr>
        <w:t>surveillance</w:t>
      </w:r>
      <w:r w:rsidR="005C3226">
        <w:rPr>
          <w:rFonts w:cstheme="minorHAnsi"/>
        </w:rPr>
        <w:t xml:space="preserve"> </w:t>
      </w:r>
      <w:r w:rsidR="001C616C">
        <w:rPr>
          <w:rFonts w:cstheme="minorHAnsi"/>
        </w:rPr>
        <w:t xml:space="preserve">data shows that </w:t>
      </w:r>
      <w:r w:rsidR="0066430E">
        <w:rPr>
          <w:rFonts w:cstheme="minorHAnsi"/>
        </w:rPr>
        <w:t>3</w:t>
      </w:r>
      <w:r w:rsidR="004138D9">
        <w:rPr>
          <w:rFonts w:cstheme="minorHAnsi"/>
        </w:rPr>
        <w:t>2</w:t>
      </w:r>
      <w:r w:rsidR="0066430E">
        <w:rPr>
          <w:rFonts w:cstheme="minorHAnsi"/>
        </w:rPr>
        <w:t xml:space="preserve">% of babies </w:t>
      </w:r>
      <w:r w:rsidR="004138D9">
        <w:rPr>
          <w:rFonts w:cstheme="minorHAnsi"/>
        </w:rPr>
        <w:t xml:space="preserve">with </w:t>
      </w:r>
      <w:r w:rsidR="00645712">
        <w:rPr>
          <w:rFonts w:cstheme="minorHAnsi"/>
        </w:rPr>
        <w:t>neonatal</w:t>
      </w:r>
      <w:r w:rsidR="004138D9">
        <w:rPr>
          <w:rFonts w:cstheme="minorHAnsi"/>
        </w:rPr>
        <w:t xml:space="preserve"> herpes </w:t>
      </w:r>
      <w:r w:rsidR="0066430E">
        <w:rPr>
          <w:rFonts w:cstheme="minorHAnsi"/>
        </w:rPr>
        <w:t xml:space="preserve">are born &lt;37 weeks </w:t>
      </w:r>
      <w:r w:rsidR="00703E1A">
        <w:rPr>
          <w:rFonts w:cstheme="minorHAnsi"/>
        </w:rPr>
        <w:t>(</w:t>
      </w:r>
      <w:r w:rsidR="0066430E">
        <w:rPr>
          <w:rFonts w:cstheme="minorHAnsi"/>
        </w:rPr>
        <w:t>compared to the 7.4% national average</w:t>
      </w:r>
      <w:r w:rsidR="00703E1A">
        <w:rPr>
          <w:rFonts w:cstheme="minorHAnsi"/>
        </w:rPr>
        <w:t>)</w:t>
      </w:r>
      <w:r w:rsidR="004138D9">
        <w:rPr>
          <w:rFonts w:cstheme="minorHAnsi"/>
        </w:rPr>
        <w:t xml:space="preserve">: </w:t>
      </w:r>
      <w:r w:rsidR="005C3226">
        <w:rPr>
          <w:rFonts w:cstheme="minorHAnsi"/>
        </w:rPr>
        <w:t>6</w:t>
      </w:r>
      <w:r w:rsidR="004138D9">
        <w:rPr>
          <w:rFonts w:cstheme="minorHAnsi"/>
        </w:rPr>
        <w:t xml:space="preserve">% </w:t>
      </w:r>
      <w:r w:rsidR="005C3226">
        <w:rPr>
          <w:rFonts w:cstheme="minorHAnsi"/>
        </w:rPr>
        <w:t>&lt;28 weeks, 4% 28-31+6 weeks,</w:t>
      </w:r>
      <w:r w:rsidR="00E828B5">
        <w:rPr>
          <w:rFonts w:cstheme="minorHAnsi"/>
        </w:rPr>
        <w:t xml:space="preserve"> 2</w:t>
      </w:r>
      <w:r w:rsidR="005C3226">
        <w:rPr>
          <w:rFonts w:cstheme="minorHAnsi"/>
        </w:rPr>
        <w:t>3</w:t>
      </w:r>
      <w:r w:rsidR="00E828B5">
        <w:rPr>
          <w:rFonts w:cstheme="minorHAnsi"/>
        </w:rPr>
        <w:t>% 32-36+6 weeks, 6</w:t>
      </w:r>
      <w:r w:rsidR="004138D9">
        <w:rPr>
          <w:rFonts w:cstheme="minorHAnsi"/>
        </w:rPr>
        <w:t>4</w:t>
      </w:r>
      <w:r w:rsidR="00E828B5">
        <w:rPr>
          <w:rFonts w:cstheme="minorHAnsi"/>
        </w:rPr>
        <w:t>% were term</w:t>
      </w:r>
      <w:r w:rsidR="004138D9">
        <w:rPr>
          <w:rFonts w:cstheme="minorHAnsi"/>
        </w:rPr>
        <w:t xml:space="preserve"> and </w:t>
      </w:r>
      <w:r w:rsidR="005C3226">
        <w:rPr>
          <w:rFonts w:cstheme="minorHAnsi"/>
        </w:rPr>
        <w:t>3</w:t>
      </w:r>
      <w:r w:rsidR="004138D9">
        <w:rPr>
          <w:rFonts w:cstheme="minorHAnsi"/>
        </w:rPr>
        <w:t>% unknown gestation</w:t>
      </w:r>
      <w:r w:rsidR="00645712">
        <w:rPr>
          <w:rFonts w:cstheme="minorHAnsi"/>
        </w:rPr>
        <w:t xml:space="preserve"> </w:t>
      </w:r>
      <w:r w:rsidR="00645712">
        <w:rPr>
          <w:rFonts w:cstheme="minorHAnsi"/>
        </w:rPr>
        <w:fldChar w:fldCharType="begin"/>
      </w:r>
      <w:r w:rsidR="00645712">
        <w:rPr>
          <w:rFonts w:cstheme="minorHAnsi"/>
        </w:rPr>
        <w:instrText xml:space="preserve"> ADDIN ZOTERO_ITEM CSL_CITATION {"citationID":"bSaOBwPf","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645712">
        <w:rPr>
          <w:rFonts w:cstheme="minorHAnsi"/>
        </w:rPr>
        <w:fldChar w:fldCharType="separate"/>
      </w:r>
      <w:r w:rsidR="00645712" w:rsidRPr="00645712">
        <w:rPr>
          <w:rFonts w:ascii="Calibri" w:hAnsi="Calibri" w:cs="Calibri"/>
        </w:rPr>
        <w:t>(5)</w:t>
      </w:r>
      <w:r w:rsidR="00645712">
        <w:rPr>
          <w:rFonts w:cstheme="minorHAnsi"/>
        </w:rPr>
        <w:fldChar w:fldCharType="end"/>
      </w:r>
      <w:r w:rsidR="00E828B5">
        <w:rPr>
          <w:rFonts w:cstheme="minorHAnsi"/>
        </w:rPr>
        <w:t>. Outcomes were worse in premature infants with 3</w:t>
      </w:r>
      <w:r w:rsidR="004138D9">
        <w:rPr>
          <w:rFonts w:cstheme="minorHAnsi"/>
        </w:rPr>
        <w:t>3</w:t>
      </w:r>
      <w:r w:rsidR="00E828B5">
        <w:rPr>
          <w:rFonts w:cstheme="minorHAnsi"/>
        </w:rPr>
        <w:t xml:space="preserve">% </w:t>
      </w:r>
      <w:r w:rsidR="005D623E">
        <w:rPr>
          <w:rFonts w:cstheme="minorHAnsi"/>
        </w:rPr>
        <w:t xml:space="preserve">of those born </w:t>
      </w:r>
      <w:r w:rsidR="004138D9">
        <w:rPr>
          <w:rFonts w:cstheme="minorHAnsi"/>
        </w:rPr>
        <w:t xml:space="preserve">&lt;37 weeks gestation </w:t>
      </w:r>
      <w:r w:rsidR="005D623E">
        <w:rPr>
          <w:rFonts w:cstheme="minorHAnsi"/>
        </w:rPr>
        <w:t xml:space="preserve">dying </w:t>
      </w:r>
      <w:r w:rsidR="00E828B5">
        <w:rPr>
          <w:rFonts w:cstheme="minorHAnsi"/>
        </w:rPr>
        <w:t>in comparison with 1</w:t>
      </w:r>
      <w:r w:rsidR="004138D9">
        <w:rPr>
          <w:rFonts w:cstheme="minorHAnsi"/>
        </w:rPr>
        <w:t>9</w:t>
      </w:r>
      <w:r w:rsidR="00E828B5">
        <w:rPr>
          <w:rFonts w:cstheme="minorHAnsi"/>
        </w:rPr>
        <w:t xml:space="preserve">% of term </w:t>
      </w:r>
      <w:r w:rsidR="004138D9">
        <w:rPr>
          <w:rFonts w:cstheme="minorHAnsi"/>
        </w:rPr>
        <w:t xml:space="preserve">(&gt;37 weeks) </w:t>
      </w:r>
      <w:r w:rsidR="00E828B5">
        <w:rPr>
          <w:rFonts w:cstheme="minorHAnsi"/>
        </w:rPr>
        <w:t>infants</w:t>
      </w:r>
      <w:r w:rsidR="008215C4">
        <w:rPr>
          <w:rFonts w:cstheme="minorHAnsi"/>
        </w:rPr>
        <w:t>,</w:t>
      </w:r>
      <w:r w:rsidR="004138D9">
        <w:rPr>
          <w:rFonts w:cstheme="minorHAnsi"/>
        </w:rPr>
        <w:t xml:space="preserve"> with increasing mortality associated with reducing gestation</w:t>
      </w:r>
      <w:r w:rsidR="00645712">
        <w:rPr>
          <w:rFonts w:cstheme="minorHAnsi"/>
        </w:rPr>
        <w:t xml:space="preserve"> </w:t>
      </w:r>
      <w:r w:rsidR="00645712">
        <w:rPr>
          <w:rFonts w:cstheme="minorHAnsi"/>
        </w:rPr>
        <w:fldChar w:fldCharType="begin"/>
      </w:r>
      <w:r w:rsidR="00645712">
        <w:rPr>
          <w:rFonts w:cstheme="minorHAnsi"/>
        </w:rPr>
        <w:instrText xml:space="preserve"> ADDIN ZOTERO_ITEM CSL_CITATION {"citationID":"W3hkvf5z","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645712">
        <w:rPr>
          <w:rFonts w:cstheme="minorHAnsi"/>
        </w:rPr>
        <w:fldChar w:fldCharType="separate"/>
      </w:r>
      <w:r w:rsidR="00645712" w:rsidRPr="00645712">
        <w:rPr>
          <w:rFonts w:ascii="Calibri" w:hAnsi="Calibri" w:cs="Calibri"/>
        </w:rPr>
        <w:t>(5)</w:t>
      </w:r>
      <w:r w:rsidR="00645712">
        <w:rPr>
          <w:rFonts w:cstheme="minorHAnsi"/>
        </w:rPr>
        <w:fldChar w:fldCharType="end"/>
      </w:r>
      <w:r w:rsidR="004138D9">
        <w:rPr>
          <w:rFonts w:cstheme="minorHAnsi"/>
        </w:rPr>
        <w:t>.</w:t>
      </w:r>
      <w:r w:rsidR="00E828B5">
        <w:rPr>
          <w:rFonts w:cstheme="minorHAnsi"/>
        </w:rPr>
        <w:t xml:space="preserve"> </w:t>
      </w:r>
      <w:r w:rsidR="0099110F" w:rsidRPr="00AD5969">
        <w:rPr>
          <w:rFonts w:cstheme="minorHAnsi"/>
        </w:rPr>
        <w:t xml:space="preserve">Disseminated herpes is more common in preterm infants and occurs </w:t>
      </w:r>
      <w:r w:rsidR="004138D9">
        <w:rPr>
          <w:rFonts w:cstheme="minorHAnsi"/>
        </w:rPr>
        <w:t xml:space="preserve">mainly </w:t>
      </w:r>
      <w:r w:rsidR="0099110F" w:rsidRPr="00AD5969">
        <w:rPr>
          <w:rFonts w:cstheme="minorHAnsi"/>
        </w:rPr>
        <w:t xml:space="preserve">as a result of primary infection in </w:t>
      </w:r>
      <w:r w:rsidR="001C25D8" w:rsidRPr="004A1E2E">
        <w:rPr>
          <w:rFonts w:cstheme="minorHAnsi"/>
        </w:rPr>
        <w:t xml:space="preserve">mothers and pregnant people </w:t>
      </w:r>
      <w:r w:rsidR="00645712">
        <w:rPr>
          <w:rFonts w:cstheme="minorHAnsi"/>
        </w:rPr>
        <w:fldChar w:fldCharType="begin"/>
      </w:r>
      <w:r w:rsidR="00645712">
        <w:rPr>
          <w:rFonts w:cstheme="minorHAnsi"/>
        </w:rPr>
        <w:instrText xml:space="preserve"> ADDIN ZOTERO_ITEM CSL_CITATION {"citationID":"NVCQNCx6","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645712">
        <w:rPr>
          <w:rFonts w:cstheme="minorHAnsi"/>
        </w:rPr>
        <w:fldChar w:fldCharType="separate"/>
      </w:r>
      <w:r w:rsidR="00645712" w:rsidRPr="00645712">
        <w:rPr>
          <w:rFonts w:ascii="Calibri" w:hAnsi="Calibri" w:cs="Calibri"/>
        </w:rPr>
        <w:t>(5)</w:t>
      </w:r>
      <w:r w:rsidR="00645712">
        <w:rPr>
          <w:rFonts w:cstheme="minorHAnsi"/>
        </w:rPr>
        <w:fldChar w:fldCharType="end"/>
      </w:r>
      <w:r w:rsidR="00645712">
        <w:rPr>
          <w:rFonts w:cstheme="minorHAnsi"/>
        </w:rPr>
        <w:t>. Furthermore, disseminated herpes</w:t>
      </w:r>
      <w:r w:rsidR="004138D9">
        <w:rPr>
          <w:rFonts w:cstheme="minorHAnsi"/>
        </w:rPr>
        <w:t xml:space="preserve"> has the highest mortality, again mortality increases with </w:t>
      </w:r>
      <w:r w:rsidR="00447990">
        <w:rPr>
          <w:rFonts w:cstheme="minorHAnsi"/>
        </w:rPr>
        <w:t xml:space="preserve">reducing </w:t>
      </w:r>
      <w:r w:rsidR="004138D9">
        <w:rPr>
          <w:rFonts w:cstheme="minorHAnsi"/>
        </w:rPr>
        <w:t>gestation</w:t>
      </w:r>
      <w:r w:rsidR="00645712">
        <w:rPr>
          <w:rFonts w:cstheme="minorHAnsi"/>
        </w:rPr>
        <w:t xml:space="preserve"> </w:t>
      </w:r>
      <w:r w:rsidR="00645712">
        <w:rPr>
          <w:rFonts w:cstheme="minorHAnsi"/>
        </w:rPr>
        <w:fldChar w:fldCharType="begin"/>
      </w:r>
      <w:r w:rsidR="00645712">
        <w:rPr>
          <w:rFonts w:cstheme="minorHAnsi"/>
        </w:rPr>
        <w:instrText xml:space="preserve"> ADDIN ZOTERO_ITEM CSL_CITATION {"citationID":"c0LkoATv","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645712">
        <w:rPr>
          <w:rFonts w:cstheme="minorHAnsi"/>
        </w:rPr>
        <w:fldChar w:fldCharType="separate"/>
      </w:r>
      <w:r w:rsidR="00645712" w:rsidRPr="00645712">
        <w:rPr>
          <w:rFonts w:ascii="Calibri" w:hAnsi="Calibri" w:cs="Calibri"/>
        </w:rPr>
        <w:t>(5)</w:t>
      </w:r>
      <w:r w:rsidR="00645712">
        <w:rPr>
          <w:rFonts w:cstheme="minorHAnsi"/>
        </w:rPr>
        <w:fldChar w:fldCharType="end"/>
      </w:r>
      <w:r w:rsidR="00645712">
        <w:rPr>
          <w:rFonts w:cstheme="minorHAnsi"/>
        </w:rPr>
        <w:t>.</w:t>
      </w:r>
      <w:r w:rsidR="005C3226">
        <w:rPr>
          <w:rFonts w:cstheme="minorHAnsi"/>
        </w:rPr>
        <w:t xml:space="preserve"> </w:t>
      </w:r>
    </w:p>
    <w:p w14:paraId="23677F1F" w14:textId="080B544B" w:rsidR="00F552F3" w:rsidRDefault="00971762" w:rsidP="0099110F">
      <w:pPr>
        <w:rPr>
          <w:rFonts w:cstheme="minorHAnsi"/>
        </w:rPr>
      </w:pPr>
      <w:r>
        <w:rPr>
          <w:rFonts w:cstheme="minorHAnsi"/>
        </w:rPr>
        <w:t>S</w:t>
      </w:r>
      <w:r w:rsidR="002D7674">
        <w:rPr>
          <w:rFonts w:cstheme="minorHAnsi"/>
        </w:rPr>
        <w:t>everal</w:t>
      </w:r>
      <w:r w:rsidR="005C3226">
        <w:rPr>
          <w:rFonts w:cstheme="minorHAnsi"/>
        </w:rPr>
        <w:t xml:space="preserve"> studies</w:t>
      </w:r>
      <w:r w:rsidR="002D7674">
        <w:rPr>
          <w:rFonts w:cstheme="minorHAnsi"/>
        </w:rPr>
        <w:t xml:space="preserve"> </w:t>
      </w:r>
      <w:r w:rsidR="005C3226">
        <w:rPr>
          <w:rFonts w:cstheme="minorHAnsi"/>
        </w:rPr>
        <w:t xml:space="preserve">have </w:t>
      </w:r>
      <w:r w:rsidR="001C630C">
        <w:rPr>
          <w:rFonts w:cstheme="minorHAnsi"/>
        </w:rPr>
        <w:t xml:space="preserve">demonstrated that </w:t>
      </w:r>
      <w:r w:rsidR="005C3226">
        <w:rPr>
          <w:rFonts w:cstheme="minorHAnsi"/>
        </w:rPr>
        <w:t>commenc</w:t>
      </w:r>
      <w:r w:rsidR="007B6EB1">
        <w:rPr>
          <w:rFonts w:cstheme="minorHAnsi"/>
        </w:rPr>
        <w:t>ing</w:t>
      </w:r>
      <w:r w:rsidR="005C3226">
        <w:rPr>
          <w:rFonts w:cstheme="minorHAnsi"/>
        </w:rPr>
        <w:t xml:space="preserve"> </w:t>
      </w:r>
      <w:r w:rsidR="002D7674">
        <w:rPr>
          <w:rFonts w:cstheme="minorHAnsi"/>
        </w:rPr>
        <w:t>prophylactic</w:t>
      </w:r>
      <w:r w:rsidR="005C3226">
        <w:rPr>
          <w:rFonts w:cstheme="minorHAnsi"/>
        </w:rPr>
        <w:t xml:space="preserve"> </w:t>
      </w:r>
      <w:proofErr w:type="spellStart"/>
      <w:r>
        <w:rPr>
          <w:rFonts w:cstheme="minorHAnsi"/>
        </w:rPr>
        <w:t>aciclovir</w:t>
      </w:r>
      <w:proofErr w:type="spellEnd"/>
      <w:r>
        <w:rPr>
          <w:rFonts w:cstheme="minorHAnsi"/>
        </w:rPr>
        <w:t xml:space="preserve"> </w:t>
      </w:r>
      <w:r w:rsidR="00394604">
        <w:rPr>
          <w:rFonts w:cstheme="minorHAnsi"/>
        </w:rPr>
        <w:t>or val</w:t>
      </w:r>
      <w:r w:rsidR="002C4026">
        <w:rPr>
          <w:rFonts w:cstheme="minorHAnsi"/>
        </w:rPr>
        <w:t>a</w:t>
      </w:r>
      <w:r w:rsidR="00394604">
        <w:rPr>
          <w:rFonts w:cstheme="minorHAnsi"/>
        </w:rPr>
        <w:t>ciclovir</w:t>
      </w:r>
      <w:r w:rsidR="005C3226">
        <w:rPr>
          <w:rFonts w:cstheme="minorHAnsi"/>
        </w:rPr>
        <w:t xml:space="preserve"> at 36 weeks</w:t>
      </w:r>
      <w:r>
        <w:rPr>
          <w:rFonts w:cstheme="minorHAnsi"/>
        </w:rPr>
        <w:t xml:space="preserve"> in </w:t>
      </w:r>
      <w:r w:rsidR="001C25D8" w:rsidRPr="004A1E2E">
        <w:rPr>
          <w:rFonts w:cstheme="minorHAnsi"/>
        </w:rPr>
        <w:t xml:space="preserve">mothers and pregnant people </w:t>
      </w:r>
      <w:r>
        <w:rPr>
          <w:rFonts w:cstheme="minorHAnsi"/>
        </w:rPr>
        <w:t>with a history of genital herpes</w:t>
      </w:r>
      <w:r w:rsidR="005C3226">
        <w:rPr>
          <w:rFonts w:cstheme="minorHAnsi"/>
        </w:rPr>
        <w:t xml:space="preserve"> reduc</w:t>
      </w:r>
      <w:r w:rsidR="007B6EB1">
        <w:rPr>
          <w:rFonts w:cstheme="minorHAnsi"/>
        </w:rPr>
        <w:t>es</w:t>
      </w:r>
      <w:r w:rsidR="005C3226">
        <w:rPr>
          <w:rFonts w:cstheme="minorHAnsi"/>
        </w:rPr>
        <w:t xml:space="preserve"> maternal genital </w:t>
      </w:r>
      <w:r w:rsidR="007B6EB1">
        <w:rPr>
          <w:rFonts w:cstheme="minorHAnsi"/>
        </w:rPr>
        <w:t xml:space="preserve">tract </w:t>
      </w:r>
      <w:r w:rsidR="005C3226">
        <w:rPr>
          <w:rFonts w:cstheme="minorHAnsi"/>
        </w:rPr>
        <w:t>viral load</w:t>
      </w:r>
      <w:r w:rsidR="007D15A5">
        <w:rPr>
          <w:rFonts w:cstheme="minorHAnsi"/>
        </w:rPr>
        <w:t xml:space="preserve"> and lesions at del</w:t>
      </w:r>
      <w:r w:rsidR="00512DDD">
        <w:rPr>
          <w:rFonts w:cstheme="minorHAnsi"/>
        </w:rPr>
        <w:t>i</w:t>
      </w:r>
      <w:r w:rsidR="007D15A5">
        <w:rPr>
          <w:rFonts w:cstheme="minorHAnsi"/>
        </w:rPr>
        <w:t>very</w:t>
      </w:r>
      <w:r w:rsidR="002D7674">
        <w:rPr>
          <w:rFonts w:cstheme="minorHAnsi"/>
        </w:rPr>
        <w:t xml:space="preserve"> </w:t>
      </w:r>
      <w:r w:rsidR="002D7674">
        <w:rPr>
          <w:rFonts w:cstheme="minorHAnsi"/>
        </w:rPr>
        <w:fldChar w:fldCharType="begin"/>
      </w:r>
      <w:r w:rsidR="007D6AEB">
        <w:rPr>
          <w:rFonts w:cstheme="minorHAnsi"/>
        </w:rPr>
        <w:instrText xml:space="preserve"> ADDIN ZOTERO_ITEM CSL_CITATION {"citationID":"Fx2DNMBs","properties":{"formattedCitation":"(32\\uc0\\u8211{}39)","plainCitation":"(32–39)","noteIndex":0},"citationItems":[{"id":61,"uris":["http://zotero.org/users/9828707/items/IVH2JQ3L"],"uri":["http://zotero.org/users/9828707/items/IVH2JQ3L"],"itemData":{"id":61,"type":"article-journal","abstract":"Genital herpes simplex virus (HSV) infection is one of the most common viral sexually transmitted diseases in the United States. Perinatal transmission of the virus to the fetus or neonate is a major concern in affected pregnancies. Our objective was to systematically review published data to estimate the effect of prophylactic acyclovir provided to pregnant women near term on the rate of recurrent genital herpes at delivery; the number of cesarean deliveries performed for clinical HSV recurrences or prodromal symptoms; and the prevalence of HSV virologic detection at delivery.","container-title":"Obstetrics and gynecology","ISSN":"0029-7844","issue":"6","note":"PMID: 14662233","page":"1396-403","title":"Acyclovir prophylaxis to prevent herpes simplex virus recurrence at delivery: a systematic review.","volume":"102","author":[{"family":"Sheffield","given":"Jeanne S"},{"family":"Hollier","given":"Lisa M"},{"family":"Hill","given":"James B"},{"family":"Stuart","given":"Gretchen S"},{"family":"Wendel","given":"George D"}],"issued":{"date-parts":[["2003",12]]}}},{"id":60,"uris":["http://zotero.org/users/9828707/items/H9Y6D4WE"],"uri":["http://zotero.org/users/9828707/items/H9Y6D4WE"],"itemData":{"id":60,"type":"article-journal","abstract":"The purpose of this study was to assess the efficacy of acyclovir in the reduction of herpes simplex virus culture and polymerase chain reaction positivity and cesarean delivery.","container-title":"American journal of obstetrics and gynecology","ISSN":"0002-9378","issue":"3","note":"PMID: 12634667","page":"836-43","title":"A double-blind, randomized, placebo-controlled trial of acyclovir in late pregnancy for the reduction of herpes simplex virus shedding and cesarean delivery.","volume":"188","author":[{"family":"Watts","given":"D Heather"},{"family":"Brown","given":"Zane A"},{"family":"Money","given":"Deborah"},{"family":"Selke","given":"Stacy"},{"family":"Huang","given":"Meei Li"},{"family":"Sacks","given":"Stephen L"},{"family":"Corey","given":"Lawrence"}],"issued":{"date-parts":[["2003",3]]}}},{"id":59,"uris":["http://zotero.org/users/9828707/items/KMUA5W2Q"],"uri":["http://zotero.org/users/9828707/items/KMUA5W2Q"],"itemData":{"id":59,"type":"article-journal","abstract":"To determine if suppressive acyclovir near term decreased the frequency of clinical recurrences at delivery in women with recurrent genital herpes simplex virus (HSV) infection.","container-title":"Infectious diseases in obstetrics and gynecology","DOI":"10.1155/S1064744902000054","ISSN":"1064-7449","issue":"2","note":"PMID: 12530483","page":"71-7","title":"Acyclovir suppression to prevent recurrent genital herpes at delivery.","volume":"10","author":[{"family":"Scott","given":"L L"},{"family":"Hollier","given":"L M"},{"family":"McIntire","given":"D"},{"family":"Sanchez","given":"P J"},{"family":"Jackson","given":"G L"},{"family":"Wendel","given":"G D"}],"issued":{"date-parts":[["2002",1]]}}},{"id":58,"uris":["http://zotero.org/users/9828707/items/KX4LJWHK"],"uri":["http://zotero.org/users/9828707/items/KX4LJWHK"],"itemData":{"id":58,"type":"article-journal","abstract":"To evaluate the efficacy and safety of a suppressive course of acyclovir in late pregnancy in women with recurrent genital herpes infection on the incidence of viral shedding, herpes lesion development and caesarean section for recurrent genital herpes.","container-title":"British journal of obstetrics and gynaecology","ISSN":"0306-5456","issue":"3","note":"PMID: 9532986","page":"275-80","title":"A randomised placebo controlled trial of suppressive acyclovir in late pregnancy in women with recurrent genital herpes infection.","volume":"105","author":[{"family":"Brocklehurst","given":"P"},{"family":"Kinghorn","given":"G"},{"family":"Carney","given":"O"},{"family":"Helsen","given":"K"},{"family":"Ross","given":"E"},{"family":"Ellis","given":"E"},{"family":"Shen","given":"R"},{"family":"Cowan","given":"F"},{"family":"Mindel","given":"A"}],"issued":{"date-parts":[["1998",3]]}}},{"id":57,"uris":["http://zotero.org/users/9828707/items/VUZ4TIPG"],"uri":["http://zotero.org/users/9828707/items/VUZ4TIPG"],"itemData":{"id":57,"type":"article-journal","abstract":"To determine if suppressive acyclovir therapy given to term gravidas experiencing a first episode of genital herpes simplex virus (HSV)-infection during pregnancy decreases the need for cesarean delivery for that indication.","container-title":"Obstetrics and gynecology","ISSN":"0029-7844","issue":"1","note":"PMID: 8532270","page":"69-73","title":"Acyclovir suppression to prevent cesarean delivery after first-episode genital herpes.","volume":"87","author":[{"family":"Scott","given":"L L"},{"family":"Sanchez","given":"P J"},{"family":"Jackson","given":"G L"},{"family":"Zeray","given":"F"},{"family":"Wendel","given":"G D"}],"issued":{"date-parts":[["1996",1]]}}},{"id":56,"uris":["http://zotero.org/users/9828707/items/3SZFGZQH"],"uri":["http://zotero.org/users/9828707/items/3SZFGZQH"],"itemData":{"id":56,"type":"article-journal","abstract":"Neonatal herpes affects about 1 in 15,000 newborns and the prognosis for disseminated disease with encephalitis is poor. We investigated whether acyclovir prophylaxis in late pregnancy effectively reduces the risk of viral shedding and, hence, of mother-to-child transmission at delivery. A prospective study was conducted. Pregnant women who had at least one episode of genital herpes during pregnancy were randomly assigned to two groups: group 1 (n=167) received oral acyclovir from 36 weeks of gestation to term; group 2 (n=121) received no treatment. Group 3 (n=201) comprised women not given prophylaxis who had a history of genital herpes, but no active episodes during pregnancy. No specific instruction were set up for obstetrical management except for cesarean section in case of a suspected herpes lesion at the time of labor. The rate of Cesarean section was 8.4% in group 1, 16.5% in group 2, and 9.9% in group 3 (p&lt;0.001). 75% of cesareans in group 2 and 10% in group 3 were done for genital herpes. Percentage of viral shedding was, respectively, 0% (group1), 5% (group2), and 0.5%(group3) (p&lt;0.05). These findings underline the value of antiviral prophylaxis in late pregnancy for women with a known history of genital herpes. Such prophylaxis only partly prevents neonatal herpes infection, because it is not applicable to patients with no known clinical history but may excrete the virus.","container-title":"European journal of obstetrics, gynecology, and reproductive biology","ISSN":"0301-2115","issue":"1","note":"PMID: 11311761","page":"55-8","title":"Acyclovir prophylaxis in late pregnancy prevents recurrent genital herpes and viral shedding.","volume":"96","author":[{"family":"Braig","given":"S"},{"family":"Luton","given":"D"},{"family":"Sibony","given":"O"},{"family":"Edlinger","given":"C"},{"family":"Boissinot","given":"C"},{"family":"Blot","given":"P"},{"family":"Oury","given":"J F"}],"issued":{"date-parts":[["2001",5]]}}},{"id":55,"uris":["http://zotero.org/users/9828707/items/MLN74QS5"],"uri":["http://zotero.org/users/9828707/items/MLN74QS5"],"itemData":{"id":55,"type":"article-journal","abstract":"Genital herpes simplex virus (HSV) infection is one of the most common viral sexually transmitted infections. The majority of women with genital herpes will have a recurrence during pregnancy. Transmission of the virus from mother to fetus typically occurs by direct contact with virus in the genital tract during birth.","container-title":"Cochrane database of systematic reviews (Online)","DOI":"10.1002/14651858.CD004946.pub2","ISSN":"1469-493X","issue":"1","note":"PMID: 18254066","page":"CD004946","title":"Third trimester antiviral prophylaxis for preventing maternal genital herpes simplex virus (HSV) recurrences and neonatal infection.","author":[{"family":"Hollier","given":"L M"},{"family":"Wendel","given":"G D"}],"issued":{"date-parts":[["2008",1]]}}},{"id":64,"uris":["http://zotero.org/users/9828707/items/9XL2MNQM"],"uri":["http://zotero.org/users/9828707/items/9XL2MNQM"],"itemData":{"id":64,"type":"article-journal","abstract":"To measure the efficacy of valacyclovir suppression in late pregnancy to reduce the incidence of recurrent genital herpes in labor and subsequent cesarean delivery.","container-title":"Obstetrics and gynecology","DOI":"10.1097/01.AOG.0000219749.96274.15","ISSN":"0029-7844","issue":"1","note":"PMID: 16816068","page":"141-7","title":"Valacyclovir prophylaxis to prevent recurrent herpes at delivery: a randomized clinical trial.","volume":"108","author":[{"family":"Sheffield","given":"Jeanne S"},{"family":"Hill","given":"James B"},{"family":"Hollier","given":"Lisa M"},{"family":"Laibl","given":"Vanessa R"},{"family":"Roberts","given":"Scott W"},{"family":"Sanchez","given":"Pablo J"},{"family":"Wendel","given":"George D"}],"issued":{"date-parts":[["2006",7]]}}}],"schema":"https://github.com/citation-style-language/schema/raw/master/csl-citation.json"} </w:instrText>
      </w:r>
      <w:r w:rsidR="002D7674">
        <w:rPr>
          <w:rFonts w:cstheme="minorHAnsi"/>
        </w:rPr>
        <w:fldChar w:fldCharType="separate"/>
      </w:r>
      <w:r w:rsidR="007D6AEB" w:rsidRPr="007D6AEB">
        <w:rPr>
          <w:rFonts w:ascii="Calibri" w:hAnsi="Calibri" w:cs="Calibri"/>
          <w:szCs w:val="24"/>
        </w:rPr>
        <w:t>(32–39)</w:t>
      </w:r>
      <w:r w:rsidR="002D7674">
        <w:rPr>
          <w:rFonts w:cstheme="minorHAnsi"/>
        </w:rPr>
        <w:fldChar w:fldCharType="end"/>
      </w:r>
      <w:r w:rsidR="006F1B19">
        <w:rPr>
          <w:rFonts w:cstheme="minorHAnsi"/>
        </w:rPr>
        <w:t>.</w:t>
      </w:r>
      <w:r w:rsidR="005C3226">
        <w:rPr>
          <w:rFonts w:cstheme="minorHAnsi"/>
        </w:rPr>
        <w:t xml:space="preserve"> </w:t>
      </w:r>
      <w:r w:rsidR="007D6AEB">
        <w:rPr>
          <w:rFonts w:cstheme="minorHAnsi"/>
        </w:rPr>
        <w:t>It is therefore proposed that</w:t>
      </w:r>
      <w:r>
        <w:rPr>
          <w:rFonts w:cstheme="minorHAnsi"/>
        </w:rPr>
        <w:t xml:space="preserve"> maternal antiviral suppressive therapy</w:t>
      </w:r>
      <w:r w:rsidR="007D6AEB">
        <w:rPr>
          <w:rFonts w:cstheme="minorHAnsi"/>
        </w:rPr>
        <w:t xml:space="preserve"> may reduce neonatal herpes, but this</w:t>
      </w:r>
      <w:r>
        <w:rPr>
          <w:rFonts w:cstheme="minorHAnsi"/>
        </w:rPr>
        <w:t xml:space="preserve"> has not been studied sufficiently to definitively demonstrate that </w:t>
      </w:r>
      <w:r w:rsidR="007D6AEB">
        <w:rPr>
          <w:rFonts w:cstheme="minorHAnsi"/>
        </w:rPr>
        <w:t>this is the case</w:t>
      </w:r>
      <w:r>
        <w:rPr>
          <w:rFonts w:cstheme="minorHAnsi"/>
        </w:rPr>
        <w:t xml:space="preserve"> </w:t>
      </w:r>
      <w:r>
        <w:rPr>
          <w:rFonts w:cstheme="minorHAnsi"/>
        </w:rPr>
        <w:fldChar w:fldCharType="begin"/>
      </w:r>
      <w:r w:rsidR="007D6AEB">
        <w:rPr>
          <w:rFonts w:cstheme="minorHAnsi"/>
        </w:rPr>
        <w:instrText xml:space="preserve"> ADDIN ZOTERO_ITEM CSL_CITATION {"citationID":"Y0kBT5ja","properties":{"formattedCitation":"(40,41)","plainCitation":"(40,41)","noteIndex":0},"citationItems":[{"id":12413,"uris":["http://zotero.org/users/9828707/items/G9NNUYWM"],"uri":["http://zotero.org/users/9828707/items/G9NNUYWM"],"itemData":{"id":12413,"type":"article-journal","abstract":"Infections with herpes simplex virus type 1 (HSV-1) or type 2 (HSV-2), both alpha herpesviruses, are highly prevalent worldwide. Both HSV types commonly cause genital infection, which, when acquired or reactivated during pregnancy, carries with it the risk of transmission to the fetus or neonate. Women who acquire primary or first-episode genital herpes during pregnancy are at greater risk for transmitting the infection than are women with recurrent genital herpes. Because viral infection and reactivation are frequently asymptomatic, many affected women are unaware of their infection and risk of transmission to their infants. Neonatal HSV infection can have devastating long-term consequences, especially when the central nervous system (CNS) is involved. Treatment of affected neonates with intravenous acyclovir has improved outcomes but there is room for further improvement, especially in regard to CNS disease. Working with pregnant women to prevent mother-to-child transmission of HSV is an important component in reducing the overall disease burden of neonatal HSV infections.","container-title":"Journal of the Pediatric Infectious Diseases Society","DOI":"10.1093/jpids/piu050","ISSN":"2048-7207","issue":"Suppl 1","journalAbbreviation":"J Pediatric Infect Dis Soc","language":"eng","note":"PMID: 25232472\nPMCID: PMC4164179","page":"S19-23","source":"PubMed","title":"Mother-to-Child Transmission of Herpes Simplex Virus","volume":"3 Suppl 1","author":[{"family":"James","given":"Scott H."},{"family":"Sheffield","given":"Jeanne S."},{"family":"Kimberlin","given":"David W."}],"issued":{"date-parts":[["2014",9]]}}},{"id":84,"uris":["http://zotero.org/users/9828707/items/NLK8ZYLZ"],"uri":["http://zotero.org/users/9828707/items/NLK8ZYLZ"],"itemData":{"id":84,"type":"article-journal","abstract":"Objective The goal was to describe herpes simplex virus (HSV) disease in neonates whose mothers received suppressive acyclovir therapy for HSV infection. Study design A multicenter case series of 8 infants who developed neonatal HSV disease following maternal antiviral suppressive therapy during pregnancy.\nResults Eight infants were identiﬁed from New Jersey (5), Maine (1), New York (1), and Texas (1) between 2005 and 2009. All 6 mothers of infants infected with HSV who were screened prenatally for group B Streptococcus were positive; 1 mother was not tested and the other had bacterial vaginosis and genital human papillomavirus infection. Six mothers had a ﬁrst clinical episode of genital HSV infection during this pregnancy; mothers with a prior history of genital HSV had no clinically recognized outbreak during the pregnancy. Perinatal transmission of HSV occurred in 7 infants (despite suppressive therapy until the day of delivery in 5 instances). Seven of 8 patients were born at term; 6 infants were male. In 7 of 8 cases, HSV was diagnosed by 8 days of age. Five infants had skin, eye, and mucous membrane disease, 2 had central nervous system disease (without and with disseminated disease), and one had intrauterine/disseminated disease.\nConclusions Although maternal antiviral suppressive therapy is an increasingly wide practice, physicians caring for neonates should be aware that suppressive therapy does not prevent neonatal HSV disease, which can have an atypical clinical presentation and drug resistance. (J Pediatr 2012;161:134-8).","container-title":"The Journal of Pediatrics","DOI":"10.1016/j.jpeds.2011.12.053","ISSN":"00223476","issue":"1","journalAbbreviation":"The Journal of Pediatrics","language":"en","page":"134-138.e3","source":"DOI.org (Crossref)","title":"Neonatal Herpes Disease following Maternal Antenatal Antiviral Suppressive Therapy: A Multicenter Case Series","title-short":"Neonatal Herpes Disease following Maternal Antenatal Antiviral Suppressive Therapy","volume":"161","author":[{"family":"Pinninti","given":"Swetha G."},{"family":"Angara","given":"Radhika"},{"family":"Feja","given":"Kristina N."},{"family":"Kimberlin","given":"David W."},{"family":"Leach","given":"Charles T."},{"family":"Conrad","given":"Dennis A."},{"family":"McCarthy","given":"Carol A."},{"family":"Tolan","given":"Robert W."}],"issued":{"date-parts":[["2012",7]]}}}],"schema":"https://github.com/citation-style-language/schema/raw/master/csl-citation.json"} </w:instrText>
      </w:r>
      <w:r>
        <w:rPr>
          <w:rFonts w:cstheme="minorHAnsi"/>
        </w:rPr>
        <w:fldChar w:fldCharType="separate"/>
      </w:r>
      <w:r w:rsidR="007D6AEB" w:rsidRPr="007D6AEB">
        <w:rPr>
          <w:rFonts w:ascii="Calibri" w:hAnsi="Calibri" w:cs="Calibri"/>
        </w:rPr>
        <w:t>(40,41)</w:t>
      </w:r>
      <w:r>
        <w:rPr>
          <w:rFonts w:cstheme="minorHAnsi"/>
        </w:rPr>
        <w:fldChar w:fldCharType="end"/>
      </w:r>
      <w:r>
        <w:rPr>
          <w:rFonts w:cstheme="minorHAnsi"/>
        </w:rPr>
        <w:t>. R</w:t>
      </w:r>
      <w:r w:rsidR="007B6EB1">
        <w:rPr>
          <w:rFonts w:cstheme="minorHAnsi"/>
        </w:rPr>
        <w:t xml:space="preserve">ecent UK </w:t>
      </w:r>
      <w:r w:rsidR="00394604">
        <w:rPr>
          <w:rFonts w:cstheme="minorHAnsi"/>
        </w:rPr>
        <w:t xml:space="preserve">surveillance </w:t>
      </w:r>
      <w:r w:rsidR="007B6EB1">
        <w:rPr>
          <w:rFonts w:cstheme="minorHAnsi"/>
        </w:rPr>
        <w:t xml:space="preserve">BPSU </w:t>
      </w:r>
      <w:r w:rsidR="00394604">
        <w:rPr>
          <w:rFonts w:cstheme="minorHAnsi"/>
        </w:rPr>
        <w:t>demonstrates that 33%</w:t>
      </w:r>
      <w:r w:rsidR="00095F7D">
        <w:rPr>
          <w:rFonts w:cstheme="minorHAnsi"/>
        </w:rPr>
        <w:t xml:space="preserve"> of</w:t>
      </w:r>
      <w:r w:rsidR="00394604">
        <w:rPr>
          <w:rFonts w:cstheme="minorHAnsi"/>
        </w:rPr>
        <w:t xml:space="preserve"> </w:t>
      </w:r>
      <w:r w:rsidR="006F1B19">
        <w:rPr>
          <w:rFonts w:cstheme="minorHAnsi"/>
        </w:rPr>
        <w:t>all babies</w:t>
      </w:r>
      <w:r w:rsidR="00394604">
        <w:rPr>
          <w:rFonts w:cstheme="minorHAnsi"/>
        </w:rPr>
        <w:t xml:space="preserve"> </w:t>
      </w:r>
      <w:r w:rsidR="006F1B19">
        <w:rPr>
          <w:rFonts w:cstheme="minorHAnsi"/>
        </w:rPr>
        <w:t xml:space="preserve">with neonatal HSV are born at or before 36 weeks and therefore would not benefit from </w:t>
      </w:r>
      <w:r>
        <w:rPr>
          <w:rFonts w:cstheme="minorHAnsi"/>
        </w:rPr>
        <w:t xml:space="preserve">suppressive </w:t>
      </w:r>
      <w:proofErr w:type="spellStart"/>
      <w:r>
        <w:rPr>
          <w:rFonts w:cstheme="minorHAnsi"/>
        </w:rPr>
        <w:t>ac</w:t>
      </w:r>
      <w:r w:rsidR="009348F6">
        <w:rPr>
          <w:rFonts w:cstheme="minorHAnsi"/>
        </w:rPr>
        <w:t>i</w:t>
      </w:r>
      <w:r>
        <w:rPr>
          <w:rFonts w:cstheme="minorHAnsi"/>
        </w:rPr>
        <w:t>clovir</w:t>
      </w:r>
      <w:proofErr w:type="spellEnd"/>
      <w:r>
        <w:rPr>
          <w:rFonts w:cstheme="minorHAnsi"/>
        </w:rPr>
        <w:t xml:space="preserve"> started at 36 weeks </w:t>
      </w:r>
      <w:r w:rsidR="00394604">
        <w:rPr>
          <w:rFonts w:cstheme="minorHAnsi"/>
        </w:rPr>
        <w:fldChar w:fldCharType="begin"/>
      </w:r>
      <w:r w:rsidR="00394604">
        <w:rPr>
          <w:rFonts w:cstheme="minorHAnsi"/>
        </w:rPr>
        <w:instrText xml:space="preserve"> ADDIN ZOTERO_ITEM CSL_CITATION {"citationID":"ilOnMKIX","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sidR="00394604">
        <w:rPr>
          <w:rFonts w:cstheme="minorHAnsi"/>
        </w:rPr>
        <w:fldChar w:fldCharType="separate"/>
      </w:r>
      <w:r w:rsidR="00394604" w:rsidRPr="00394604">
        <w:rPr>
          <w:rFonts w:ascii="Calibri" w:hAnsi="Calibri" w:cs="Calibri"/>
        </w:rPr>
        <w:t>(5)</w:t>
      </w:r>
      <w:r w:rsidR="00394604">
        <w:rPr>
          <w:rFonts w:cstheme="minorHAnsi"/>
        </w:rPr>
        <w:fldChar w:fldCharType="end"/>
      </w:r>
      <w:r w:rsidR="006F1B19">
        <w:rPr>
          <w:rFonts w:cstheme="minorHAnsi"/>
        </w:rPr>
        <w:t>. One</w:t>
      </w:r>
      <w:r w:rsidR="00394604">
        <w:rPr>
          <w:rFonts w:cstheme="minorHAnsi"/>
        </w:rPr>
        <w:t xml:space="preserve"> randomised controlled trial in Uganda</w:t>
      </w:r>
      <w:r w:rsidR="006F1B19">
        <w:rPr>
          <w:rFonts w:cstheme="minorHAnsi"/>
        </w:rPr>
        <w:t xml:space="preserve"> of 200 pregnant women known to be HSV</w:t>
      </w:r>
      <w:r w:rsidR="00394604">
        <w:rPr>
          <w:rFonts w:cstheme="minorHAnsi"/>
        </w:rPr>
        <w:t>-</w:t>
      </w:r>
      <w:r w:rsidR="006F1B19">
        <w:rPr>
          <w:rFonts w:cstheme="minorHAnsi"/>
        </w:rPr>
        <w:t>2 seropositive</w:t>
      </w:r>
      <w:r w:rsidR="00394604">
        <w:rPr>
          <w:rFonts w:cstheme="minorHAnsi"/>
        </w:rPr>
        <w:t xml:space="preserve"> (excluding those with active lesions at randomisation) </w:t>
      </w:r>
      <w:r w:rsidR="006F1B19">
        <w:rPr>
          <w:rFonts w:cstheme="minorHAnsi"/>
        </w:rPr>
        <w:t xml:space="preserve">demonstrated a significant reduction in preterm delivery in those commenced on </w:t>
      </w:r>
      <w:proofErr w:type="spellStart"/>
      <w:r w:rsidR="006F1B19">
        <w:rPr>
          <w:rFonts w:cstheme="minorHAnsi"/>
        </w:rPr>
        <w:t>aciclovir</w:t>
      </w:r>
      <w:proofErr w:type="spellEnd"/>
      <w:r w:rsidR="006F1B19">
        <w:rPr>
          <w:rFonts w:cstheme="minorHAnsi"/>
        </w:rPr>
        <w:t xml:space="preserve"> prophylaxis at 28 weeks compared to</w:t>
      </w:r>
      <w:r w:rsidR="007B6EB1">
        <w:rPr>
          <w:rFonts w:cstheme="minorHAnsi"/>
        </w:rPr>
        <w:t xml:space="preserve"> those commencing at 36 weeks</w:t>
      </w:r>
      <w:r w:rsidR="00394604">
        <w:rPr>
          <w:rFonts w:cstheme="minorHAnsi"/>
        </w:rPr>
        <w:t xml:space="preserve"> </w:t>
      </w:r>
      <w:r w:rsidR="00394604">
        <w:rPr>
          <w:rFonts w:cstheme="minorHAnsi"/>
        </w:rPr>
        <w:fldChar w:fldCharType="begin"/>
      </w:r>
      <w:r w:rsidR="007D6AEB">
        <w:rPr>
          <w:rFonts w:cstheme="minorHAnsi"/>
        </w:rPr>
        <w:instrText xml:space="preserve"> ADDIN ZOTERO_ITEM CSL_CITATION {"citationID":"CHPXFgWN","properties":{"formattedCitation":"(42)","plainCitation":"(42)","noteIndex":0},"citationItems":[{"id":227,"uris":["http://zotero.org/users/9828707/items/3E72KUTG"],"uri":["http://zotero.org/users/9828707/items/3E72KUTG"],"itemData":{"id":227,"type":"article-journal","abstract":"BACKGROUND: Acyclovir (ACV) given to HSV-2 positive women after 36 weeks reduces adverse outcomes but its benefit at lower gestation was undocumented. We determined the effect of oral acyclovir administered from 28 to 36 weeks on premature rupture of membranes (PROM) primarily and preterm delivery risk.\nMETHODS: This was a randomized, double-blind placebo-controlled trial among 200 HSV-2 positive pregnant women at 28 weeks of gestation at Mulago Hospital, Uganda. Participants were assigned randomly (1:1) to take either acyclovir 400 mg orally twice daily (intervention) or placebo (control) from 28 to 36 weeks. Both arms received acyclovir after 36 weeks until delivery. Development of Pre-PROM by 36 weeks and preterm delivery were outcomes.\nRESULTS: One hundred women were randomised to acyclovir and 100 to placebo arms between January 2014 and February 2015. There was tendency towards reduction of incidence of PROM at 36 weeks but this was not statistically significant (4.0% versus 10.0%; RR 0.35; 95% 0.11-1.10) in the acyclovir and placebo arms respectively. However, there was a significant reduction in the incidence of preterm delivery (11.1% versus 23.5%; RR 0.41; 95% 0.20-0.85) in the acyclovir and placebo arms respectively.\nCONCLUSIONS: Oral acyclovir given to HSV-2 positive pregnant women from 28 to 36 weeks reduced incidence of preterm delivery but did not significantly reduce incidence of pre-PROM.\nTRIAL REGISTRATION: www.pactr.org, PACTR201311000558197 .","container-title":"Reproductive Health","DOI":"10.1186/s12978-017-0292-7","ISSN":"1742-4755","issue":"1","journalAbbreviation":"Reprod Health","language":"eng","note":"PMID: 28253893\nPMCID: PMC5335854","page":"31","source":"PubMed","title":"Effect of suppressive acyclovir administered to HSV-2 positive mothers from week 28 to 36 weeks of pregnancy on adverse obstetric outcomes: a double-blind randomised placebo-controlled trial","title-short":"Effect of suppressive acyclovir administered to HSV-2 positive mothers from week 28 to 36 weeks of pregnancy on adverse obstetric outcomes","volume":"14","author":[{"family":"Nakubulwa","given":"Sarah"},{"family":"Kaye","given":"Dan K."},{"family":"Bwanga","given":"Freddie"},{"family":"Tumwesigye","given":"Nazarius Mbona"},{"family":"Nakku-Joloba","given":"Edith"},{"family":"Mirembe","given":"Florence"}],"issued":{"date-parts":[["2017",3,3]]}}}],"schema":"https://github.com/citation-style-language/schema/raw/master/csl-citation.json"} </w:instrText>
      </w:r>
      <w:r w:rsidR="00394604">
        <w:rPr>
          <w:rFonts w:cstheme="minorHAnsi"/>
        </w:rPr>
        <w:fldChar w:fldCharType="separate"/>
      </w:r>
      <w:r w:rsidR="007D6AEB" w:rsidRPr="007D6AEB">
        <w:rPr>
          <w:rFonts w:ascii="Calibri" w:hAnsi="Calibri" w:cs="Calibri"/>
        </w:rPr>
        <w:t>(42)</w:t>
      </w:r>
      <w:r w:rsidR="00394604">
        <w:rPr>
          <w:rFonts w:cstheme="minorHAnsi"/>
        </w:rPr>
        <w:fldChar w:fldCharType="end"/>
      </w:r>
      <w:r w:rsidR="007B6EB1">
        <w:rPr>
          <w:rFonts w:cstheme="minorHAnsi"/>
        </w:rPr>
        <w:t>.</w:t>
      </w:r>
      <w:r w:rsidR="00156654">
        <w:rPr>
          <w:rFonts w:cstheme="minorHAnsi"/>
        </w:rPr>
        <w:t xml:space="preserve"> </w:t>
      </w:r>
      <w:r w:rsidR="00F552F3">
        <w:rPr>
          <w:rFonts w:cstheme="minorHAnsi"/>
        </w:rPr>
        <w:t xml:space="preserve">Birth cohort data have demonstrated no significant increase in major birth defects in infants exposed to </w:t>
      </w:r>
      <w:proofErr w:type="spellStart"/>
      <w:r w:rsidR="00F552F3">
        <w:rPr>
          <w:rFonts w:cstheme="minorHAnsi"/>
        </w:rPr>
        <w:t>aciclovir</w:t>
      </w:r>
      <w:proofErr w:type="spellEnd"/>
      <w:r w:rsidR="00F552F3">
        <w:rPr>
          <w:rFonts w:cstheme="minorHAnsi"/>
        </w:rPr>
        <w:t xml:space="preserve"> or valaciclovir in the first trimester </w:t>
      </w:r>
      <w:r w:rsidR="00F552F3">
        <w:rPr>
          <w:rFonts w:cstheme="minorHAnsi"/>
        </w:rPr>
        <w:fldChar w:fldCharType="begin"/>
      </w:r>
      <w:r w:rsidR="007D6AEB">
        <w:rPr>
          <w:rFonts w:cstheme="minorHAnsi"/>
        </w:rPr>
        <w:instrText xml:space="preserve"> ADDIN ZOTERO_ITEM CSL_CITATION {"citationID":"bDqjAr2I","properties":{"formattedCitation":"(43,44)","plainCitation":"(43,44)","noteIndex":0},"citationItems":[{"id":12347,"uris":["http://zotero.org/users/9828707/items/WXY49TKP"],"uri":["http://zotero.org/users/9828707/items/WXY49TKP"],"itemData":{"id":12347,"type":"article-journal","title":"Acyclovir Pregnancy Registry and Valacyclovir Pregnancy Registry Interim Report","URL":"https://pregnancyregistry.gsk.com/acyclovir.html","author":[{"family":"Glaxo Wellcome","given":""}],"issued":{"date-parts":[["1997"]]}}},{"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00F552F3">
        <w:rPr>
          <w:rFonts w:cstheme="minorHAnsi"/>
        </w:rPr>
        <w:fldChar w:fldCharType="separate"/>
      </w:r>
      <w:r w:rsidR="007D6AEB" w:rsidRPr="007D6AEB">
        <w:rPr>
          <w:rFonts w:ascii="Calibri" w:hAnsi="Calibri" w:cs="Calibri"/>
        </w:rPr>
        <w:t>(43,44)</w:t>
      </w:r>
      <w:r w:rsidR="00F552F3">
        <w:rPr>
          <w:rFonts w:cstheme="minorHAnsi"/>
        </w:rPr>
        <w:fldChar w:fldCharType="end"/>
      </w:r>
      <w:r w:rsidR="003B3B48">
        <w:rPr>
          <w:rFonts w:cstheme="minorHAnsi"/>
        </w:rPr>
        <w:t>.</w:t>
      </w:r>
    </w:p>
    <w:p w14:paraId="4C09099B" w14:textId="35AD8090" w:rsidR="00547C2D" w:rsidRPr="00AD5969" w:rsidRDefault="00BA5BBA">
      <w:pPr>
        <w:rPr>
          <w:rFonts w:cstheme="minorHAnsi"/>
        </w:rPr>
      </w:pPr>
      <w:r>
        <w:rPr>
          <w:rFonts w:cstheme="minorHAnsi"/>
        </w:rPr>
        <w:t>Regarding risk benefit analysis of the timing of commencing</w:t>
      </w:r>
      <w:r w:rsidR="003B3B48">
        <w:rPr>
          <w:rFonts w:cstheme="minorHAnsi"/>
        </w:rPr>
        <w:t xml:space="preserve"> antiviral prophylaxis</w:t>
      </w:r>
      <w:r>
        <w:rPr>
          <w:rFonts w:cstheme="minorHAnsi"/>
        </w:rPr>
        <w:t xml:space="preserve"> in </w:t>
      </w:r>
      <w:r w:rsidR="001C25D8" w:rsidRPr="004A1E2E">
        <w:rPr>
          <w:rFonts w:cstheme="minorHAnsi"/>
        </w:rPr>
        <w:t xml:space="preserve">mothers and pregnant people </w:t>
      </w:r>
      <w:r w:rsidR="00342DB9">
        <w:rPr>
          <w:rFonts w:cstheme="minorHAnsi"/>
        </w:rPr>
        <w:t xml:space="preserve">known to have </w:t>
      </w:r>
      <w:r>
        <w:rPr>
          <w:rFonts w:cstheme="minorHAnsi"/>
        </w:rPr>
        <w:t>genital herpes in</w:t>
      </w:r>
      <w:r w:rsidR="00156654">
        <w:rPr>
          <w:rFonts w:cstheme="minorHAnsi"/>
        </w:rPr>
        <w:t xml:space="preserve"> the UK population</w:t>
      </w:r>
      <w:r>
        <w:rPr>
          <w:rFonts w:cstheme="minorHAnsi"/>
        </w:rPr>
        <w:t>, where 23% of babies with neonatal herpes are born between 32-36+6 weeks gestation with only a further 4% born 28 to 31+6 weeks gestation, it is consensus opinion</w:t>
      </w:r>
      <w:r w:rsidR="008215C4">
        <w:rPr>
          <w:rFonts w:cstheme="minorHAnsi"/>
        </w:rPr>
        <w:t xml:space="preserve"> of the writing group</w:t>
      </w:r>
      <w:r>
        <w:rPr>
          <w:rFonts w:cstheme="minorHAnsi"/>
        </w:rPr>
        <w:t xml:space="preserve"> that </w:t>
      </w:r>
      <w:r w:rsidR="003B3B48">
        <w:rPr>
          <w:rFonts w:cstheme="minorHAnsi"/>
        </w:rPr>
        <w:t>antiviral</w:t>
      </w:r>
      <w:r>
        <w:rPr>
          <w:rFonts w:cstheme="minorHAnsi"/>
        </w:rPr>
        <w:t xml:space="preserve"> prophylaxis </w:t>
      </w:r>
      <w:r w:rsidR="003B3B48">
        <w:rPr>
          <w:rFonts w:cstheme="minorHAnsi"/>
        </w:rPr>
        <w:t xml:space="preserve">should be routinely offered </w:t>
      </w:r>
      <w:r>
        <w:rPr>
          <w:rFonts w:cstheme="minorHAnsi"/>
        </w:rPr>
        <w:t>from 32 weeks</w:t>
      </w:r>
      <w:r w:rsidR="00342DB9">
        <w:rPr>
          <w:rFonts w:cstheme="minorHAnsi"/>
        </w:rPr>
        <w:t xml:space="preserve">. This is </w:t>
      </w:r>
      <w:r>
        <w:rPr>
          <w:rFonts w:cstheme="minorHAnsi"/>
        </w:rPr>
        <w:t>a change from the previous guidance</w:t>
      </w:r>
      <w:r w:rsidR="00342DB9">
        <w:rPr>
          <w:rFonts w:cstheme="minorHAnsi"/>
        </w:rPr>
        <w:t xml:space="preserve"> to start antiviral prophylaxis</w:t>
      </w:r>
      <w:r>
        <w:rPr>
          <w:rFonts w:cstheme="minorHAnsi"/>
        </w:rPr>
        <w:t xml:space="preserve"> </w:t>
      </w:r>
      <w:r w:rsidR="00447990">
        <w:rPr>
          <w:rFonts w:cstheme="minorHAnsi"/>
        </w:rPr>
        <w:t xml:space="preserve">at </w:t>
      </w:r>
      <w:r>
        <w:rPr>
          <w:rFonts w:cstheme="minorHAnsi"/>
        </w:rPr>
        <w:t>36 weeks.</w:t>
      </w:r>
      <w:r w:rsidR="00342DB9">
        <w:rPr>
          <w:rFonts w:cstheme="minorHAnsi"/>
        </w:rPr>
        <w:t xml:space="preserve"> For those at significantly increased risk of preterm delivery, consensus opinion is to start antiviral prophylaxis from 22 weeks. </w:t>
      </w:r>
      <w:bookmarkEnd w:id="0"/>
    </w:p>
    <w:p w14:paraId="3DEEC669" w14:textId="77777777" w:rsidR="00547C2D" w:rsidRPr="00AD5969" w:rsidRDefault="00547C2D">
      <w:pPr>
        <w:rPr>
          <w:rFonts w:cstheme="minorHAnsi"/>
        </w:rPr>
      </w:pPr>
    </w:p>
    <w:p w14:paraId="702B4EC6" w14:textId="77777777" w:rsidR="00F115A6" w:rsidRDefault="00F115A6">
      <w:pPr>
        <w:rPr>
          <w:rFonts w:cstheme="minorHAnsi"/>
          <w:b/>
        </w:rPr>
      </w:pPr>
      <w:r>
        <w:rPr>
          <w:rFonts w:cstheme="minorHAnsi"/>
          <w:b/>
        </w:rPr>
        <w:br w:type="page"/>
      </w:r>
    </w:p>
    <w:p w14:paraId="40E8B5AA" w14:textId="7580FB08" w:rsidR="00547C2D" w:rsidRPr="00AD5969" w:rsidRDefault="00AB792E">
      <w:pPr>
        <w:rPr>
          <w:rFonts w:cstheme="minorHAnsi"/>
          <w:b/>
        </w:rPr>
      </w:pPr>
      <w:r w:rsidRPr="00AD5969">
        <w:rPr>
          <w:rFonts w:cstheme="minorHAnsi"/>
          <w:b/>
        </w:rPr>
        <w:lastRenderedPageBreak/>
        <w:t>Disseminated herpes infection</w:t>
      </w:r>
      <w:r w:rsidR="006F5C20">
        <w:rPr>
          <w:rFonts w:cstheme="minorHAnsi"/>
          <w:b/>
        </w:rPr>
        <w:t xml:space="preserve"> and post-</w:t>
      </w:r>
      <w:r w:rsidR="000B5A94">
        <w:rPr>
          <w:rFonts w:cstheme="minorHAnsi"/>
          <w:b/>
        </w:rPr>
        <w:t>partum</w:t>
      </w:r>
      <w:r w:rsidR="00376360">
        <w:rPr>
          <w:rFonts w:cstheme="minorHAnsi"/>
          <w:b/>
        </w:rPr>
        <w:t xml:space="preserve"> </w:t>
      </w:r>
      <w:r w:rsidR="006F5C20">
        <w:rPr>
          <w:rFonts w:cstheme="minorHAnsi"/>
          <w:b/>
        </w:rPr>
        <w:t>presentation in</w:t>
      </w:r>
      <w:r w:rsidRPr="00AD5969">
        <w:rPr>
          <w:rFonts w:cstheme="minorHAnsi"/>
          <w:b/>
        </w:rPr>
        <w:t xml:space="preserve"> </w:t>
      </w:r>
      <w:r w:rsidR="001C25D8" w:rsidRPr="00F115A6">
        <w:rPr>
          <w:rFonts w:cstheme="minorHAnsi"/>
          <w:b/>
          <w:bCs/>
        </w:rPr>
        <w:t>mothers and pregnant people</w:t>
      </w:r>
    </w:p>
    <w:p w14:paraId="727F7C84" w14:textId="5171C24B" w:rsidR="006F5C20" w:rsidRDefault="002811D8">
      <w:pPr>
        <w:rPr>
          <w:rFonts w:cstheme="minorHAnsi"/>
        </w:rPr>
      </w:pPr>
      <w:r>
        <w:rPr>
          <w:rFonts w:cstheme="minorHAnsi"/>
        </w:rPr>
        <w:t>In adults, d</w:t>
      </w:r>
      <w:r w:rsidR="00AB792E" w:rsidRPr="00AD5969">
        <w:rPr>
          <w:rFonts w:cstheme="minorHAnsi"/>
        </w:rPr>
        <w:t>isseminated herpes</w:t>
      </w:r>
      <w:r w:rsidR="009828C1">
        <w:rPr>
          <w:rFonts w:cstheme="minorHAnsi"/>
        </w:rPr>
        <w:t xml:space="preserve"> simplex infection</w:t>
      </w:r>
      <w:r w:rsidR="000B5A94">
        <w:rPr>
          <w:rFonts w:cstheme="minorHAnsi"/>
        </w:rPr>
        <w:t xml:space="preserve"> is rare and</w:t>
      </w:r>
      <w:r w:rsidR="00AB792E" w:rsidRPr="00AD5969">
        <w:rPr>
          <w:rFonts w:cstheme="minorHAnsi"/>
        </w:rPr>
        <w:t xml:space="preserve"> may present with encephalitis, hepatitis, disseminated skin lesions</w:t>
      </w:r>
      <w:r w:rsidR="00F50B6E">
        <w:rPr>
          <w:rFonts w:cstheme="minorHAnsi"/>
        </w:rPr>
        <w:t>, viral sepsis</w:t>
      </w:r>
      <w:r w:rsidR="00AB792E" w:rsidRPr="00AD5969">
        <w:rPr>
          <w:rFonts w:cstheme="minorHAnsi"/>
        </w:rPr>
        <w:t xml:space="preserve"> or a combination of these conditions</w:t>
      </w:r>
      <w:r w:rsidR="00184B01">
        <w:rPr>
          <w:rFonts w:cstheme="minorHAnsi"/>
        </w:rPr>
        <w:t xml:space="preserve">. </w:t>
      </w:r>
      <w:r w:rsidR="00AB792E" w:rsidRPr="00AD5969">
        <w:rPr>
          <w:rFonts w:cstheme="minorHAnsi"/>
        </w:rPr>
        <w:t xml:space="preserve">However, it has been more commonly reported in pregnancy, particularly in the immunocompromised. The mortality </w:t>
      </w:r>
      <w:r w:rsidR="000A6C3E">
        <w:rPr>
          <w:rFonts w:cstheme="minorHAnsi"/>
        </w:rPr>
        <w:t xml:space="preserve">of the pregnant woman or person </w:t>
      </w:r>
      <w:r w:rsidR="00AB792E" w:rsidRPr="00AD5969">
        <w:rPr>
          <w:rFonts w:cstheme="minorHAnsi"/>
        </w:rPr>
        <w:t>associated with this condition is high</w:t>
      </w:r>
      <w:r w:rsidR="00AB2B40">
        <w:rPr>
          <w:rFonts w:cstheme="minorHAnsi"/>
        </w:rPr>
        <w:t xml:space="preserve"> </w:t>
      </w:r>
      <w:r w:rsidR="00AB2B40">
        <w:rPr>
          <w:rFonts w:cstheme="minorHAnsi"/>
        </w:rPr>
        <w:fldChar w:fldCharType="begin"/>
      </w:r>
      <w:r w:rsidR="007D6AEB">
        <w:rPr>
          <w:rFonts w:cstheme="minorHAnsi"/>
        </w:rPr>
        <w:instrText xml:space="preserve"> ADDIN ZOTERO_ITEM CSL_CITATION {"citationID":"djAGGJOa","properties":{"formattedCitation":"(45)","plainCitation":"(45)","noteIndex":0},"citationItems":[{"id":15,"uris":["http://zotero.org/users/9828707/items/LHDDA6TK"],"uri":["http://zotero.org/users/9828707/items/LHDDA6TK"],"itemData":{"id":15,"type":"article-journal","abstract":"A case of disseminated herpes simplex virus infection during pregnancy is reported, and 26 similar cases are reviewed. The present case was unusual in that it occurred in the 12th week of gestation, whereas all but one of the other cases occurred in the second or third trimester. This rare complication is generally preceded by a flu-like prodrome with or without oral or genital lesions. The clinical presentation is (1) encephalitis without hepatic involvement, (2) hepatitis with or without central nervous system findings, or (3) disseminated skin lesions. When the liver is involved, rapidly progressive hepatic necrosis and severe coagulopathy are common and the mortality is high. Early diagnosis and early institution of antiviral chemotherapy with acyclovir greatly improve the outcome for both mother and infant.","container-title":"Clinical infectious diseases : an official publication of the Infectious Diseases Society of America","ISSN":"1058-4838","issue":"1","note":"PMID: 8824966","page":"51-8","title":"Disseminated herpesvirus infection during pregnancy.","volume":"22","author":[{"family":"Young","given":"E J"},{"family":"Chafizadeh","given":"E"},{"family":"Oliveira","given":"V L"},{"family":"Genta","given":"R M"}],"issued":{"date-parts":[["1996",1]]}}}],"schema":"https://github.com/citation-style-language/schema/raw/master/csl-citation.json"} </w:instrText>
      </w:r>
      <w:r w:rsidR="00AB2B40">
        <w:rPr>
          <w:rFonts w:cstheme="minorHAnsi"/>
        </w:rPr>
        <w:fldChar w:fldCharType="separate"/>
      </w:r>
      <w:r w:rsidR="007D6AEB" w:rsidRPr="007D6AEB">
        <w:rPr>
          <w:rFonts w:ascii="Calibri" w:hAnsi="Calibri" w:cs="Calibri"/>
        </w:rPr>
        <w:t>(45)</w:t>
      </w:r>
      <w:r w:rsidR="00AB2B40">
        <w:rPr>
          <w:rFonts w:cstheme="minorHAnsi"/>
        </w:rPr>
        <w:fldChar w:fldCharType="end"/>
      </w:r>
      <w:r w:rsidR="00AB792E" w:rsidRPr="00AD5969">
        <w:rPr>
          <w:rFonts w:cstheme="minorHAnsi"/>
        </w:rPr>
        <w:t>.</w:t>
      </w:r>
    </w:p>
    <w:p w14:paraId="469D493C" w14:textId="4C1134BD" w:rsidR="006F5C20" w:rsidRDefault="000B5A94">
      <w:pPr>
        <w:rPr>
          <w:rFonts w:cstheme="minorHAnsi"/>
        </w:rPr>
      </w:pPr>
      <w:r>
        <w:rPr>
          <w:rFonts w:cstheme="minorHAnsi"/>
        </w:rPr>
        <w:t xml:space="preserve">The </w:t>
      </w:r>
      <w:r w:rsidR="00585A88">
        <w:rPr>
          <w:rFonts w:cstheme="minorHAnsi"/>
        </w:rPr>
        <w:t>adult</w:t>
      </w:r>
      <w:r>
        <w:rPr>
          <w:rFonts w:cstheme="minorHAnsi"/>
        </w:rPr>
        <w:t xml:space="preserve"> may </w:t>
      </w:r>
      <w:r w:rsidR="006F5C20">
        <w:rPr>
          <w:rFonts w:cstheme="minorHAnsi"/>
        </w:rPr>
        <w:t>present unwell with HSV</w:t>
      </w:r>
      <w:r w:rsidR="00F40B62">
        <w:rPr>
          <w:rFonts w:cstheme="minorHAnsi"/>
        </w:rPr>
        <w:t xml:space="preserve"> in pregnancy or</w:t>
      </w:r>
      <w:r w:rsidR="006F5C20">
        <w:rPr>
          <w:rFonts w:cstheme="minorHAnsi"/>
        </w:rPr>
        <w:t xml:space="preserve"> in the days after </w:t>
      </w:r>
      <w:r w:rsidR="00585A88">
        <w:rPr>
          <w:rFonts w:cstheme="minorHAnsi"/>
        </w:rPr>
        <w:t>delivery, with</w:t>
      </w:r>
      <w:r w:rsidR="006F5C20">
        <w:rPr>
          <w:rFonts w:cstheme="minorHAnsi"/>
        </w:rPr>
        <w:t xml:space="preserve"> local or disseminated disease. Their infants may have been exposed to HSV viraemia via the placenta and /or </w:t>
      </w:r>
      <w:r>
        <w:rPr>
          <w:rFonts w:cstheme="minorHAnsi"/>
        </w:rPr>
        <w:t xml:space="preserve">early asymptomatic lesions via the </w:t>
      </w:r>
      <w:r w:rsidR="006F5C20">
        <w:rPr>
          <w:rFonts w:cstheme="minorHAnsi"/>
        </w:rPr>
        <w:t xml:space="preserve">birth </w:t>
      </w:r>
      <w:r w:rsidR="00585A88">
        <w:rPr>
          <w:rFonts w:cstheme="minorHAnsi"/>
        </w:rPr>
        <w:t>canal and</w:t>
      </w:r>
      <w:r w:rsidR="006F5C20">
        <w:rPr>
          <w:rFonts w:cstheme="minorHAnsi"/>
        </w:rPr>
        <w:t xml:space="preserve"> are also at risk of severe HSV disease</w:t>
      </w:r>
      <w:r w:rsidR="00585A88">
        <w:rPr>
          <w:rFonts w:cstheme="minorHAnsi"/>
        </w:rPr>
        <w:t xml:space="preserve"> and death. In babies for whom their previously pregnant mother or parent presents</w:t>
      </w:r>
      <w:r w:rsidR="00D06D68">
        <w:rPr>
          <w:rFonts w:cstheme="minorHAnsi"/>
        </w:rPr>
        <w:t xml:space="preserve"> with primary HSV</w:t>
      </w:r>
      <w:r w:rsidR="00585A88">
        <w:rPr>
          <w:rFonts w:cstheme="minorHAnsi"/>
        </w:rPr>
        <w:t xml:space="preserve"> up to</w:t>
      </w:r>
      <w:r w:rsidR="00065473" w:rsidRPr="003927AA">
        <w:t xml:space="preserve"> </w:t>
      </w:r>
      <w:r w:rsidR="00487F53">
        <w:t>4</w:t>
      </w:r>
      <w:r w:rsidR="00487F53" w:rsidRPr="003927AA">
        <w:t xml:space="preserve"> </w:t>
      </w:r>
      <w:r w:rsidR="00065473" w:rsidRPr="003927AA">
        <w:t xml:space="preserve">weeks </w:t>
      </w:r>
      <w:r w:rsidR="00065473">
        <w:t>following birth</w:t>
      </w:r>
      <w:r w:rsidR="00095F7D">
        <w:rPr>
          <w:rFonts w:cstheme="minorHAnsi"/>
        </w:rPr>
        <w:t>,</w:t>
      </w:r>
      <w:r w:rsidR="00585A88">
        <w:rPr>
          <w:rFonts w:cstheme="minorHAnsi"/>
        </w:rPr>
        <w:t xml:space="preserve"> </w:t>
      </w:r>
      <w:r w:rsidR="006F5C20">
        <w:rPr>
          <w:rFonts w:cstheme="minorHAnsi"/>
        </w:rPr>
        <w:t xml:space="preserve">HSV </w:t>
      </w:r>
      <w:proofErr w:type="gramStart"/>
      <w:r w:rsidR="00585A88">
        <w:rPr>
          <w:rFonts w:cstheme="minorHAnsi"/>
        </w:rPr>
        <w:t>testing</w:t>
      </w:r>
      <w:proofErr w:type="gramEnd"/>
      <w:r w:rsidR="006F5C20">
        <w:rPr>
          <w:rFonts w:cstheme="minorHAnsi"/>
        </w:rPr>
        <w:t xml:space="preserve"> and treatment </w:t>
      </w:r>
      <w:r w:rsidR="00490135">
        <w:rPr>
          <w:rFonts w:cstheme="minorHAnsi"/>
        </w:rPr>
        <w:t xml:space="preserve">of the infant </w:t>
      </w:r>
      <w:r w:rsidR="006F5C20">
        <w:rPr>
          <w:rFonts w:cstheme="minorHAnsi"/>
        </w:rPr>
        <w:t>must be initiated urgently</w:t>
      </w:r>
      <w:r w:rsidR="00585A88">
        <w:rPr>
          <w:rFonts w:cstheme="minorHAnsi"/>
        </w:rPr>
        <w:t xml:space="preserve">. </w:t>
      </w:r>
    </w:p>
    <w:p w14:paraId="423D7F2D" w14:textId="24F2A95E" w:rsidR="00547C2D" w:rsidRPr="00AD5969" w:rsidRDefault="00AB792E">
      <w:pPr>
        <w:rPr>
          <w:rFonts w:cstheme="minorHAnsi"/>
        </w:rPr>
      </w:pPr>
      <w:r w:rsidRPr="00AD5969">
        <w:rPr>
          <w:rFonts w:cstheme="minorHAnsi"/>
        </w:rPr>
        <w:t xml:space="preserve">All immunocompromised </w:t>
      </w:r>
      <w:r w:rsidR="00055AE8" w:rsidRPr="00AD5969">
        <w:rPr>
          <w:rFonts w:cstheme="minorHAnsi"/>
        </w:rPr>
        <w:t>people</w:t>
      </w:r>
      <w:r w:rsidR="001B431A">
        <w:rPr>
          <w:rFonts w:cstheme="minorHAnsi"/>
        </w:rPr>
        <w:t xml:space="preserve"> (which may include </w:t>
      </w:r>
      <w:r w:rsidRPr="00AD5969">
        <w:rPr>
          <w:rFonts w:cstheme="minorHAnsi"/>
        </w:rPr>
        <w:t xml:space="preserve">those </w:t>
      </w:r>
      <w:r w:rsidR="00706FE3">
        <w:rPr>
          <w:rFonts w:cstheme="minorHAnsi"/>
        </w:rPr>
        <w:t>living</w:t>
      </w:r>
      <w:r w:rsidR="00706FE3" w:rsidRPr="00AD5969">
        <w:rPr>
          <w:rFonts w:cstheme="minorHAnsi"/>
        </w:rPr>
        <w:t xml:space="preserve"> </w:t>
      </w:r>
      <w:r w:rsidRPr="00AD5969">
        <w:rPr>
          <w:rFonts w:cstheme="minorHAnsi"/>
        </w:rPr>
        <w:t xml:space="preserve">with HIV </w:t>
      </w:r>
      <w:r w:rsidR="001B431A">
        <w:rPr>
          <w:rFonts w:cstheme="minorHAnsi"/>
        </w:rPr>
        <w:t>with suppressed CD4 counts)</w:t>
      </w:r>
      <w:r w:rsidRPr="00AD5969">
        <w:rPr>
          <w:rFonts w:cstheme="minorHAnsi"/>
        </w:rPr>
        <w:t>, are at increased risk of more severe and frequent symptomatic recurrent episodes of genital herpes during pregnancy and of asymptomatic shedding of HSV at term</w:t>
      </w:r>
      <w:r w:rsidR="00AB2B40">
        <w:rPr>
          <w:rFonts w:cstheme="minorHAnsi"/>
        </w:rPr>
        <w:t xml:space="preserve"> </w:t>
      </w:r>
      <w:r w:rsidR="00AB2B40">
        <w:rPr>
          <w:rFonts w:cstheme="minorHAnsi"/>
        </w:rPr>
        <w:fldChar w:fldCharType="begin"/>
      </w:r>
      <w:r w:rsidR="007D6AEB">
        <w:rPr>
          <w:rFonts w:cstheme="minorHAnsi"/>
        </w:rPr>
        <w:instrText xml:space="preserve"> ADDIN ZOTERO_ITEM CSL_CITATION {"citationID":"hL1dSqpZ","properties":{"formattedCitation":"(46,47)","plainCitation":"(46,47)","noteIndex":0},"citationItems":[{"id":29,"uris":["http://zotero.org/users/9828707/items/P6S5DJ5I"],"uri":["http://zotero.org/users/9828707/items/P6S5DJ5I"],"itemData":{"id":29,"type":"article-journal","abstract":"Our purpose was to determine whether pregnant women infected with human immunodeficiency virus-1 have an increased risk of herpes simplex virus-2 seropositivity and herpes simplex virus reactivation at delivery.","container-title":"American journal of obstetrics and gynecology","ISSN":"0002-9378","issue":"2","note":"PMID: 9290467","page":"450-4","title":"Herpes simplex virus seropositivity and reactivation at delivery among pregnant women infected with human immunodeficiency virus-1.","volume":"177","author":[{"family":"Hitti","given":"J"},{"family":"Watts","given":"D H"},{"family":"Burchett","given":"S K"},{"family":"Schacker","given":"T"},{"family":"Selke","given":"S"},{"family":"Brown","given":"Z A"},{"family":"Corey","given":"L"}],"issued":{"date-parts":[["1997",8]]}}},{"id":53,"uris":["http://zotero.org/users/9828707/items/BEZ6LC7U"],"uri":["http://zotero.org/users/9828707/items/BEZ6LC7U"],"itemData":{"id":53,"type":"article-journal","abstract":"To assess the risk of perinatal human immunodeficiency virus (HIV) transmission in HIV-infected women clinically diagnosed with genital herpes simplex virus (HSV) infection during pregnancy.","container-title":"Obstetrics and gynecology","DOI":"10.1097/01.AOG.0000185917.90004.7c","ISSN":"0029-7844","issue":"6","note":"PMID: 16319261","page":"1341-8","title":"Genital herpes simplex virus infection and perinatal transmission of human immunodeficiency virus.","volume":"106","author":[{"family":"Chen","given":"Katherine T"},{"family":"Segú","given":"Marta"},{"family":"Lumey","given":"L H"},{"family":"Kuhn","given":"Louise"},{"family":"Carter","given":"Rosalind J"},{"family":"Bulterys","given":"Marc"},{"family":"Abrams","given":"Elaine J"}],"issued":{"date-parts":[["2005",12]]}}}],"schema":"https://github.com/citation-style-language/schema/raw/master/csl-citation.json"} </w:instrText>
      </w:r>
      <w:r w:rsidR="00AB2B40">
        <w:rPr>
          <w:rFonts w:cstheme="minorHAnsi"/>
        </w:rPr>
        <w:fldChar w:fldCharType="separate"/>
      </w:r>
      <w:r w:rsidR="007D6AEB" w:rsidRPr="007D6AEB">
        <w:rPr>
          <w:rFonts w:ascii="Calibri" w:hAnsi="Calibri" w:cs="Calibri"/>
        </w:rPr>
        <w:t>(46,47)</w:t>
      </w:r>
      <w:r w:rsidR="00AB2B40">
        <w:rPr>
          <w:rFonts w:cstheme="minorHAnsi"/>
        </w:rPr>
        <w:fldChar w:fldCharType="end"/>
      </w:r>
      <w:r w:rsidRPr="00AD5969">
        <w:rPr>
          <w:rFonts w:cstheme="minorHAnsi"/>
        </w:rPr>
        <w:t>. As co-infection with HSV and HIV results in an increased replication of both viruses</w:t>
      </w:r>
      <w:r w:rsidR="00AB2B40">
        <w:rPr>
          <w:rFonts w:cstheme="minorHAnsi"/>
        </w:rPr>
        <w:t xml:space="preserve"> </w:t>
      </w:r>
      <w:r w:rsidR="00A3104F">
        <w:rPr>
          <w:rFonts w:cstheme="minorHAnsi"/>
        </w:rPr>
        <w:fldChar w:fldCharType="begin"/>
      </w:r>
      <w:r w:rsidR="007D6AEB">
        <w:rPr>
          <w:rFonts w:cstheme="minorHAnsi"/>
        </w:rPr>
        <w:instrText xml:space="preserve"> ADDIN ZOTERO_ITEM CSL_CITATION {"citationID":"iLje9pS1","properties":{"formattedCitation":"(48)","plainCitation":"(48)","noteIndex":0},"citationItems":[{"id":41,"uris":["http://zotero.org/users/9828707/items/52BU5SZE"],"uri":["http://zotero.org/users/9828707/items/52BU5SZE"],"itemData":{"id":41,"type":"article-journal","abstract":"The human immunodeficiency virus (HIV-1) uses the CD4 molecule, expressed by T helper cells and activated macrophages, as a receptor for entry into host cells. In tissues co-infected with herpes simplex type 1 (HSV-1), HIV-1 virions were observed to infect keratinocytes, which, because they lack the CD4 molecule, are normally incapable of being infected by HIV-1. Although a number of other viruses have been reported to enhance HIV-1 viral transcription in vitro, this is the first in-vivo report to our knowledge of reciprocal enhancement of viral replication associated with co-infection of keratinocytes and macrophages by HIV-1 and HSV-1 in patients with AIDS and non-genital herpes simplex lesions. The virions in the co-infected cells were larger, morphologically atypical, and appear to be hybrids; most contain the HIV-1 envelope necessary for infectivity. The increased viral load and the proximity of the virions to the cutaneous surface may lead to increased risk of transcutaneous transmission of both viruses. These findings point to the need for incorporation of suppressive treatment for herpes simplex in the treatment of AIDS.","container-title":"Lancet","ISSN":"0140-6736","issue":"8892","note":"PMID: 7905094","page":"255-8","title":"Co-infection and synergy of human immunodeficiency virus-1 and herpes simplex virus-1.","volume":"343","author":[{"family":"Heng","given":"M C"},{"family":"Heng","given":"S Y"},{"family":"Allen","given":"S G"}],"issued":{"date-parts":[["1994",1,29]]}}}],"schema":"https://github.com/citation-style-language/schema/raw/master/csl-citation.json"} </w:instrText>
      </w:r>
      <w:r w:rsidR="00A3104F">
        <w:rPr>
          <w:rFonts w:cstheme="minorHAnsi"/>
        </w:rPr>
        <w:fldChar w:fldCharType="separate"/>
      </w:r>
      <w:r w:rsidR="007D6AEB" w:rsidRPr="007D6AEB">
        <w:rPr>
          <w:rFonts w:ascii="Calibri" w:hAnsi="Calibri" w:cs="Calibri"/>
        </w:rPr>
        <w:t>(48)</w:t>
      </w:r>
      <w:r w:rsidR="00A3104F">
        <w:rPr>
          <w:rFonts w:cstheme="minorHAnsi"/>
        </w:rPr>
        <w:fldChar w:fldCharType="end"/>
      </w:r>
      <w:r w:rsidRPr="00AD5969">
        <w:rPr>
          <w:rFonts w:cstheme="minorHAnsi"/>
        </w:rPr>
        <w:t>,</w:t>
      </w:r>
      <w:r w:rsidR="00A3104F">
        <w:rPr>
          <w:rFonts w:cstheme="minorHAnsi"/>
        </w:rPr>
        <w:t xml:space="preserve"> </w:t>
      </w:r>
      <w:r w:rsidRPr="00AD5969">
        <w:rPr>
          <w:rFonts w:cstheme="minorHAnsi"/>
        </w:rPr>
        <w:t>there are concerns that genital reactivation of HSV may increase the risk of perinatal transmission of both HIV and HSV</w:t>
      </w:r>
      <w:r w:rsidR="00AB2B40">
        <w:rPr>
          <w:rFonts w:cstheme="minorHAnsi"/>
        </w:rPr>
        <w:t xml:space="preserve"> </w:t>
      </w:r>
      <w:r w:rsidR="00AB2B40">
        <w:rPr>
          <w:rFonts w:cstheme="minorHAnsi"/>
        </w:rPr>
        <w:fldChar w:fldCharType="begin"/>
      </w:r>
      <w:r w:rsidR="007D6AEB">
        <w:rPr>
          <w:rFonts w:cstheme="minorHAnsi"/>
        </w:rPr>
        <w:instrText xml:space="preserve"> ADDIN ZOTERO_ITEM CSL_CITATION {"citationID":"ratFzJmW","properties":{"formattedCitation":"(46,47)","plainCitation":"(46,47)","noteIndex":0},"citationItems":[{"id":29,"uris":["http://zotero.org/users/9828707/items/P6S5DJ5I"],"uri":["http://zotero.org/users/9828707/items/P6S5DJ5I"],"itemData":{"id":29,"type":"article-journal","abstract":"Our purpose was to determine whether pregnant women infected with human immunodeficiency virus-1 have an increased risk of herpes simplex virus-2 seropositivity and herpes simplex virus reactivation at delivery.","container-title":"American journal of obstetrics and gynecology","ISSN":"0002-9378","issue":"2","note":"PMID: 9290467","page":"450-4","title":"Herpes simplex virus seropositivity and reactivation at delivery among pregnant women infected with human immunodeficiency virus-1.","volume":"177","author":[{"family":"Hitti","given":"J"},{"family":"Watts","given":"D H"},{"family":"Burchett","given":"S K"},{"family":"Schacker","given":"T"},{"family":"Selke","given":"S"},{"family":"Brown","given":"Z A"},{"family":"Corey","given":"L"}],"issued":{"date-parts":[["1997",8]]}}},{"id":53,"uris":["http://zotero.org/users/9828707/items/BEZ6LC7U"],"uri":["http://zotero.org/users/9828707/items/BEZ6LC7U"],"itemData":{"id":53,"type":"article-journal","abstract":"To assess the risk of perinatal human immunodeficiency virus (HIV) transmission in HIV-infected women clinically diagnosed with genital herpes simplex virus (HSV) infection during pregnancy.","container-title":"Obstetrics and gynecology","DOI":"10.1097/01.AOG.0000185917.90004.7c","ISSN":"0029-7844","issue":"6","note":"PMID: 16319261","page":"1341-8","title":"Genital herpes simplex virus infection and perinatal transmission of human immunodeficiency virus.","volume":"106","author":[{"family":"Chen","given":"Katherine T"},{"family":"Segú","given":"Marta"},{"family":"Lumey","given":"L H"},{"family":"Kuhn","given":"Louise"},{"family":"Carter","given":"Rosalind J"},{"family":"Bulterys","given":"Marc"},{"family":"Abrams","given":"Elaine J"}],"issued":{"date-parts":[["2005",12]]}}}],"schema":"https://github.com/citation-style-language/schema/raw/master/csl-citation.json"} </w:instrText>
      </w:r>
      <w:r w:rsidR="00AB2B40">
        <w:rPr>
          <w:rFonts w:cstheme="minorHAnsi"/>
        </w:rPr>
        <w:fldChar w:fldCharType="separate"/>
      </w:r>
      <w:r w:rsidR="007D6AEB" w:rsidRPr="007D6AEB">
        <w:rPr>
          <w:rFonts w:ascii="Calibri" w:hAnsi="Calibri" w:cs="Calibri"/>
        </w:rPr>
        <w:t>(46,47)</w:t>
      </w:r>
      <w:r w:rsidR="00AB2B40">
        <w:rPr>
          <w:rFonts w:cstheme="minorHAnsi"/>
        </w:rPr>
        <w:fldChar w:fldCharType="end"/>
      </w:r>
      <w:r w:rsidR="00AB2B40">
        <w:rPr>
          <w:rFonts w:cstheme="minorHAnsi"/>
        </w:rPr>
        <w:t xml:space="preserve">, </w:t>
      </w:r>
      <w:r w:rsidRPr="00AD5969">
        <w:rPr>
          <w:rFonts w:cstheme="minorHAnsi"/>
        </w:rPr>
        <w:t xml:space="preserve">although this has not been realised in practice in the UK. </w:t>
      </w:r>
    </w:p>
    <w:p w14:paraId="587F8411" w14:textId="558B56DA" w:rsidR="00F40B62" w:rsidRDefault="00AB792E" w:rsidP="00F40B62">
      <w:pPr>
        <w:rPr>
          <w:rFonts w:cstheme="minorHAnsi"/>
        </w:rPr>
      </w:pPr>
      <w:r w:rsidRPr="00AD5969">
        <w:rPr>
          <w:rFonts w:cstheme="minorHAnsi"/>
        </w:rPr>
        <w:t xml:space="preserve">For more detailed information on the diagnosis and management of HSV infection in </w:t>
      </w:r>
      <w:r w:rsidR="00CC3895">
        <w:rPr>
          <w:rFonts w:cstheme="minorHAnsi"/>
        </w:rPr>
        <w:t>adults</w:t>
      </w:r>
      <w:r w:rsidRPr="00AD5969">
        <w:rPr>
          <w:rFonts w:cstheme="minorHAnsi"/>
        </w:rPr>
        <w:t xml:space="preserve">, please refer to the </w:t>
      </w:r>
      <w:r w:rsidR="00CC3895">
        <w:rPr>
          <w:rFonts w:cstheme="minorHAnsi"/>
        </w:rPr>
        <w:t>2024</w:t>
      </w:r>
      <w:r w:rsidR="00CC3895" w:rsidRPr="00AD5969">
        <w:rPr>
          <w:rFonts w:cstheme="minorHAnsi"/>
        </w:rPr>
        <w:t xml:space="preserve"> </w:t>
      </w:r>
      <w:r w:rsidRPr="00AD5969">
        <w:rPr>
          <w:rFonts w:cstheme="minorHAnsi"/>
        </w:rPr>
        <w:t>BASHH guideline on the management of genital herpes</w:t>
      </w:r>
      <w:r w:rsidR="00776B78">
        <w:rPr>
          <w:rFonts w:cstheme="minorHAnsi"/>
        </w:rPr>
        <w:t xml:space="preserve"> </w:t>
      </w:r>
      <w:r w:rsidR="00453AA6">
        <w:rPr>
          <w:rFonts w:cstheme="minorHAnsi"/>
        </w:rPr>
        <w:fldChar w:fldCharType="begin"/>
      </w:r>
      <w:r w:rsidR="00453AA6">
        <w:rPr>
          <w:rFonts w:cstheme="minorHAnsi"/>
        </w:rPr>
        <w:instrText xml:space="preserve"> ADDIN ZOTERO_ITEM CSL_CITATION {"citationID":"deeaNePc","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453AA6">
        <w:rPr>
          <w:rFonts w:cstheme="minorHAnsi"/>
        </w:rPr>
        <w:fldChar w:fldCharType="separate"/>
      </w:r>
      <w:r w:rsidR="00453AA6" w:rsidRPr="00453AA6">
        <w:rPr>
          <w:rFonts w:ascii="Calibri" w:hAnsi="Calibri" w:cs="Calibri"/>
        </w:rPr>
        <w:t>(1)</w:t>
      </w:r>
      <w:r w:rsidR="00453AA6">
        <w:rPr>
          <w:rFonts w:cstheme="minorHAnsi"/>
        </w:rPr>
        <w:fldChar w:fldCharType="end"/>
      </w:r>
      <w:r w:rsidR="00453AA6">
        <w:rPr>
          <w:rFonts w:cstheme="minorHAnsi"/>
        </w:rPr>
        <w:t xml:space="preserve">. </w:t>
      </w:r>
      <w:r w:rsidR="00F40B62">
        <w:rPr>
          <w:rFonts w:cstheme="minorHAnsi"/>
        </w:rPr>
        <w:t xml:space="preserve">Detailed </w:t>
      </w:r>
      <w:r w:rsidR="00041D16">
        <w:rPr>
          <w:rFonts w:cstheme="minorHAnsi"/>
        </w:rPr>
        <w:t xml:space="preserve">management of disseminated herpes </w:t>
      </w:r>
      <w:r w:rsidR="009828C1">
        <w:rPr>
          <w:rFonts w:cstheme="minorHAnsi"/>
        </w:rPr>
        <w:t xml:space="preserve">simplex infections </w:t>
      </w:r>
      <w:r w:rsidR="00041D16">
        <w:rPr>
          <w:rFonts w:cstheme="minorHAnsi"/>
        </w:rPr>
        <w:t xml:space="preserve">in </w:t>
      </w:r>
      <w:r w:rsidR="00F40B62">
        <w:rPr>
          <w:rFonts w:cstheme="minorHAnsi"/>
        </w:rPr>
        <w:t xml:space="preserve">adults </w:t>
      </w:r>
      <w:r w:rsidR="00041D16">
        <w:rPr>
          <w:rFonts w:cstheme="minorHAnsi"/>
        </w:rPr>
        <w:t>is beyond the scope of this guideline</w:t>
      </w:r>
      <w:r w:rsidR="00F40B62">
        <w:rPr>
          <w:rFonts w:cstheme="minorHAnsi"/>
        </w:rPr>
        <w:t>, but in brief:</w:t>
      </w:r>
      <w:r w:rsidR="00041D16">
        <w:rPr>
          <w:rFonts w:cstheme="minorHAnsi"/>
        </w:rPr>
        <w:t xml:space="preserve"> </w:t>
      </w:r>
    </w:p>
    <w:p w14:paraId="22D21B0A" w14:textId="22D5CF0C" w:rsidR="00F40B62" w:rsidRPr="00F115A6" w:rsidRDefault="00F40B62" w:rsidP="008C7D11">
      <w:pPr>
        <w:pStyle w:val="ListParagraph"/>
        <w:numPr>
          <w:ilvl w:val="0"/>
          <w:numId w:val="36"/>
        </w:numPr>
        <w:shd w:val="clear" w:color="auto" w:fill="FFFFFF"/>
        <w:spacing w:after="0" w:line="240" w:lineRule="auto"/>
        <w:rPr>
          <w:rFonts w:ascii="Calibri" w:eastAsia="Times New Roman" w:hAnsi="Calibri" w:cs="Calibri"/>
          <w:sz w:val="24"/>
          <w:szCs w:val="24"/>
          <w:lang w:eastAsia="en-GB"/>
        </w:rPr>
      </w:pPr>
      <w:r w:rsidRPr="00F115A6">
        <w:rPr>
          <w:rFonts w:ascii="Calibri" w:eastAsia="Times New Roman" w:hAnsi="Calibri" w:cs="Calibri"/>
          <w:bdr w:val="none" w:sz="0" w:space="0" w:color="auto" w:frame="1"/>
          <w:lang w:eastAsia="en-GB"/>
        </w:rPr>
        <w:t>Consider disseminated HSV in all unwell pregnant or perinatal wom</w:t>
      </w:r>
      <w:r w:rsidR="00432F8E">
        <w:rPr>
          <w:rFonts w:ascii="Calibri" w:eastAsia="Times New Roman" w:hAnsi="Calibri" w:cs="Calibri"/>
          <w:bdr w:val="none" w:sz="0" w:space="0" w:color="auto" w:frame="1"/>
          <w:lang w:eastAsia="en-GB"/>
        </w:rPr>
        <w:t>e</w:t>
      </w:r>
      <w:r w:rsidRPr="00F115A6">
        <w:rPr>
          <w:rFonts w:ascii="Calibri" w:eastAsia="Times New Roman" w:hAnsi="Calibri" w:cs="Calibri"/>
          <w:bdr w:val="none" w:sz="0" w:space="0" w:color="auto" w:frame="1"/>
          <w:lang w:eastAsia="en-GB"/>
        </w:rPr>
        <w:t>n</w:t>
      </w:r>
      <w:r w:rsidR="00CC3895" w:rsidRPr="00F115A6">
        <w:rPr>
          <w:rFonts w:ascii="Calibri" w:eastAsia="Times New Roman" w:hAnsi="Calibri" w:cs="Calibri"/>
          <w:bdr w:val="none" w:sz="0" w:space="0" w:color="auto" w:frame="1"/>
          <w:lang w:eastAsia="en-GB"/>
        </w:rPr>
        <w:t xml:space="preserve"> and </w:t>
      </w:r>
      <w:r w:rsidRPr="00F115A6">
        <w:rPr>
          <w:rFonts w:ascii="Calibri" w:eastAsia="Times New Roman" w:hAnsi="Calibri" w:cs="Calibri"/>
          <w:bdr w:val="none" w:sz="0" w:space="0" w:color="auto" w:frame="1"/>
          <w:lang w:eastAsia="en-GB"/>
        </w:rPr>
        <w:t>people with a sepsis-like illness or with deranged</w:t>
      </w:r>
      <w:r w:rsidR="00CC3895" w:rsidRPr="00F115A6">
        <w:rPr>
          <w:rFonts w:ascii="Calibri" w:eastAsia="Times New Roman" w:hAnsi="Calibri" w:cs="Calibri"/>
          <w:bdr w:val="none" w:sz="0" w:space="0" w:color="auto" w:frame="1"/>
          <w:lang w:eastAsia="en-GB"/>
        </w:rPr>
        <w:t xml:space="preserve"> or </w:t>
      </w:r>
      <w:r w:rsidRPr="00F115A6">
        <w:rPr>
          <w:rFonts w:ascii="Calibri" w:eastAsia="Times New Roman" w:hAnsi="Calibri" w:cs="Calibri"/>
          <w:bdr w:val="none" w:sz="0" w:space="0" w:color="auto" w:frame="1"/>
          <w:lang w:eastAsia="en-GB"/>
        </w:rPr>
        <w:t>worsening liver function tests.</w:t>
      </w:r>
    </w:p>
    <w:p w14:paraId="4C39B55B" w14:textId="3277B08B" w:rsidR="00F40B62" w:rsidRPr="00F115A6" w:rsidRDefault="00F40B62" w:rsidP="00F115A6">
      <w:pPr>
        <w:pStyle w:val="ListParagraph"/>
        <w:numPr>
          <w:ilvl w:val="0"/>
          <w:numId w:val="36"/>
        </w:numPr>
        <w:shd w:val="clear" w:color="auto" w:fill="FFFFFF"/>
        <w:spacing w:after="0" w:line="240" w:lineRule="auto"/>
        <w:rPr>
          <w:rFonts w:ascii="Calibri" w:eastAsia="Times New Roman" w:hAnsi="Calibri" w:cs="Calibri"/>
          <w:sz w:val="24"/>
          <w:szCs w:val="24"/>
          <w:lang w:eastAsia="en-GB"/>
        </w:rPr>
      </w:pPr>
      <w:r w:rsidRPr="00F115A6">
        <w:rPr>
          <w:rFonts w:ascii="Calibri" w:eastAsia="Times New Roman" w:hAnsi="Calibri" w:cs="Calibri"/>
          <w:bdr w:val="none" w:sz="0" w:space="0" w:color="auto" w:frame="1"/>
          <w:lang w:eastAsia="en-GB"/>
        </w:rPr>
        <w:t>Send sample</w:t>
      </w:r>
      <w:r w:rsidR="00CC3895" w:rsidRPr="00F115A6">
        <w:rPr>
          <w:rFonts w:ascii="Calibri" w:eastAsia="Times New Roman" w:hAnsi="Calibri" w:cs="Calibri"/>
          <w:bdr w:val="none" w:sz="0" w:space="0" w:color="auto" w:frame="1"/>
          <w:lang w:eastAsia="en-GB"/>
        </w:rPr>
        <w:t>s</w:t>
      </w:r>
      <w:r w:rsidRPr="00F115A6">
        <w:rPr>
          <w:rFonts w:ascii="Calibri" w:eastAsia="Times New Roman" w:hAnsi="Calibri" w:cs="Calibri"/>
          <w:bdr w:val="none" w:sz="0" w:space="0" w:color="auto" w:frame="1"/>
          <w:lang w:eastAsia="en-GB"/>
        </w:rPr>
        <w:t xml:space="preserve"> of blood, skin lesions, CSF, and relevant bodily fluids for urgent HSV PCR as well as blood for HSV IgG (liaise directly with virology to ensure rapid testing).</w:t>
      </w:r>
    </w:p>
    <w:p w14:paraId="5CEF361B" w14:textId="7CB98DAD" w:rsidR="00F40B62" w:rsidRPr="00F115A6" w:rsidRDefault="00F40B62" w:rsidP="00F115A6">
      <w:pPr>
        <w:numPr>
          <w:ilvl w:val="0"/>
          <w:numId w:val="36"/>
        </w:numPr>
        <w:shd w:val="clear" w:color="auto" w:fill="FFFFFF"/>
        <w:spacing w:after="0" w:line="240" w:lineRule="auto"/>
        <w:rPr>
          <w:rFonts w:ascii="Calibri" w:eastAsia="Times New Roman" w:hAnsi="Calibri" w:cs="Calibri"/>
          <w:sz w:val="24"/>
          <w:szCs w:val="24"/>
          <w:lang w:eastAsia="en-GB"/>
        </w:rPr>
      </w:pPr>
      <w:r w:rsidRPr="00F115A6">
        <w:rPr>
          <w:rFonts w:ascii="Calibri" w:eastAsia="Times New Roman" w:hAnsi="Calibri" w:cs="Calibri"/>
          <w:bdr w:val="none" w:sz="0" w:space="0" w:color="auto" w:frame="1"/>
          <w:lang w:eastAsia="en-GB"/>
        </w:rPr>
        <w:t xml:space="preserve">Commence </w:t>
      </w:r>
      <w:r w:rsidR="009A540F" w:rsidRPr="00F115A6">
        <w:rPr>
          <w:rFonts w:ascii="Calibri" w:eastAsia="Times New Roman" w:hAnsi="Calibri" w:cs="Calibri"/>
          <w:bdr w:val="none" w:sz="0" w:space="0" w:color="auto" w:frame="1"/>
          <w:lang w:eastAsia="en-GB"/>
        </w:rPr>
        <w:t>h</w:t>
      </w:r>
      <w:r w:rsidRPr="00F115A6">
        <w:rPr>
          <w:rFonts w:ascii="Calibri" w:eastAsia="Times New Roman" w:hAnsi="Calibri" w:cs="Calibri"/>
          <w:bdr w:val="none" w:sz="0" w:space="0" w:color="auto" w:frame="1"/>
          <w:lang w:eastAsia="en-GB"/>
        </w:rPr>
        <w:t xml:space="preserve">igh dose IV </w:t>
      </w:r>
      <w:proofErr w:type="spellStart"/>
      <w:r w:rsidRPr="00F115A6">
        <w:rPr>
          <w:rFonts w:ascii="Calibri" w:eastAsia="Times New Roman" w:hAnsi="Calibri" w:cs="Calibri"/>
          <w:bdr w:val="none" w:sz="0" w:space="0" w:color="auto" w:frame="1"/>
          <w:lang w:eastAsia="en-GB"/>
        </w:rPr>
        <w:t>aciclovir</w:t>
      </w:r>
      <w:proofErr w:type="spellEnd"/>
      <w:r w:rsidR="003D307A">
        <w:rPr>
          <w:rFonts w:ascii="Calibri" w:eastAsia="Times New Roman" w:hAnsi="Calibri" w:cs="Calibri"/>
          <w:bdr w:val="none" w:sz="0" w:space="0" w:color="auto" w:frame="1"/>
          <w:lang w:eastAsia="en-GB"/>
        </w:rPr>
        <w:t xml:space="preserve"> (at a dose of 10mg/kg three times a day based on ideal body weight)</w:t>
      </w:r>
      <w:r w:rsidRPr="00F115A6">
        <w:rPr>
          <w:rFonts w:ascii="Calibri" w:eastAsia="Times New Roman" w:hAnsi="Calibri" w:cs="Calibri"/>
          <w:bdr w:val="none" w:sz="0" w:space="0" w:color="auto" w:frame="1"/>
          <w:lang w:eastAsia="en-GB"/>
        </w:rPr>
        <w:t xml:space="preserve"> urgently prior to receiving results, at doses in accordance with the BNF, taking into account renal function and other relevant co-morbidities </w:t>
      </w:r>
      <w:r w:rsidRPr="00F115A6">
        <w:rPr>
          <w:rFonts w:ascii="Calibri" w:eastAsia="Times New Roman" w:hAnsi="Calibri" w:cs="Calibri"/>
          <w:bdr w:val="none" w:sz="0" w:space="0" w:color="auto" w:frame="1"/>
          <w:lang w:eastAsia="en-GB"/>
        </w:rPr>
        <w:fldChar w:fldCharType="begin"/>
      </w:r>
      <w:r w:rsidRPr="00F115A6">
        <w:rPr>
          <w:rFonts w:ascii="Calibri" w:eastAsia="Times New Roman" w:hAnsi="Calibri" w:cs="Calibri"/>
          <w:bdr w:val="none" w:sz="0" w:space="0" w:color="auto" w:frame="1"/>
          <w:lang w:eastAsia="en-GB"/>
        </w:rPr>
        <w:instrText xml:space="preserve"> ADDIN ZOTERO_ITEM CSL_CITATION {"citationID":"smeMkeDq","properties":{"formattedCitation":"(49)","plainCitation":"(49)","noteIndex":0},"citationItems":[{"id":12903,"uris":["http://zotero.org/users/9828707/items/3G2MWKXX"],"uri":["http://zotero.org/users/9828707/items/3G2MWKXX"],"itemData":{"id":12903,"type":"webpage","abstract":"Online access to the BNF (British National Formulary) content within the UK, provided by NICE","language":"en-GB","title":"BNF content published by NICE","URL":"https://bnf.nice.org.uk/","accessed":{"date-parts":[["2024",5,2]]},"issued":{"date-parts":[["2024",3,26]]}}}],"schema":"https://github.com/citation-style-language/schema/raw/master/csl-citation.json"} </w:instrText>
      </w:r>
      <w:r w:rsidRPr="00F115A6">
        <w:rPr>
          <w:rFonts w:ascii="Calibri" w:eastAsia="Times New Roman" w:hAnsi="Calibri" w:cs="Calibri"/>
          <w:bdr w:val="none" w:sz="0" w:space="0" w:color="auto" w:frame="1"/>
          <w:lang w:eastAsia="en-GB"/>
        </w:rPr>
        <w:fldChar w:fldCharType="separate"/>
      </w:r>
      <w:r w:rsidRPr="00F115A6">
        <w:rPr>
          <w:rFonts w:ascii="Calibri" w:hAnsi="Calibri" w:cs="Calibri"/>
        </w:rPr>
        <w:t>(49)</w:t>
      </w:r>
      <w:r w:rsidRPr="00F115A6">
        <w:rPr>
          <w:rFonts w:ascii="Calibri" w:eastAsia="Times New Roman" w:hAnsi="Calibri" w:cs="Calibri"/>
          <w:bdr w:val="none" w:sz="0" w:space="0" w:color="auto" w:frame="1"/>
          <w:lang w:eastAsia="en-GB"/>
        </w:rPr>
        <w:fldChar w:fldCharType="end"/>
      </w:r>
      <w:r w:rsidRPr="00F115A6">
        <w:rPr>
          <w:rFonts w:ascii="Calibri" w:eastAsia="Times New Roman" w:hAnsi="Calibri" w:cs="Calibri"/>
          <w:bdr w:val="none" w:sz="0" w:space="0" w:color="auto" w:frame="1"/>
          <w:lang w:eastAsia="en-GB"/>
        </w:rPr>
        <w:t>.</w:t>
      </w:r>
    </w:p>
    <w:p w14:paraId="5FFB7FAD" w14:textId="181F51E1" w:rsidR="00F40B62" w:rsidRPr="00F115A6" w:rsidRDefault="00F40B62" w:rsidP="00F115A6">
      <w:pPr>
        <w:numPr>
          <w:ilvl w:val="0"/>
          <w:numId w:val="36"/>
        </w:numPr>
        <w:shd w:val="clear" w:color="auto" w:fill="FFFFFF"/>
        <w:spacing w:after="0" w:line="240" w:lineRule="auto"/>
        <w:rPr>
          <w:rFonts w:ascii="Calibri" w:eastAsia="Times New Roman" w:hAnsi="Calibri" w:cs="Calibri"/>
          <w:sz w:val="24"/>
          <w:szCs w:val="24"/>
          <w:lang w:eastAsia="en-GB"/>
        </w:rPr>
      </w:pPr>
      <w:r w:rsidRPr="00F115A6">
        <w:rPr>
          <w:rFonts w:ascii="Calibri" w:eastAsia="Times New Roman" w:hAnsi="Calibri" w:cs="Calibri"/>
          <w:bdr w:val="none" w:sz="0" w:space="0" w:color="auto" w:frame="1"/>
          <w:lang w:eastAsia="en-GB"/>
        </w:rPr>
        <w:t>Liaise early with virology/microbiology/infectious diseases, and HDU/ ITU teams if deteriorating.</w:t>
      </w:r>
    </w:p>
    <w:p w14:paraId="4E5DEFD5" w14:textId="5823ABBF" w:rsidR="00F40B62" w:rsidRPr="00F115A6" w:rsidRDefault="00F40B62" w:rsidP="00F115A6">
      <w:pPr>
        <w:numPr>
          <w:ilvl w:val="0"/>
          <w:numId w:val="36"/>
        </w:numPr>
        <w:shd w:val="clear" w:color="auto" w:fill="FFFFFF"/>
        <w:spacing w:after="0" w:line="240" w:lineRule="auto"/>
        <w:rPr>
          <w:rFonts w:ascii="Calibri" w:eastAsia="Times New Roman" w:hAnsi="Calibri" w:cs="Calibri"/>
          <w:sz w:val="24"/>
          <w:szCs w:val="24"/>
          <w:lang w:eastAsia="en-GB"/>
        </w:rPr>
      </w:pPr>
      <w:r w:rsidRPr="00F115A6">
        <w:rPr>
          <w:rFonts w:ascii="Calibri" w:eastAsia="Times New Roman" w:hAnsi="Calibri" w:cs="Calibri"/>
          <w:bdr w:val="none" w:sz="0" w:space="0" w:color="auto" w:frame="1"/>
          <w:lang w:eastAsia="en-GB"/>
        </w:rPr>
        <w:t>Urgently inform the neonatal team to review</w:t>
      </w:r>
      <w:r w:rsidR="00D93556">
        <w:rPr>
          <w:rFonts w:ascii="Calibri" w:eastAsia="Times New Roman" w:hAnsi="Calibri" w:cs="Calibri"/>
          <w:bdr w:val="none" w:sz="0" w:space="0" w:color="auto" w:frame="1"/>
          <w:lang w:eastAsia="en-GB"/>
        </w:rPr>
        <w:t>,</w:t>
      </w:r>
      <w:r w:rsidRPr="00F115A6">
        <w:rPr>
          <w:rFonts w:ascii="Calibri" w:eastAsia="Times New Roman" w:hAnsi="Calibri" w:cs="Calibri"/>
          <w:bdr w:val="none" w:sz="0" w:space="0" w:color="auto" w:frame="1"/>
          <w:lang w:eastAsia="en-GB"/>
        </w:rPr>
        <w:t xml:space="preserve"> the</w:t>
      </w:r>
      <w:r w:rsidR="00D93556">
        <w:rPr>
          <w:rFonts w:ascii="Calibri" w:eastAsia="Times New Roman" w:hAnsi="Calibri" w:cs="Calibri"/>
          <w:bdr w:val="none" w:sz="0" w:space="0" w:color="auto" w:frame="1"/>
          <w:lang w:eastAsia="en-GB"/>
        </w:rPr>
        <w:t xml:space="preserve"> infant should be managed as a highest risk neonatal case (see section ‘Management of the neonate’)</w:t>
      </w:r>
      <w:r w:rsidRPr="00F115A6">
        <w:rPr>
          <w:rFonts w:ascii="Calibri" w:eastAsia="Times New Roman" w:hAnsi="Calibri" w:cs="Calibri"/>
          <w:bdr w:val="none" w:sz="0" w:space="0" w:color="auto" w:frame="1"/>
          <w:lang w:eastAsia="en-GB"/>
        </w:rPr>
        <w:t>.</w:t>
      </w:r>
    </w:p>
    <w:p w14:paraId="033C2404" w14:textId="77777777" w:rsidR="00F40B62" w:rsidRPr="00F115A6" w:rsidRDefault="00F40B62">
      <w:pPr>
        <w:rPr>
          <w:rFonts w:ascii="Calibri" w:hAnsi="Calibri" w:cs="Calibri"/>
        </w:rPr>
      </w:pPr>
    </w:p>
    <w:p w14:paraId="3656B9AB" w14:textId="2A1B5D39" w:rsidR="001B2FA5" w:rsidRDefault="001B2FA5">
      <w:pPr>
        <w:rPr>
          <w:rFonts w:cstheme="minorHAnsi"/>
        </w:rPr>
      </w:pPr>
      <w:r>
        <w:rPr>
          <w:rFonts w:cstheme="minorHAnsi"/>
        </w:rPr>
        <w:br w:type="page"/>
      </w:r>
    </w:p>
    <w:p w14:paraId="346F8EC2" w14:textId="4B210902" w:rsidR="00AB792E" w:rsidRDefault="2321D74D" w:rsidP="2321D74D">
      <w:pPr>
        <w:rPr>
          <w:b/>
          <w:bCs/>
        </w:rPr>
      </w:pPr>
      <w:r w:rsidRPr="2321D74D">
        <w:rPr>
          <w:b/>
          <w:bCs/>
        </w:rPr>
        <w:lastRenderedPageBreak/>
        <w:t xml:space="preserve">4. Management of first episode genital herpes in </w:t>
      </w:r>
      <w:r w:rsidR="001C25D8" w:rsidRPr="00F115A6">
        <w:rPr>
          <w:rFonts w:cstheme="minorHAnsi"/>
          <w:b/>
          <w:bCs/>
        </w:rPr>
        <w:t>mothers and pregnant people</w:t>
      </w:r>
      <w:r w:rsidR="001C25D8" w:rsidRPr="004A1E2E">
        <w:rPr>
          <w:rFonts w:cstheme="minorHAnsi"/>
        </w:rPr>
        <w:t xml:space="preserve"> </w:t>
      </w:r>
      <w:r w:rsidRPr="2321D74D">
        <w:rPr>
          <w:b/>
          <w:bCs/>
        </w:rPr>
        <w:t xml:space="preserve">during pregnancy and within </w:t>
      </w:r>
      <w:r w:rsidR="00065473">
        <w:rPr>
          <w:b/>
          <w:bCs/>
        </w:rPr>
        <w:t xml:space="preserve">the </w:t>
      </w:r>
      <w:r w:rsidR="00487F53">
        <w:rPr>
          <w:b/>
          <w:bCs/>
        </w:rPr>
        <w:t>4</w:t>
      </w:r>
      <w:r w:rsidR="00487F53" w:rsidRPr="2321D74D">
        <w:rPr>
          <w:b/>
          <w:bCs/>
        </w:rPr>
        <w:t xml:space="preserve"> </w:t>
      </w:r>
      <w:r w:rsidRPr="2321D74D">
        <w:rPr>
          <w:b/>
          <w:bCs/>
        </w:rPr>
        <w:t xml:space="preserve">weeks </w:t>
      </w:r>
      <w:r w:rsidR="00065473">
        <w:rPr>
          <w:b/>
          <w:bCs/>
        </w:rPr>
        <w:t>following birth</w:t>
      </w:r>
    </w:p>
    <w:p w14:paraId="727C77E2" w14:textId="77777777" w:rsidR="00346F2C" w:rsidRDefault="00346F2C" w:rsidP="2321D74D">
      <w:pPr>
        <w:rPr>
          <w:b/>
          <w:bCs/>
        </w:rPr>
      </w:pPr>
    </w:p>
    <w:p w14:paraId="3F8211CB" w14:textId="77777777" w:rsidR="003501D7" w:rsidRDefault="00346F2C" w:rsidP="003501D7">
      <w:r w:rsidRPr="003501D7">
        <w:rPr>
          <w:b/>
          <w:bCs/>
        </w:rPr>
        <w:t xml:space="preserve">Management points for acquisition at any gestation </w:t>
      </w:r>
      <w:r w:rsidRPr="00F115A6">
        <w:t>(</w:t>
      </w:r>
      <w:r>
        <w:t>to be read in conjunction with the following relevant section for stage of gestation)</w:t>
      </w:r>
    </w:p>
    <w:p w14:paraId="4C4B2E37" w14:textId="20BE4C4E" w:rsidR="00346F2C" w:rsidRPr="003501D7" w:rsidRDefault="00346F2C" w:rsidP="003501D7">
      <w:pPr>
        <w:pStyle w:val="ListParagraph"/>
        <w:numPr>
          <w:ilvl w:val="0"/>
          <w:numId w:val="25"/>
        </w:numPr>
        <w:rPr>
          <w:rFonts w:cstheme="minorHAnsi"/>
        </w:rPr>
      </w:pPr>
      <w:r w:rsidRPr="003501D7">
        <w:rPr>
          <w:rFonts w:cstheme="minorHAnsi"/>
        </w:rPr>
        <w:t xml:space="preserve">At the first antenatal (booking) appointment (and later if appropriate), all mothers and pregnant people should have a discussion and be given information on infections that can impact on the baby in pregnancy or during birth (including herpes simplex virus) </w:t>
      </w:r>
      <w:r w:rsidRPr="003501D7">
        <w:rPr>
          <w:rFonts w:cstheme="minorHAnsi"/>
        </w:rPr>
        <w:fldChar w:fldCharType="begin"/>
      </w:r>
      <w:r w:rsidRPr="003501D7">
        <w:rPr>
          <w:rFonts w:cstheme="minorHAnsi"/>
        </w:rPr>
        <w:instrText xml:space="preserve"> ADDIN ZOTERO_ITEM CSL_CITATION {"citationID":"A7Plv68j","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Pr="003501D7">
        <w:rPr>
          <w:rFonts w:ascii="Cambria Math" w:hAnsi="Cambria Math" w:cs="Cambria Math"/>
        </w:rPr>
        <w:instrText>‑</w:instrText>
      </w:r>
      <w:r w:rsidRPr="003501D7">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sidRPr="003501D7">
        <w:rPr>
          <w:rFonts w:cstheme="minorHAnsi"/>
        </w:rPr>
        <w:fldChar w:fldCharType="separate"/>
      </w:r>
      <w:r w:rsidRPr="003501D7">
        <w:rPr>
          <w:rFonts w:ascii="Calibri" w:hAnsi="Calibri" w:cs="Calibri"/>
        </w:rPr>
        <w:t>(50)</w:t>
      </w:r>
      <w:r w:rsidRPr="003501D7">
        <w:rPr>
          <w:rFonts w:cstheme="minorHAnsi"/>
        </w:rPr>
        <w:fldChar w:fldCharType="end"/>
      </w:r>
      <w:r w:rsidRPr="003501D7">
        <w:rPr>
          <w:rFonts w:cstheme="minorHAnsi"/>
        </w:rPr>
        <w:t>. This should take place regardless of whether they are known to have herpes simplex virus already, or not [IV, C].</w:t>
      </w:r>
    </w:p>
    <w:p w14:paraId="5FD715AE" w14:textId="77777777" w:rsidR="007D3621" w:rsidRPr="007D3621" w:rsidRDefault="007D3621" w:rsidP="00F115A6">
      <w:pPr>
        <w:rPr>
          <w:rFonts w:cstheme="minorHAnsi"/>
        </w:rPr>
      </w:pPr>
      <w:r w:rsidRPr="007D3621">
        <w:rPr>
          <w:rFonts w:cstheme="minorHAnsi"/>
        </w:rPr>
        <w:t xml:space="preserve">Data on the impact of herpes simplex infection during pregnancy upon adverse pregnancy outcomes are varied. A meta-analysis found that herpes simplex virus infection during pregnancy increased the risk of spontaneous miscarriage, premature birth and stillbirth </w:t>
      </w:r>
      <w:r w:rsidRPr="007D3621">
        <w:rPr>
          <w:rFonts w:cstheme="minorHAnsi"/>
        </w:rPr>
        <w:fldChar w:fldCharType="begin"/>
      </w:r>
      <w:r w:rsidRPr="007D3621">
        <w:rPr>
          <w:rFonts w:cstheme="minorHAnsi"/>
        </w:rPr>
        <w:instrText xml:space="preserve"> ADDIN ZOTERO_ITEM CSL_CITATION {"citationID":"PSv9dIdW","properties":{"formattedCitation":"(51,52)","plainCitation":"(51,52)","noteIndex":0},"citationItems":[{"id":"3NACWxsA/RUmVX4hl","uris":["http://zotero.org/users/9828707/items/PJC52D9C"],"uri":["http://zotero.org/users/9828707/items/PJC52D9C"],"itemData":{"id":253,"type":"article-journal","abstract":"BACKGROUND AND OBJECTIVES: Herpes simplex virus (HSV) and human cytomegalovirus (HCMV) are widespread infections in humans, yet their impact on adverse pregnancy outcomes is controversial. The objective of this study was to evaluate the impact of HSV and HCMV infections during pregnancy on adverse pregnancy outcomes.\nMETHODS: A systematic literature search was performed using Web of Science, Scopus, Medline, Embase, PubMed, and the Cochrane Library database for relevant publications up to 2nd August 2017. The odds ratio (OR) and relative risk (RR), and their corresponding 95% confidence intervals (CIs) were selected as the effect size. Statistical analysis was conducted using STATA 12.0.\nRESULTS: In total, 20 eligible studies were identified and included in the meta-analysis. Of these, 13 and 12 studies were related to the impact of HSV and HCMV upon adverse pregnancy outcomes, respectively. Collectively, the results indicated that HSV infection during pregnancy increased the risk of spontaneous abortion, premature birth and stillbirth with an OR of 3.81 (95% CI: 1.96-7.41), 3.83 (95% CI: 1.17-12.54), and 1.78 (95% CI: 1.08-2.95), respectively. HCMV infection during pregnancy also represented a risk factor for spontaneous abortion, premature birth and stillbirth with an OR of 1.61 (95% CI: 1.14-2.27), 1.86 (95% CI: 1.26-2.76) and 5.74 (95% CI: 2.04-16.12), respectively.\nCONCLUSIONS: Maternal HSV and HCMV infection during pregnancy increase the risk of spontaneous abortion, premature birth, and stillbirth.","container-title":"Journal of Clinical Virology: The Official Publication of the Pan American Society for Clinical Virology","DOI":"10.1016/j.jcv.2018.04.016","ISSN":"1873-5967","journalAbbreviation":"J Clin Virol","language":"eng","note":"PMID: 29729547","page":"48-55","source":"PubMed","title":"The risk of herpes simplex virus and human cytomegalovirus infection during pregnancy upon adverse pregnancy outcomes: A meta-analysis","title-short":"The risk of herpes simplex virus and human cytomegalovirus infection during pregnancy upon adverse pregnancy outcomes","volume":"104","author":[{"family":"Shi","given":"Ting-Li"},{"family":"Huang","given":"Li-Ju"},{"family":"Xiong","given":"Yi-Quan"},{"family":"Zhong","given":"Yan-Yun"},{"family":"Yang","given":"Jin-Jun"},{"family":"Fu","given":"Ting"},{"family":"Lei","given":"Xie-Fen"},{"family":"Chen","given":"Qing"}],"issued":{"date-parts":[["2018",7]]}}},{"id":18,"uris":["http://zotero.org/users/9828707/items/A7WF998F"],"uri":["http://zotero.org/users/9828707/items/A7WF998F"],"itemData":{"id":18,"type":"article-journal","abstract":"There are previous indications that transplacental transmission of cytomegalovirus (CMV), parvovirus B19 (PB19) and herpes simplex virus types 1 and 2 (HSV-1/2) cause fetal infections, which may lead to fetal death. In a prospective case-control study we examined the incidence of these viruses in intrauterine fetal death and their association with fetal and placenta pathological findings. Molecular assays were performed on placenta tissue extracts of 62 fetal deaths and 35 controls for the detection of CMV, PB19 and HSV-1/2 genomes. Formalin-fixed, paraffin-embedded liver, spleen and placenta tissues of fetal death cases were evaluated histologically. Thirty-four percent of placental specimens taken from intrauterine fetal deaths were positive for any of the three viruses (16%, 13%, and 5% positive for CMV, PB19, and HSV-1/2, respectively), whereas only 6% of those taken from full term newborns were positive (P = 0.0017). No dual infection was observed. This difference was also observed when fetal deaths with a gestational age &lt;20 weeks or a gestational age &gt;20 weeks were compared with the controls (P = 0.025 and P = 0.0012, respectively). Intrauterine death and the control groups differed in the detection rate of CMV DNA (16% and 3%, respectively; P = 0.047), which was more pronounced in a gestational age &gt;20 weeks (P = 0.03). Examination of the pathological findings among the PCR-positive and PCR-negative fetal deaths revealed that hydrops fetalis and chronic villitis were more common among the former group (P = 0.0003 and P = 0.0005, respectively). In conclusion, an association was detected between viral infection and fetal death, which was more pronounced in the advanced gestational age. Fetal hydrops and chronic villitis were evidently associated with viral DNA detection in cases of intrauterine death.","container-title":"Journal of medical virology","DOI":"10.1002/jmv.21293","ISSN":"1096-9071","issue":"10","note":"PMID: 18712818","page":"1776-82","title":"Detection of cytomegalovirus, parvovirus B19 and herpes simplex viruses in cases of intrauterine fetal death: association with pathological findings.","volume":"80","author":[{"family":"Syridou","given":"Garyfallia"},{"family":"Spanakis","given":"Nicholas"},{"family":"Konstantinidou","given":"Anastasia"},{"family":"Piperaki","given":"Evangelia-Theophano"},{"family":"Kafetzis","given":"Dimitrios"},{"family":"Patsouris","given":"Efstratios"},{"family":"Antsaklis","given":"Aris"},{"family":"Tsakris","given":"Athanassios"}],"issued":{"date-parts":[["2008",10]]}}}],"schema":"https://github.com/citation-style-language/schema/raw/master/csl-citation.json"} </w:instrText>
      </w:r>
      <w:r w:rsidRPr="007D3621">
        <w:rPr>
          <w:rFonts w:cstheme="minorHAnsi"/>
        </w:rPr>
        <w:fldChar w:fldCharType="separate"/>
      </w:r>
      <w:r w:rsidRPr="007D3621">
        <w:rPr>
          <w:rFonts w:ascii="Calibri" w:hAnsi="Calibri" w:cs="Calibri"/>
        </w:rPr>
        <w:t>(51,52)</w:t>
      </w:r>
      <w:r w:rsidRPr="007D3621">
        <w:rPr>
          <w:rFonts w:cstheme="minorHAnsi"/>
        </w:rPr>
        <w:fldChar w:fldCharType="end"/>
      </w:r>
      <w:r w:rsidRPr="007D3621">
        <w:rPr>
          <w:rFonts w:cstheme="minorHAnsi"/>
        </w:rPr>
        <w:t xml:space="preserve">.  However, a study specifically reviewing first trimester acquisition found no evidence of an increased risk of spontaneous miscarriage with primary genital herpes </w:t>
      </w:r>
      <w:r w:rsidRPr="007D3621">
        <w:rPr>
          <w:rFonts w:cstheme="minorHAnsi"/>
        </w:rPr>
        <w:fldChar w:fldCharType="begin"/>
      </w:r>
      <w:r w:rsidRPr="007D3621">
        <w:rPr>
          <w:rFonts w:cstheme="minorHAnsi"/>
        </w:rPr>
        <w:instrText xml:space="preserve"> ADDIN ZOTERO_ITEM CSL_CITATION {"citationID":"7RcGKG4u","properties":{"formattedCitation":"(53)","plainCitation":"(53)","noteIndex":0},"citationItems":[{"id":305,"uris":["http://zotero.org/users/9828707/items/42TUAP6W"],"uri":["http://zotero.org/users/9828707/items/42TUAP6W"],"itemData":{"id":305,"type":"article-journal","abstract":"The relationship between viral infections and first-trimester spontaneous abortions is not well-understood. The study aim was to investigate the prevalence of cytomegalovirus (CMV), human parvovirus B19 (B19V), and herpes simplex virus-1/2 (HSV-1/2) infection by molecular and serological techniques in women experiencing spontaneous miscarriage in the first trimester of pregnancy. Plasma samples were examined for CMV, B19V, and HSV-1/2 DNA using real-time quantitative polymerase chain reaction (Real-time qPCR), and for specific IgG antibodies against B19V, CMV, and HSV-1/2 using serological assays. The abortion group consisted of women (n = 1,716) with a history of two or more first-trimester spontaneous abortions. Women younger than 30 years possess higher portion to experience spontaneous abortion. No specimens were positive for B19V or CMV DNA. Seven out of the 1,716 specimens were positive for HSV-1/2 DNA. By serology, 47.24% of patients were positive for B19V IgG, 39.66% for HSV IgG, 79.31% for CMV IgG, and 9.31% for B19V IgM. The high rate of positivity for CMV IgG suggests that the majority of women with first-trimester spontaneous abortions are not susceptible to primary CMV infection. The lack of virus DNA in the majority of cases indicates that B19V, CMV, and HSV-1/2 infection is not commonly associated with first-trimester spontaneous abortion.","container-title":"Journal of Medical Virology","DOI":"10.1002/jmv.24218","ISSN":"1096-9071","issue":"10","journalAbbreviation":"J Med Virol","language":"eng","note":"PMID: 25976377","page":"1749-1753","source":"PubMed","title":"Detection of cytomegalovirus, human parvovirus B19, and herpes simplex virus-1/2 in women with first-trimester spontaneous abortions","volume":"87","author":[{"family":"Zhou","given":"Ya"},{"family":"Bian","given":"Guohui"},{"family":"Zhou","given":"Qiongxiu"},{"family":"Gao","given":"Zhan"},{"family":"Liao","given":"Pu"},{"family":"Liu","given":"Yu"},{"family":"He","given":"Miao"}],"issued":{"date-parts":[["2015",10]]}}}],"schema":"https://github.com/citation-style-language/schema/raw/master/csl-citation.json"} </w:instrText>
      </w:r>
      <w:r w:rsidRPr="007D3621">
        <w:rPr>
          <w:rFonts w:cstheme="minorHAnsi"/>
        </w:rPr>
        <w:fldChar w:fldCharType="separate"/>
      </w:r>
      <w:r w:rsidRPr="007D3621">
        <w:rPr>
          <w:rFonts w:ascii="Calibri" w:hAnsi="Calibri" w:cs="Calibri"/>
        </w:rPr>
        <w:t>(53)</w:t>
      </w:r>
      <w:r w:rsidRPr="007D3621">
        <w:rPr>
          <w:rFonts w:cstheme="minorHAnsi"/>
        </w:rPr>
        <w:fldChar w:fldCharType="end"/>
      </w:r>
      <w:r w:rsidRPr="007D3621">
        <w:rPr>
          <w:rFonts w:cstheme="minorHAnsi"/>
        </w:rPr>
        <w:t xml:space="preserve">. Some studies have demonstrated increased perinatal morbidity (preterm labour and low birthweight), together with stillbirth </w:t>
      </w:r>
      <w:r w:rsidRPr="007D3621">
        <w:rPr>
          <w:rFonts w:cstheme="minorHAnsi"/>
        </w:rPr>
        <w:fldChar w:fldCharType="begin"/>
      </w:r>
      <w:r w:rsidRPr="007D3621">
        <w:rPr>
          <w:rFonts w:cstheme="minorHAnsi"/>
        </w:rPr>
        <w:instrText xml:space="preserve"> ADDIN ZOTERO_ITEM CSL_CITATION {"citationID":"GS1GdoVc","properties":{"formattedCitation":"(3,72)","plainCitation":"(3,72)","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id":19,"uris":["http://zotero.org/users/9828707/items/22JHHPK3"],"uri":["http://zotero.org/users/9828707/items/22JHHPK3"],"itemData":{"id":19,"type":"article-journal","abstract":"To determine if fetal growth restriction and prematurity are observed with subclinical shedding of herpes simplex virus (HSV) at the onset of labor.","container-title":"Obstetrics and gynecology","DOI":"10.1016/0029-7844(95)00457-2","ISSN":"0029-7844","issue":"4","note":"PMID: 8602295","page":"483-8","title":"Asymptomatic maternal shedding of herpes simplex virus at the onset of labor: relationship to preterm labor.","volume":"87","author":[{"family":"Brown","given":"Z A"},{"family":"Benedetti","given":"J"},{"family":"Selke","given":"S"},{"family":"Ashley","given":"R"},{"family":"Watts","given":"D H"},{"family":"Corey","given":"L"}],"issued":{"date-parts":[["1996",4]]}}}],"schema":"https://github.com/citation-style-language/schema/raw/master/csl-citation.json"} </w:instrText>
      </w:r>
      <w:r w:rsidRPr="007D3621">
        <w:rPr>
          <w:rFonts w:cstheme="minorHAnsi"/>
        </w:rPr>
        <w:fldChar w:fldCharType="separate"/>
      </w:r>
      <w:r w:rsidRPr="007D3621">
        <w:rPr>
          <w:rFonts w:ascii="Calibri" w:hAnsi="Calibri" w:cs="Calibri"/>
        </w:rPr>
        <w:t>(3,72)</w:t>
      </w:r>
      <w:r w:rsidRPr="007D3621">
        <w:rPr>
          <w:rFonts w:cstheme="minorHAnsi"/>
        </w:rPr>
        <w:fldChar w:fldCharType="end"/>
      </w:r>
      <w:r w:rsidRPr="007D3621">
        <w:rPr>
          <w:rFonts w:cstheme="minorHAnsi"/>
        </w:rPr>
        <w:t xml:space="preserve">, however this was not shown in other studies </w:t>
      </w:r>
      <w:r w:rsidRPr="007D3621">
        <w:rPr>
          <w:rFonts w:cstheme="minorHAnsi"/>
        </w:rPr>
        <w:fldChar w:fldCharType="begin"/>
      </w:r>
      <w:r w:rsidRPr="007D3621">
        <w:rPr>
          <w:rFonts w:cstheme="minorHAnsi"/>
        </w:rPr>
        <w:instrText xml:space="preserve"> ADDIN ZOTERO_ITEM CSL_CITATION {"citationID":"34Ge0iRG","properties":{"formattedCitation":"(52,73)","plainCitation":"(52,73)","noteIndex":0},"citationItems":[{"id":18,"uris":["http://zotero.org/users/9828707/items/A7WF998F"],"uri":["http://zotero.org/users/9828707/items/A7WF998F"],"itemData":{"id":18,"type":"article-journal","abstract":"There are previous indications that transplacental transmission of cytomegalovirus (CMV), parvovirus B19 (PB19) and herpes simplex virus types 1 and 2 (HSV-1/2) cause fetal infections, which may lead to fetal death. In a prospective case-control study we examined the incidence of these viruses in intrauterine fetal death and their association with fetal and placenta pathological findings. Molecular assays were performed on placenta tissue extracts of 62 fetal deaths and 35 controls for the detection of CMV, PB19 and HSV-1/2 genomes. Formalin-fixed, paraffin-embedded liver, spleen and placenta tissues of fetal death cases were evaluated histologically. Thirty-four percent of placental specimens taken from intrauterine fetal deaths were positive for any of the three viruses (16%, 13%, and 5% positive for CMV, PB19, and HSV-1/2, respectively), whereas only 6% of those taken from full term newborns were positive (P = 0.0017). No dual infection was observed. This difference was also observed when fetal deaths with a gestational age &lt;20 weeks or a gestational age &gt;20 weeks were compared with the controls (P = 0.025 and P = 0.0012, respectively). Intrauterine death and the control groups differed in the detection rate of CMV DNA (16% and 3%, respectively; P = 0.047), which was more pronounced in a gestational age &gt;20 weeks (P = 0.03). Examination of the pathological findings among the PCR-positive and PCR-negative fetal deaths revealed that hydrops fetalis and chronic villitis were more common among the former group (P = 0.0003 and P = 0.0005, respectively). In conclusion, an association was detected between viral infection and fetal death, which was more pronounced in the advanced gestational age. Fetal hydrops and chronic villitis were evidently associated with viral DNA detection in cases of intrauterine death.","container-title":"Journal of medical virology","DOI":"10.1002/jmv.21293","ISSN":"1096-9071","issue":"10","note":"PMID: 18712818","page":"1776-82","title":"Detection of cytomegalovirus, parvovirus B19 and herpes simplex viruses in cases of intrauterine fetal death: association with pathological findings.","volume":"80","author":[{"family":"Syridou","given":"Garyfallia"},{"family":"Spanakis","given":"Nicholas"},{"family":"Konstantinidou","given":"Anastasia"},{"family":"Piperaki","given":"Evangelia-Theophano"},{"family":"Kafetzis","given":"Dimitrios"},{"family":"Patsouris","given":"Efstratios"},{"family":"Antsaklis","given":"Aris"},{"family":"Tsakris","given":"Athanassios"}],"issued":{"date-parts":[["2008",10]]}}},{"id":17,"uris":["http://zotero.org/users/9828707/items/DHV7AXQT"],"uri":["http://zotero.org/users/9828707/items/DHV7AXQT"],"itemData":{"id":17,"type":"article-journal","abstract":"The aim of this study was to assess the association of fetal death with herpes simplex virus type-2 (HSV-2) antibody status during pregnancy: 1. presence of antibodies in first trimester; 2. appearance of antibodies (incident infection); 3. increase in antibody titre; and 4. loss of antibodies.","container-title":"BJOG : an international journal of obstetrics and gynaecology","ISSN":"1470-0328","issue":"9","note":"PMID: 12269678","page":"1030-5","title":"Herpes simplex virus type-2 infection in pregnancy: no risk of fetal death: results from a nested case-control study within 35,940 women.","volume":"109","author":[{"family":"Eskild","given":"Anne"},{"family":"Jeansson","given":"Stig"},{"family":"Stray-Pedersen","given":"Babill"},{"family":"Jenum","given":"Pål A"}],"issued":{"date-parts":[["2002",9]]}}}],"schema":"https://github.com/citation-style-language/schema/raw/master/csl-citation.json"} </w:instrText>
      </w:r>
      <w:r w:rsidRPr="007D3621">
        <w:rPr>
          <w:rFonts w:cstheme="minorHAnsi"/>
        </w:rPr>
        <w:fldChar w:fldCharType="separate"/>
      </w:r>
      <w:r w:rsidRPr="007D3621">
        <w:rPr>
          <w:rFonts w:ascii="Calibri" w:hAnsi="Calibri" w:cs="Calibri"/>
        </w:rPr>
        <w:t>(52,73)</w:t>
      </w:r>
      <w:r w:rsidRPr="007D3621">
        <w:rPr>
          <w:rFonts w:cstheme="minorHAnsi"/>
        </w:rPr>
        <w:fldChar w:fldCharType="end"/>
      </w:r>
      <w:r w:rsidRPr="007D3621">
        <w:rPr>
          <w:rFonts w:cstheme="minorHAnsi"/>
        </w:rPr>
        <w:t>. No additional monitoring of such pregnancies is recommended.</w:t>
      </w:r>
    </w:p>
    <w:p w14:paraId="34589570" w14:textId="77777777" w:rsidR="007D3621" w:rsidRPr="00E0571A" w:rsidRDefault="007D3621" w:rsidP="007D3621">
      <w:pPr>
        <w:rPr>
          <w:rFonts w:cstheme="minorHAnsi"/>
        </w:rPr>
      </w:pPr>
      <w:r w:rsidRPr="00E0571A">
        <w:rPr>
          <w:rFonts w:cstheme="minorHAnsi"/>
        </w:rPr>
        <w:t xml:space="preserve">There is no evidence of an increased risk of birth defects from maternal HSV infection </w:t>
      </w:r>
      <w:r w:rsidRPr="00E0571A">
        <w:rPr>
          <w:rFonts w:cstheme="minorHAnsi"/>
        </w:rPr>
        <w:fldChar w:fldCharType="begin"/>
      </w:r>
      <w:r>
        <w:rPr>
          <w:rFonts w:cstheme="minorHAnsi"/>
        </w:rPr>
        <w:instrText xml:space="preserve"> ADDIN ZOTERO_ITEM CSL_CITATION {"citationID":"q1nLoG0x","properties":{"formattedCitation":"(54\\uc0\\u8211{}56)","plainCitation":"(54–56)","noteIndex":0},"citationItems":[{"id":304,"uris":["http://zotero.org/users/9828707/items/45P6XJDE"],"uri":["http://zotero.org/users/9828707/items/45P6XJDE"],"itemData":{"id":304,"type":"article-journal","abstract":"BACKGROUND: Genitourinary infections (GUIs) are common among sexually active women. Yet, little is known about the risk of birth defects associated with GUIs.\nMETHODS: Using data from the National Birth Defects Prevention Study, a multisite, population-based, case-control study, we assessed self-reported maternal GUIs in the month before through the third month of pregnancy (periconception) from 29,316 birth defect cases and 11,545 unaffected controls. We calculated odds ratios (ORs) and 95% confidence intervals to estimate the risk of 52 major structural birth defects associated with GUIs. We also calculated risk of birth defects associated with each type of GUI: urinary tract infection (UTI) and sexually transmitted infection (STI).\nRESULTS: In our analysis, 10% (n = 2,972) of case and 9% (n = 1,014) of control mothers reported a periconceptional GUI. A GUI was significantly associated with 11 of the 52 birth defects examined (ORs ranging from 1.19 to 2.26): encephalocele, cataracts, cleft lip, esophageal atresia, duodenal atresia/stenosis, small intestinal atresia/stenosis, colonic atresia/stenosis, transverse limb deficiency, conoventricular septal defect, atrioventricular septal defect, and secundum atrial septal defect. A periconceptional UTI was significantly associated with nine birth defects (ORs from 1.21 to 2.48), and periconceptional STI was significantly associated with four birth defects (ORs ranging from 1.63 to 3.72).\nCONCLUSIONS: While misclassification of GUIs in our analysis is likely, our findings suggest GUIs during the periconceptional period may increase the risk for specific birth defects.","container-title":"Birth Defects Research","DOI":"10.1002/bdr2.1409","ISSN":"2472-1727","issue":"19","journalAbbreviation":"Birth Defects Res","language":"eng","note":"PMID: 30402975\nPMCID: PMC6543540","page":"1443-1454","source":"PubMed","title":"Maternal genitourinary infections and risk of birth defects in the National Birth Defects Prevention Study","volume":"110","author":[{"family":"Howley","given":"Meredith M."},{"family":"Feldkamp","given":"Marcia L."},{"family":"Papadopoulos","given":"Eleni A."},{"family":"Fisher","given":"Sarah C."},{"family":"Arnold","given":"Kathryn E."},{"family":"Browne","given":"Marilyn L."},{"literal":"National Birth Defects Prevention Study"}],"issued":{"date-parts":[["2018",11,15]]}}},{"id":303,"uris":["http://zotero.org/users/9828707/items/K6V3FLNK"],"uri":["http://zotero.org/users/9828707/items/K6V3FLNK"],"itemData":{"id":303,"type":"article-journal","abstract":"AIMS OF THE STUDY: Fetal abnormalities found on ultrasonography lead to a variety of diagnostic procedures, including a panel of serologies to detect possible maternal STORCH infections encompassing syphilis, Toxoplasma gondii, rubella, cytomegalovirus, herpes simplex, and others (human immunodeficiency virus, hepatitis B and C, parvovirus B19, enterovirus, varicella zoster, and Leptospira interrogans). The value of indiscriminate testing for infections upon the detection of fetal ultrasound abnormalities has been questioned. The aim of this study was to review the ultrasonographic abnormalities leading to maternal STORCH panels at the obstetrics department of a university hospital.\nMETHODS: Laboratory results of all maternal STORCH tests requested after the detection of ultrasonographic abnormalities during a 5-year period (2008-2012) were analysed. The main ultrasound findings possibly caused by congenital infection were noted, and the outcomes of confirmed maternal and fetal infections were studied.\nRESULTS: In our study period, 392 maternal STORCH tests were performed because of fetal ultrasound abnormalities. The most common findings leading to STORCH testing were intrauterine growth restriction (30.4%) including microcephaly (1.5%), polyhydramnios (14.8%), and intrauterine fetal demise (13.3%). Maternal STORCH infections were found in 3.4% of growth-restricted fetuses, 5.2% of polyhydramnios, and 1.9% of intrauterine fetal demise. The leading aetiologies were cytomegalovirus and parvovirus B19. All seven congenital infections displayed multiple ultrasonographic abnormalities.\nCONCLUSION: Ultrasonographic findings associated with fetal infection are neither sensitive nor specific. Testing for STORCH infections should take into account exposure history, clinical signs and symptoms, obstetric history, and fetal ultrasound findings, but with special attention paid to cytomegalovirus and parvovirus B19.","container-title":"Swiss Medical Weekly","DOI":"10.4414/smw.2017.14534","ISSN":"1424-3997","journalAbbreviation":"Swiss Med Wkly","language":"eng","note":"PMID: 29185251","page":"w14534","source":"PubMed","title":"Ultrasound indications for maternal STORCH testing in pregnancy","volume":"147","author":[{"family":"Voekt","given":"Cora Alexandra"},{"family":"Rinderknecht","given":"Therese"},{"family":"Hirsch","given":"Hans Hellmuth"},{"family":"Blaich","given":"Annette"},{"family":"Hösli","given":"Irene Mathilde"}],"issued":{"date-parts":[["2017"]]}}},{"id":23,"uris":["http://zotero.org/users/9828707/items/4YAU79KB"],"uri":["http://zotero.org/users/9828707/items/4YAU79KB"],"itemData":{"id":23,"type":"article-journal","abstract":"To study the possible links between recurrent symptomatic genital herpes during pregnancy and risk for congenital abnormalities (CAs).","container-title":"Acta obstetricia et gynecologica Scandinavica","DOI":"10.1080/00016340801898943","ISSN":"1600-0412","issue":"3","note":"PMID: 18307068","page":"292-9","title":"No association between maternal recurrent genital herpes in pregnancy and higher risk for congenital abnormalities.","volume":"87","author":[{"family":"Acs","given":"Nándor"},{"family":"Bánhidy","given":"Ferenc"},{"family":"Puhó","given":"Erzsébet"},{"family":"Czeizel","given":"Andrew E"}],"issued":{"date-parts":[["2008",1]]}}}],"schema":"https://github.com/citation-style-language/schema/raw/master/csl-citation.json"} </w:instrText>
      </w:r>
      <w:r w:rsidRPr="00E0571A">
        <w:rPr>
          <w:rFonts w:cstheme="minorHAnsi"/>
        </w:rPr>
        <w:fldChar w:fldCharType="separate"/>
      </w:r>
      <w:r w:rsidRPr="00F40B62">
        <w:rPr>
          <w:rFonts w:ascii="Calibri" w:hAnsi="Calibri" w:cs="Calibri"/>
          <w:szCs w:val="24"/>
        </w:rPr>
        <w:t>(54–56)</w:t>
      </w:r>
      <w:r w:rsidRPr="00E0571A">
        <w:rPr>
          <w:rFonts w:cstheme="minorHAnsi"/>
        </w:rPr>
        <w:fldChar w:fldCharType="end"/>
      </w:r>
      <w:r w:rsidRPr="00E0571A">
        <w:rPr>
          <w:rFonts w:cstheme="minorHAnsi"/>
        </w:rPr>
        <w:t>,</w:t>
      </w:r>
      <w:r w:rsidRPr="00E0571A">
        <w:rPr>
          <w:rFonts w:cstheme="minorHAnsi"/>
          <w:vertAlign w:val="superscript"/>
        </w:rPr>
        <w:t xml:space="preserve"> </w:t>
      </w:r>
      <w:r w:rsidRPr="00E0571A">
        <w:rPr>
          <w:rFonts w:cstheme="minorHAnsi"/>
        </w:rPr>
        <w:t xml:space="preserve">apart from rare cases of congenital herpes simplex infection where case reports suggest that the skin, eyes and CNS may be affected and there may be </w:t>
      </w:r>
      <w:proofErr w:type="spellStart"/>
      <w:r w:rsidRPr="00E0571A">
        <w:rPr>
          <w:rFonts w:cstheme="minorHAnsi"/>
        </w:rPr>
        <w:t>fetal</w:t>
      </w:r>
      <w:proofErr w:type="spellEnd"/>
      <w:r w:rsidRPr="00E0571A">
        <w:rPr>
          <w:rFonts w:cstheme="minorHAnsi"/>
        </w:rPr>
        <w:t xml:space="preserve"> growth restriction or </w:t>
      </w:r>
      <w:proofErr w:type="spellStart"/>
      <w:r w:rsidRPr="00E0571A">
        <w:rPr>
          <w:rFonts w:cstheme="minorHAnsi"/>
        </w:rPr>
        <w:t>fetal</w:t>
      </w:r>
      <w:proofErr w:type="spellEnd"/>
      <w:r w:rsidRPr="00E0571A">
        <w:rPr>
          <w:rFonts w:cstheme="minorHAnsi"/>
        </w:rPr>
        <w:t xml:space="preserve"> death </w:t>
      </w:r>
      <w:r w:rsidRPr="00E0571A">
        <w:rPr>
          <w:rFonts w:cstheme="minorHAnsi"/>
        </w:rPr>
        <w:fldChar w:fldCharType="begin"/>
      </w:r>
      <w:r>
        <w:rPr>
          <w:rFonts w:cstheme="minorHAnsi"/>
        </w:rPr>
        <w:instrText xml:space="preserve"> ADDIN ZOTERO_ITEM CSL_CITATION {"citationID":"KxNjI3ja","properties":{"formattedCitation":"(27\\uc0\\u8211{}29)","plainCitation":"(27–29)","noteIndex":0},"citationItems":[{"id":25,"uris":["http://zotero.org/users/9828707/items/Q2WZHJ7N"],"uri":["http://zotero.org/users/9828707/items/Q2WZHJ7N"],"itemData":{"id":25,"type":"article-journal","abstract":"To assess ultrasound findings of a fetus with intrauterine growth retardation (IUGR) and skin damage, related to intrauterine herpes simplex virus (HSV) infection.","container-title":"Prenatal diagnosis","DOI":"10.1002/pd.1361","ISSN":"0197-3851","issue":"2","note":"PMID: 16463294","page":"154-7","title":"Prenatal diagnosis of an exceptional intrauterine herpes simplex type 1 infection.","volume":"26","author":[{"family":"Diguet","given":"Alain"},{"family":"Patrier","given":"Sophie"},{"family":"Eurin","given":"Danielle"},{"family":"Chouchene","given":"Sadok"},{"family":"Marpeau","given":"Loïc"},{"family":"Laquerrière","given":"Annie"},{"family":"Verspyck","given":"Eric"}],"issued":{"date-parts":[["2006",2]]}}},{"id":20,"uris":["http://zotero.org/users/9828707/items/JNAHXNAK"],"uri":["http://zotero.org/users/9828707/items/JNAHXNAK"],"itemData":{"id":20,"type":"article-journal","abstract":"Neonatal herpes simplex virus (HSV) infection is usually acquired at birth. We present an infant with intrauterine HSV infection acquired after rupture of membranes. The infant was born prematurely to a woman with a first episode of genital herpetic infection in early pregnancy and rupture of membranes 11 days prior to delivery. The infant, at delivery had extensive brain damage, hemorrhage, and cystic encephalomalacia due to herpes infection. On 2nd day of life, Magnetic Resonance Imaging, suggested that the hemorrhage had occurred 7 to 14 days before the scan and the placental pathology was supportive of an ascending infection. The case of an ascending herpetic intrauterine infection after rupture of the membranes raises the question of prevention and suppressive antiviral therapy.","container-title":"American journal of perinatology","DOI":"10.1055/s-2003-38319","ISSN":"0735-1631","issue":"2","note":"PMID: 12660908","page":"55-8","title":"Intrauterine herpes simplex infection.","volume":"20","author":[{"family":"Vasileiadis","given":"George T"},{"family":"Roukema","given":"Henry W"},{"family":"Romano","given":"Walter"},{"family":"Walton","given":"John C"},{"family":"Gagnon","given":"Robert"}],"issued":{"date-parts":[["2003",2]]}}},{"id":24,"uris":["http://zotero.org/users/9828707/items/4PXFTNZX"],"uri":["http://zotero.org/users/9828707/items/4PXFTNZX"],"itemData":{"id":24,"type":"article-journal","abstract":"Transplacental intrauterine infection with herpes simplex virus is an extremely rare complication of primary herpes simplex in pregnancy. Overwhelming fetal sepsis might result in multiorgan failure, including fetal brain death.","container-title":"Obstetrics and gynecology","ISSN":"0029-7844","issue":"5 Pt 2","note":"PMID: 14607055","page":"1197-9","title":"In utero herpes simplex encephalitis.","volume":"102","author":[{"family":"Lee","given":"Anna"},{"family":"Bar-Zeev","given":"Naor"},{"family":"Walker","given":"Susan P"},{"family":"Permezel","given":"Michael"}],"issued":{"date-parts":[["2003",11]]}}}],"schema":"https://github.com/citation-style-language/schema/raw/master/csl-citation.json"} </w:instrText>
      </w:r>
      <w:r w:rsidRPr="00E0571A">
        <w:rPr>
          <w:rFonts w:cstheme="minorHAnsi"/>
        </w:rPr>
        <w:fldChar w:fldCharType="separate"/>
      </w:r>
      <w:r w:rsidRPr="007D6AEB">
        <w:rPr>
          <w:rFonts w:ascii="Calibri" w:hAnsi="Calibri" w:cs="Calibri"/>
          <w:szCs w:val="24"/>
        </w:rPr>
        <w:t>(27–29)</w:t>
      </w:r>
      <w:r w:rsidRPr="00E0571A">
        <w:rPr>
          <w:rFonts w:cstheme="minorHAnsi"/>
        </w:rPr>
        <w:fldChar w:fldCharType="end"/>
      </w:r>
      <w:r w:rsidRPr="00E0571A">
        <w:rPr>
          <w:rFonts w:cstheme="minorHAnsi"/>
        </w:rPr>
        <w:t>.</w:t>
      </w:r>
    </w:p>
    <w:p w14:paraId="1532EF17" w14:textId="77777777" w:rsidR="007D3621" w:rsidRPr="007D3621" w:rsidRDefault="007D3621" w:rsidP="00F115A6">
      <w:pPr>
        <w:pStyle w:val="ListParagraph"/>
        <w:numPr>
          <w:ilvl w:val="0"/>
          <w:numId w:val="13"/>
        </w:numPr>
        <w:rPr>
          <w:rFonts w:cstheme="minorHAnsi"/>
        </w:rPr>
      </w:pPr>
      <w:r w:rsidRPr="007D3621">
        <w:rPr>
          <w:rFonts w:cstheme="minorHAnsi"/>
        </w:rPr>
        <w:t xml:space="preserve">A careful history from mothers and pregnant people should be taken to identify any previous possible herpetic symptoms or diagnoses as per NICE guidance </w:t>
      </w:r>
      <w:r w:rsidRPr="007D3621">
        <w:rPr>
          <w:rFonts w:cstheme="minorHAnsi"/>
        </w:rPr>
        <w:fldChar w:fldCharType="begin"/>
      </w:r>
      <w:r w:rsidRPr="007D3621">
        <w:rPr>
          <w:rFonts w:cstheme="minorHAnsi"/>
        </w:rPr>
        <w:instrText xml:space="preserve"> ADDIN ZOTERO_ITEM CSL_CITATION {"citationID":"9sxApVbI","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Pr="007D3621">
        <w:rPr>
          <w:rFonts w:ascii="Cambria Math" w:hAnsi="Cambria Math" w:cs="Cambria Math"/>
        </w:rPr>
        <w:instrText>‑</w:instrText>
      </w:r>
      <w:r w:rsidRPr="007D3621">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sidRPr="007D3621">
        <w:rPr>
          <w:rFonts w:cstheme="minorHAnsi"/>
        </w:rPr>
        <w:fldChar w:fldCharType="separate"/>
      </w:r>
      <w:r w:rsidRPr="007D3621">
        <w:rPr>
          <w:rFonts w:ascii="Calibri" w:hAnsi="Calibri" w:cs="Calibri"/>
        </w:rPr>
        <w:t>(50)</w:t>
      </w:r>
      <w:r w:rsidRPr="007D3621">
        <w:rPr>
          <w:rFonts w:cstheme="minorHAnsi"/>
        </w:rPr>
        <w:fldChar w:fldCharType="end"/>
      </w:r>
      <w:r w:rsidRPr="007D3621">
        <w:rPr>
          <w:rFonts w:cstheme="minorHAnsi"/>
        </w:rPr>
        <w:t xml:space="preserve"> [IV,C]. </w:t>
      </w:r>
    </w:p>
    <w:p w14:paraId="0104778D" w14:textId="77777777" w:rsidR="007D3621" w:rsidRDefault="007D3621" w:rsidP="007D3621">
      <w:pPr>
        <w:pStyle w:val="ListParagraph"/>
        <w:numPr>
          <w:ilvl w:val="0"/>
          <w:numId w:val="13"/>
        </w:numPr>
        <w:rPr>
          <w:rFonts w:cstheme="minorHAnsi"/>
        </w:rPr>
      </w:pPr>
      <w:r>
        <w:rPr>
          <w:rFonts w:cstheme="minorHAnsi"/>
        </w:rPr>
        <w:t>M</w:t>
      </w:r>
      <w:r w:rsidRPr="004A1E2E">
        <w:rPr>
          <w:rFonts w:cstheme="minorHAnsi"/>
        </w:rPr>
        <w:t xml:space="preserve">others and pregnant people </w:t>
      </w:r>
      <w:r w:rsidRPr="00481360">
        <w:rPr>
          <w:rFonts w:cstheme="minorHAnsi"/>
        </w:rPr>
        <w:t xml:space="preserve">with suspected genital herpes should be referred to a genitourinary medicine </w:t>
      </w:r>
      <w:r>
        <w:rPr>
          <w:rFonts w:cstheme="minorHAnsi"/>
        </w:rPr>
        <w:t xml:space="preserve">(GUM) </w:t>
      </w:r>
      <w:r w:rsidRPr="00481360">
        <w:rPr>
          <w:rFonts w:cstheme="minorHAnsi"/>
        </w:rPr>
        <w:t>physician who will confirm or refute the diagnosis, advise on management of genital herpes, and arrange a screen for other sexually transmitted infections</w:t>
      </w:r>
      <w:r>
        <w:rPr>
          <w:rFonts w:cstheme="minorHAnsi"/>
        </w:rPr>
        <w:t xml:space="preserve"> [IV, C]</w:t>
      </w:r>
      <w:r w:rsidRPr="00481360">
        <w:rPr>
          <w:rFonts w:cstheme="minorHAnsi"/>
        </w:rPr>
        <w:t xml:space="preserve">. </w:t>
      </w:r>
    </w:p>
    <w:p w14:paraId="06635C82" w14:textId="77777777" w:rsidR="007D3621" w:rsidRDefault="007D3621" w:rsidP="007D3621">
      <w:pPr>
        <w:pStyle w:val="ListParagraph"/>
        <w:numPr>
          <w:ilvl w:val="0"/>
          <w:numId w:val="13"/>
        </w:numPr>
        <w:rPr>
          <w:rFonts w:cstheme="minorHAnsi"/>
        </w:rPr>
      </w:pPr>
      <w:r w:rsidRPr="00416272">
        <w:rPr>
          <w:rFonts w:cstheme="minorHAnsi"/>
        </w:rPr>
        <w:t xml:space="preserve">Polymerase chain reaction (PCR) testing from ulcers should routinely include type specific HSV, varicella zoster virus (VZV) and </w:t>
      </w:r>
      <w:r w:rsidRPr="00416272">
        <w:rPr>
          <w:rFonts w:cstheme="minorHAnsi"/>
          <w:i/>
          <w:iCs/>
        </w:rPr>
        <w:t>Treponema pallidum</w:t>
      </w:r>
      <w:r w:rsidRPr="00416272">
        <w:rPr>
          <w:rFonts w:cstheme="minorHAnsi"/>
        </w:rPr>
        <w:t xml:space="preserve"> for syphilis. Where available, enterovirus PCR should be considered, and (depending on risk factors) MPOX and LGV PCR may be considered in addition to testing for other tropical  ulcerative diseases </w:t>
      </w:r>
      <w:r w:rsidRPr="00416272">
        <w:rPr>
          <w:rFonts w:cstheme="minorHAnsi"/>
        </w:rPr>
        <w:fldChar w:fldCharType="begin"/>
      </w:r>
      <w:r>
        <w:rPr>
          <w:rFonts w:cstheme="minorHAnsi"/>
        </w:rPr>
        <w:instrText xml:space="preserve"> ADDIN ZOTERO_ITEM CSL_CITATION {"citationID":"TcX7SfaS","properties":{"formattedCitation":"(57\\uc0\\u8211{}61)","plainCitation":"(57–61)","noteIndex":0},"citationItems":[{"id":120,"uris":["http://zotero.org/users/9828707/items/JM9LHMQZ"],"uri":["http://zotero.org/users/9828707/items/JM9LHMQZ"],"itemData":{"id":120,"type":"article-journal","container-title":"Journal of Gynecology Obstetrics and Human Reproduction","DOI":"10.1016/j.jogoh.2019.101675","ISSN":"24687847","issue":"2","journalAbbreviation":"Journal of Gynecology Obstetrics and Human Reproduction","language":"en","page":"101675","source":"DOI.org (Crossref)","title":"Genital zoster in near term pregnancy: Case report and need of management guidelines","title-short":"Genital zoster in near term pregnancy","volume":"49","author":[{"family":"Mariaggi","given":"Alice-Andrée"},{"family":"Boujenah","given":"Jeremy"},{"family":"L’Honneur","given":"Anne-Sophie"},{"family":"Carbillon","given":"Lionel"},{"family":"Rozenberg","given":"Flore"}],"issued":{"date-parts":[["2020",2]]}}},{"id":119,"uris":["http://zotero.org/users/9828707/items/988MYIK3"],"uri":["http://zotero.org/users/9828707/items/988MYIK3"],"itemData":{"id":119,"type":"article-journal","abstract":"Herpes zoster is an acute, cutaneous viral infection caused by the reactivation of varicella-zoster virus. Genital dermatomes are involved in only up to 2% of cases and are probably underrecognized. We present a series of 7 genital herpes zoster cases diagnosed in our Unit of Sexually Transmitted Diseases. None of our patients were positive for HIV test, and only one was taking immunosuppressive medication. We recommend the use of molecular testings to confirm the diagnosis of varicella-zoster virus or herpes simplex virus infection in all cases of genital herpes-like lesions.","container-title":"Sexually Transmitted Diseases","DOI":"10.1097/OLQ.0000000000001465","ISSN":"1537-4521","issue":"1","journalAbbreviation":"Sex Transm Dis","language":"eng","note":"PMID: 33993159","page":"e34-e36","source":"PubMed","title":"Genital Herpes Zoster: A Rare Location That Can Mimic Genital Herpes","title-short":"Genital Herpes Zoster","volume":"49","author":[{"family":"Magdaleno-Tapial","given":"Jorge"},{"family":"Hernández-Bel","given":"Pablo"},{"family":"Ortiz-Salvador","given":"José María"},{"family":"López-Martí","given":"Cristina"},{"family":"Martínez-Doménech","given":"Álvaro"},{"family":"García-Legaz-Martínez","given":"Marta"},{"family":"Pérez-Ferriols","given":"Amparo"}],"issued":{"date-parts":[["2022",1,1]]}}},{"id":118,"uris":["http://zotero.org/users/9828707/items/ZXVQLBDM"],"uri":["http://zotero.org/users/9828707/items/ZXVQLBDM"],"itemData":{"id":118,"type":"article-journal","source":"Zotero","title":"ISOSS congenital syphilis case review report: 2015 to 2020","URL":"https://www.gov.uk/government/publications/infectious-diseases-in-pregnancy-screening-isoss-congenital-syphilis-report-2015-to-2020/isoss-congenital-syphilis-case-review-report-2015-to-2020","author":[{"family":"Integrated Screening Outcomes Surveillance Service (ISOSS)","given":""}],"issued":{"date-parts":[["2021"]]}}},{"id":99,"uris":["http://zotero.org/users/9828707/items/YQMK47DS"],"uri":["http://zotero.org/users/9828707/items/YQMK47DS"],"itemData":{"id":99,"type":"article-journal","container-title":"Obstetrics &amp; Gynecology","DOI":"10.1097/AOG.0000000000003268","ISSN":"0029-7844","issue":"6","language":"en","page":"1269-1273","source":"DOI.org (Crossref)","title":"Nonsexually Transmitted Genital Ulcer Secondary to Hand, Foot, and Mouth Disease","volume":"133","author":[{"family":"Wong","given":"Jennifer"},{"family":"Langford","given":"Andrea"},{"family":"Howard","given":"David L."}],"issued":{"date-parts":[["2019",6]]}}},{"id":85,"uris":["http://zotero.org/users/9828707/items/WAXU8DIS"],"uri":["http://zotero.org/users/9828707/items/WAXU8DIS"],"itemData":{"id":85,"type":"article-journal","container-title":"European Journal of Obstetrics, Gynecology, and Reproductive Biology","DOI":"10.1016/j.ejogrb.2017.10.014","ISSN":"1872-7654","journalAbbreviation":"Eur J Obstet Gynecol Reprod Biol","language":"eng","note":"PMID: 29103618","page":"133","source":"PubMed","title":"Primary syphilis in pregnancy mistaken for genital herpes: A preventable cause of congenital syphilis","title-short":"Primary syphilis in pregnancy mistaken for genital herpes","volume":"219","author":[{"family":"Howe","given":"Bridie"},{"family":"Basta","given":"Medhat"},{"family":"Foster","given":"Kirsty"},{"family":"Esen","given":"Umo"},{"family":"Ellis","given":"Richard"},{"family":"Hussey","given":"Jane"}],"issued":{"date-parts":[["2017",12]]}}}],"schema":"https://github.com/citation-style-language/schema/raw/master/csl-citation.json"} </w:instrText>
      </w:r>
      <w:r w:rsidRPr="00416272">
        <w:rPr>
          <w:rFonts w:cstheme="minorHAnsi"/>
        </w:rPr>
        <w:fldChar w:fldCharType="separate"/>
      </w:r>
      <w:r w:rsidRPr="00F40B62">
        <w:rPr>
          <w:rFonts w:ascii="Calibri" w:hAnsi="Calibri" w:cs="Calibri"/>
          <w:szCs w:val="24"/>
        </w:rPr>
        <w:t>(57–61)</w:t>
      </w:r>
      <w:r w:rsidRPr="00416272">
        <w:rPr>
          <w:rFonts w:cstheme="minorHAnsi"/>
        </w:rPr>
        <w:fldChar w:fldCharType="end"/>
      </w:r>
      <w:r w:rsidRPr="00416272">
        <w:rPr>
          <w:rFonts w:cstheme="minorHAnsi"/>
        </w:rPr>
        <w:t xml:space="preserve"> [</w:t>
      </w:r>
      <w:r>
        <w:rPr>
          <w:rFonts w:cstheme="minorHAnsi"/>
        </w:rPr>
        <w:t>IV, C</w:t>
      </w:r>
      <w:r w:rsidRPr="00416272">
        <w:rPr>
          <w:rFonts w:cstheme="minorHAnsi"/>
        </w:rPr>
        <w:t xml:space="preserve">]. </w:t>
      </w:r>
    </w:p>
    <w:p w14:paraId="67D7A7CE" w14:textId="77777777" w:rsidR="007D3621" w:rsidRPr="00416272" w:rsidRDefault="007D3621" w:rsidP="007D3621">
      <w:pPr>
        <w:pStyle w:val="ListParagraph"/>
        <w:numPr>
          <w:ilvl w:val="0"/>
          <w:numId w:val="13"/>
        </w:numPr>
        <w:rPr>
          <w:rFonts w:cstheme="minorHAnsi"/>
        </w:rPr>
      </w:pPr>
      <w:r w:rsidRPr="00416272">
        <w:rPr>
          <w:rFonts w:cstheme="minorHAnsi"/>
        </w:rPr>
        <w:t xml:space="preserve">Full screening for other sexually transmitted infections should also be undertaken including chlamydia, gonorrhoea, syphilis, HIV and (depending on risk factors) hepatitis B and C as per BASHH guidelines </w:t>
      </w:r>
      <w:r w:rsidRPr="00416272">
        <w:rPr>
          <w:rFonts w:cstheme="minorHAnsi"/>
        </w:rPr>
        <w:fldChar w:fldCharType="begin"/>
      </w:r>
      <w:r>
        <w:rPr>
          <w:rFonts w:cstheme="minorHAnsi"/>
        </w:rPr>
        <w:instrText xml:space="preserve"> ADDIN ZOTERO_ITEM CSL_CITATION {"citationID":"FF42YtZQ","properties":{"formattedCitation":"(62)","plainCitation":"(62)","noteIndex":0},"citationItems":[{"id":12348,"uris":["http://zotero.org/users/9828707/items/V933IEUI"],"uri":["http://zotero.org/users/9828707/items/V933IEUI"],"itemData":{"id":12348,"type":"article-journal","title":"2015 BASHH CEG guidance on tests for Sexually Transmitted Infections","URL":"https://www.bashhguidelines.org/media/1084/sti-testing-tables-2015-dec-update-4.pdf","author":[{"family":"BASHH Clincial Effectiveness Group","given":""}],"issued":{"date-parts":[["2015"]]}}}],"schema":"https://github.com/citation-style-language/schema/raw/master/csl-citation.json"} </w:instrText>
      </w:r>
      <w:r w:rsidRPr="00416272">
        <w:rPr>
          <w:rFonts w:cstheme="minorHAnsi"/>
        </w:rPr>
        <w:fldChar w:fldCharType="separate"/>
      </w:r>
      <w:r w:rsidRPr="00F40B62">
        <w:rPr>
          <w:rFonts w:ascii="Calibri" w:hAnsi="Calibri" w:cs="Calibri"/>
        </w:rPr>
        <w:t>(62)</w:t>
      </w:r>
      <w:r w:rsidRPr="00416272">
        <w:rPr>
          <w:rFonts w:cstheme="minorHAnsi"/>
        </w:rPr>
        <w:fldChar w:fldCharType="end"/>
      </w:r>
      <w:r w:rsidRPr="00416272">
        <w:rPr>
          <w:rFonts w:cstheme="minorHAnsi"/>
        </w:rPr>
        <w:t xml:space="preserve"> [IV,C].</w:t>
      </w:r>
    </w:p>
    <w:p w14:paraId="42F8AE44" w14:textId="4D635D1B" w:rsidR="007D3621" w:rsidRPr="00416272" w:rsidRDefault="007D3621" w:rsidP="007D3621">
      <w:pPr>
        <w:pStyle w:val="ListParagraph"/>
        <w:numPr>
          <w:ilvl w:val="0"/>
          <w:numId w:val="13"/>
        </w:numPr>
        <w:rPr>
          <w:rFonts w:cstheme="minorHAnsi"/>
        </w:rPr>
      </w:pPr>
      <w:r w:rsidRPr="00416272">
        <w:rPr>
          <w:rFonts w:cstheme="minorHAnsi"/>
        </w:rPr>
        <w:t xml:space="preserve">Treatment should not be delayed whilst awaiting test results. Management of </w:t>
      </w:r>
      <w:r w:rsidRPr="004A1E2E">
        <w:rPr>
          <w:rFonts w:cstheme="minorHAnsi"/>
        </w:rPr>
        <w:t xml:space="preserve">mothers and pregnant people </w:t>
      </w:r>
      <w:r w:rsidRPr="00416272">
        <w:rPr>
          <w:rFonts w:cstheme="minorHAnsi"/>
        </w:rPr>
        <w:t>should be in line with their clinical condition and will usually involve the use of oral (or intravenous for disseminated HSV</w:t>
      </w:r>
      <w:r>
        <w:rPr>
          <w:rFonts w:cstheme="minorHAnsi"/>
        </w:rPr>
        <w:t xml:space="preserve"> at </w:t>
      </w:r>
      <w:r w:rsidR="003D307A">
        <w:rPr>
          <w:rFonts w:cstheme="minorHAnsi"/>
        </w:rPr>
        <w:t>10mg</w:t>
      </w:r>
      <w:r>
        <w:rPr>
          <w:rFonts w:cstheme="minorHAnsi"/>
        </w:rPr>
        <w:t>/kg three times a day</w:t>
      </w:r>
      <w:r w:rsidR="003D307A">
        <w:rPr>
          <w:rFonts w:cstheme="minorHAnsi"/>
        </w:rPr>
        <w:t xml:space="preserve"> based on ideal body weight</w:t>
      </w:r>
      <w:r w:rsidRPr="00416272">
        <w:rPr>
          <w:rFonts w:cstheme="minorHAnsi"/>
        </w:rPr>
        <w:t xml:space="preserve">) </w:t>
      </w:r>
      <w:proofErr w:type="spellStart"/>
      <w:r w:rsidRPr="00416272">
        <w:rPr>
          <w:rFonts w:cstheme="minorHAnsi"/>
        </w:rPr>
        <w:t>aciclovir</w:t>
      </w:r>
      <w:proofErr w:type="spellEnd"/>
      <w:r w:rsidRPr="00416272">
        <w:rPr>
          <w:rFonts w:cstheme="minorHAnsi"/>
        </w:rPr>
        <w:t xml:space="preserve"> in standard doses (400 mg three times daily, usually for 5 days) or oral valaciclovir (500mg twice daily, usually for 5 days) as per the BASHH guidelines </w:t>
      </w:r>
      <w:r w:rsidRPr="00416272">
        <w:rPr>
          <w:rFonts w:cstheme="minorHAnsi"/>
        </w:rPr>
        <w:fldChar w:fldCharType="begin"/>
      </w:r>
      <w:r w:rsidRPr="00416272">
        <w:rPr>
          <w:rFonts w:cstheme="minorHAnsi"/>
        </w:rPr>
        <w:instrText xml:space="preserve"> ADDIN ZOTERO_ITEM CSL_CITATION {"citationID":"nu9X8TrM","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Pr="00416272">
        <w:rPr>
          <w:rFonts w:cstheme="minorHAnsi"/>
        </w:rPr>
        <w:fldChar w:fldCharType="separate"/>
      </w:r>
      <w:r w:rsidRPr="00416272">
        <w:rPr>
          <w:rFonts w:ascii="Calibri" w:hAnsi="Calibri" w:cs="Calibri"/>
        </w:rPr>
        <w:t>(1)</w:t>
      </w:r>
      <w:r w:rsidRPr="00416272">
        <w:rPr>
          <w:rFonts w:cstheme="minorHAnsi"/>
        </w:rPr>
        <w:fldChar w:fldCharType="end"/>
      </w:r>
      <w:r w:rsidRPr="00416272">
        <w:rPr>
          <w:rFonts w:cstheme="minorHAnsi"/>
        </w:rPr>
        <w:t xml:space="preserve">. Immunosuppressed </w:t>
      </w:r>
      <w:r w:rsidRPr="004A1E2E">
        <w:rPr>
          <w:rFonts w:cstheme="minorHAnsi"/>
        </w:rPr>
        <w:t xml:space="preserve">mothers and pregnant people </w:t>
      </w:r>
      <w:r w:rsidRPr="00416272">
        <w:rPr>
          <w:rFonts w:cstheme="minorHAnsi"/>
        </w:rPr>
        <w:t xml:space="preserve">will require higher doses for a longer </w:t>
      </w:r>
      <w:r w:rsidRPr="00416272">
        <w:rPr>
          <w:rFonts w:cstheme="minorHAnsi"/>
        </w:rPr>
        <w:lastRenderedPageBreak/>
        <w:t xml:space="preserve">duration as per the BASHH guidelines </w:t>
      </w:r>
      <w:r w:rsidRPr="00416272">
        <w:rPr>
          <w:rFonts w:cstheme="minorHAnsi"/>
        </w:rPr>
        <w:fldChar w:fldCharType="begin"/>
      </w:r>
      <w:r w:rsidRPr="00416272">
        <w:rPr>
          <w:rFonts w:cstheme="minorHAnsi"/>
        </w:rPr>
        <w:instrText xml:space="preserve"> ADDIN ZOTERO_ITEM CSL_CITATION {"citationID":"URipFBJ0","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Pr="00416272">
        <w:rPr>
          <w:rFonts w:cstheme="minorHAnsi"/>
        </w:rPr>
        <w:fldChar w:fldCharType="separate"/>
      </w:r>
      <w:r w:rsidRPr="00416272">
        <w:rPr>
          <w:rFonts w:ascii="Calibri" w:hAnsi="Calibri" w:cs="Calibri"/>
        </w:rPr>
        <w:t>(1)</w:t>
      </w:r>
      <w:r w:rsidRPr="00416272">
        <w:rPr>
          <w:rFonts w:cstheme="minorHAnsi"/>
        </w:rPr>
        <w:fldChar w:fldCharType="end"/>
      </w:r>
      <w:r w:rsidRPr="00416272">
        <w:rPr>
          <w:rFonts w:cstheme="minorHAnsi"/>
        </w:rPr>
        <w:t xml:space="preserve">. Famciclovir should not be used in pregnancy due to lack of safety data </w:t>
      </w:r>
      <w:r w:rsidRPr="00416272">
        <w:rPr>
          <w:rFonts w:cstheme="minorHAnsi"/>
        </w:rPr>
        <w:fldChar w:fldCharType="begin"/>
      </w:r>
      <w:r>
        <w:rPr>
          <w:rFonts w:cstheme="minorHAnsi"/>
        </w:rPr>
        <w:instrText xml:space="preserve"> ADDIN ZOTERO_ITEM CSL_CITATION {"citationID":"C4m973tm","properties":{"formattedCitation":"(44)","plainCitation":"(44)","noteIndex":0},"citationItems":[{"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Pr="00416272">
        <w:rPr>
          <w:rFonts w:cstheme="minorHAnsi"/>
        </w:rPr>
        <w:fldChar w:fldCharType="separate"/>
      </w:r>
      <w:r w:rsidRPr="007D6AEB">
        <w:rPr>
          <w:rFonts w:ascii="Calibri" w:hAnsi="Calibri" w:cs="Calibri"/>
        </w:rPr>
        <w:t>(44)</w:t>
      </w:r>
      <w:r w:rsidRPr="00416272">
        <w:rPr>
          <w:rFonts w:cstheme="minorHAnsi"/>
        </w:rPr>
        <w:fldChar w:fldCharType="end"/>
      </w:r>
      <w:r>
        <w:rPr>
          <w:rFonts w:cstheme="minorHAnsi"/>
        </w:rPr>
        <w:t xml:space="preserve"> [III, B]</w:t>
      </w:r>
      <w:r w:rsidRPr="00416272">
        <w:rPr>
          <w:rFonts w:cstheme="minorHAnsi"/>
        </w:rPr>
        <w:t>.</w:t>
      </w:r>
    </w:p>
    <w:p w14:paraId="6B81FE50" w14:textId="77777777" w:rsidR="007D3621" w:rsidRPr="007D3621" w:rsidRDefault="007D3621" w:rsidP="00F115A6">
      <w:pPr>
        <w:rPr>
          <w:rFonts w:cstheme="minorHAnsi"/>
        </w:rPr>
      </w:pPr>
      <w:r w:rsidRPr="007D3621">
        <w:rPr>
          <w:rFonts w:cstheme="minorHAnsi"/>
        </w:rPr>
        <w:t xml:space="preserve">The use of antivirals is associated with a reduction in the duration and severity of symptoms and a decrease in the duration of viral shedding </w:t>
      </w:r>
      <w:r w:rsidRPr="007D3621">
        <w:rPr>
          <w:rFonts w:cstheme="minorHAnsi"/>
        </w:rPr>
        <w:fldChar w:fldCharType="begin"/>
      </w:r>
      <w:r w:rsidRPr="007D3621">
        <w:rPr>
          <w:rFonts w:cstheme="minorHAnsi"/>
        </w:rPr>
        <w:instrText xml:space="preserve"> ADDIN ZOTERO_ITEM CSL_CITATION {"citationID":"qkPjPdox","properties":{"formattedCitation":"(32\\uc0\\u8211{}39)","plainCitation":"(32–39)","noteIndex":0},"citationItems":[{"id":61,"uris":["http://zotero.org/users/9828707/items/IVH2JQ3L"],"uri":["http://zotero.org/users/9828707/items/IVH2JQ3L"],"itemData":{"id":61,"type":"article-journal","abstract":"Genital herpes simplex virus (HSV) infection is one of the most common viral sexually transmitted diseases in the United States. Perinatal transmission of the virus to the fetus or neonate is a major concern in affected pregnancies. Our objective was to systematically review published data to estimate the effect of prophylactic acyclovir provided to pregnant women near term on the rate of recurrent genital herpes at delivery; the number of cesarean deliveries performed for clinical HSV recurrences or prodromal symptoms; and the prevalence of HSV virologic detection at delivery.","container-title":"Obstetrics and gynecology","ISSN":"0029-7844","issue":"6","note":"PMID: 14662233","page":"1396-403","title":"Acyclovir prophylaxis to prevent herpes simplex virus recurrence at delivery: a systematic review.","volume":"102","author":[{"family":"Sheffield","given":"Jeanne S"},{"family":"Hollier","given":"Lisa M"},{"family":"Hill","given":"James B"},{"family":"Stuart","given":"Gretchen S"},{"family":"Wendel","given":"George D"}],"issued":{"date-parts":[["2003",12]]}}},{"id":60,"uris":["http://zotero.org/users/9828707/items/H9Y6D4WE"],"uri":["http://zotero.org/users/9828707/items/H9Y6D4WE"],"itemData":{"id":60,"type":"article-journal","abstract":"The purpose of this study was to assess the efficacy of acyclovir in the reduction of herpes simplex virus culture and polymerase chain reaction positivity and cesarean delivery.","container-title":"American journal of obstetrics and gynecology","ISSN":"0002-9378","issue":"3","note":"PMID: 12634667","page":"836-43","title":"A double-blind, randomized, placebo-controlled trial of acyclovir in late pregnancy for the reduction of herpes simplex virus shedding and cesarean delivery.","volume":"188","author":[{"family":"Watts","given":"D Heather"},{"family":"Brown","given":"Zane A"},{"family":"Money","given":"Deborah"},{"family":"Selke","given":"Stacy"},{"family":"Huang","given":"Meei Li"},{"family":"Sacks","given":"Stephen L"},{"family":"Corey","given":"Lawrence"}],"issued":{"date-parts":[["2003",3]]}}},{"id":59,"uris":["http://zotero.org/users/9828707/items/KMUA5W2Q"],"uri":["http://zotero.org/users/9828707/items/KMUA5W2Q"],"itemData":{"id":59,"type":"article-journal","abstract":"To determine if suppressive acyclovir near term decreased the frequency of clinical recurrences at delivery in women with recurrent genital herpes simplex virus (HSV) infection.","container-title":"Infectious diseases in obstetrics and gynecology","DOI":"10.1155/S1064744902000054","ISSN":"1064-7449","issue":"2","note":"PMID: 12530483","page":"71-7","title":"Acyclovir suppression to prevent recurrent genital herpes at delivery.","volume":"10","author":[{"family":"Scott","given":"L L"},{"family":"Hollier","given":"L M"},{"family":"McIntire","given":"D"},{"family":"Sanchez","given":"P J"},{"family":"Jackson","given":"G L"},{"family":"Wendel","given":"G D"}],"issued":{"date-parts":[["2002",1]]}}},{"id":58,"uris":["http://zotero.org/users/9828707/items/KX4LJWHK"],"uri":["http://zotero.org/users/9828707/items/KX4LJWHK"],"itemData":{"id":58,"type":"article-journal","abstract":"To evaluate the efficacy and safety of a suppressive course of acyclovir in late pregnancy in women with recurrent genital herpes infection on the incidence of viral shedding, herpes lesion development and caesarean section for recurrent genital herpes.","container-title":"British journal of obstetrics and gynaecology","ISSN":"0306-5456","issue":"3","note":"PMID: 9532986","page":"275-80","title":"A randomised placebo controlled trial of suppressive acyclovir in late pregnancy in women with recurrent genital herpes infection.","volume":"105","author":[{"family":"Brocklehurst","given":"P"},{"family":"Kinghorn","given":"G"},{"family":"Carney","given":"O"},{"family":"Helsen","given":"K"},{"family":"Ross","given":"E"},{"family":"Ellis","given":"E"},{"family":"Shen","given":"R"},{"family":"Cowan","given":"F"},{"family":"Mindel","given":"A"}],"issued":{"date-parts":[["1998",3]]}}},{"id":57,"uris":["http://zotero.org/users/9828707/items/VUZ4TIPG"],"uri":["http://zotero.org/users/9828707/items/VUZ4TIPG"],"itemData":{"id":57,"type":"article-journal","abstract":"To determine if suppressive acyclovir therapy given to term gravidas experiencing a first episode of genital herpes simplex virus (HSV)-infection during pregnancy decreases the need for cesarean delivery for that indication.","container-title":"Obstetrics and gynecology","ISSN":"0029-7844","issue":"1","note":"PMID: 8532270","page":"69-73","title":"Acyclovir suppression to prevent cesarean delivery after first-episode genital herpes.","volume":"87","author":[{"family":"Scott","given":"L L"},{"family":"Sanchez","given":"P J"},{"family":"Jackson","given":"G L"},{"family":"Zeray","given":"F"},{"family":"Wendel","given":"G D"}],"issued":{"date-parts":[["1996",1]]}}},{"id":56,"uris":["http://zotero.org/users/9828707/items/3SZFGZQH"],"uri":["http://zotero.org/users/9828707/items/3SZFGZQH"],"itemData":{"id":56,"type":"article-journal","abstract":"Neonatal herpes affects about 1 in 15,000 newborns and the prognosis for disseminated disease with encephalitis is poor. We investigated whether acyclovir prophylaxis in late pregnancy effectively reduces the risk of viral shedding and, hence, of mother-to-child transmission at delivery. A prospective study was conducted. Pregnant women who had at least one episode of genital herpes during pregnancy were randomly assigned to two groups: group 1 (n=167) received oral acyclovir from 36 weeks of gestation to term; group 2 (n=121) received no treatment. Group 3 (n=201) comprised women not given prophylaxis who had a history of genital herpes, but no active episodes during pregnancy. No specific instruction were set up for obstetrical management except for cesarean section in case of a suspected herpes lesion at the time of labor. The rate of Cesarean section was 8.4% in group 1, 16.5% in group 2, and 9.9% in group 3 (p&lt;0.001). 75% of cesareans in group 2 and 10% in group 3 were done for genital herpes. Percentage of viral shedding was, respectively, 0% (group1), 5% (group2), and 0.5%(group3) (p&lt;0.05). These findings underline the value of antiviral prophylaxis in late pregnancy for women with a known history of genital herpes. Such prophylaxis only partly prevents neonatal herpes infection, because it is not applicable to patients with no known clinical history but may excrete the virus.","container-title":"European journal of obstetrics, gynecology, and reproductive biology","ISSN":"0301-2115","issue":"1","note":"PMID: 11311761","page":"55-8","title":"Acyclovir prophylaxis in late pregnancy prevents recurrent genital herpes and viral shedding.","volume":"96","author":[{"family":"Braig","given":"S"},{"family":"Luton","given":"D"},{"family":"Sibony","given":"O"},{"family":"Edlinger","given":"C"},{"family":"Boissinot","given":"C"},{"family":"Blot","given":"P"},{"family":"Oury","given":"J F"}],"issued":{"date-parts":[["2001",5]]}}},{"id":55,"uris":["http://zotero.org/users/9828707/items/MLN74QS5"],"uri":["http://zotero.org/users/9828707/items/MLN74QS5"],"itemData":{"id":55,"type":"article-journal","abstract":"Genital herpes simplex virus (HSV) infection is one of the most common viral sexually transmitted infections. The majority of women with genital herpes will have a recurrence during pregnancy. Transmission of the virus from mother to fetus typically occurs by direct contact with virus in the genital tract during birth.","container-title":"Cochrane database of systematic reviews (Online)","DOI":"10.1002/14651858.CD004946.pub2","ISSN":"1469-493X","issue":"1","note":"PMID: 18254066","page":"CD004946","title":"Third trimester antiviral prophylaxis for preventing maternal genital herpes simplex virus (HSV) recurrences and neonatal infection.","author":[{"family":"Hollier","given":"L M"},{"family":"Wendel","given":"G D"}],"issued":{"date-parts":[["2008",1]]}}},{"id":64,"uris":["http://zotero.org/users/9828707/items/9XL2MNQM"],"uri":["http://zotero.org/users/9828707/items/9XL2MNQM"],"itemData":{"id":64,"type":"article-journal","abstract":"To measure the efficacy of valacyclovir suppression in late pregnancy to reduce the incidence of recurrent genital herpes in labor and subsequent cesarean delivery.","container-title":"Obstetrics and gynecology","DOI":"10.1097/01.AOG.0000219749.96274.15","ISSN":"0029-7844","issue":"1","note":"PMID: 16816068","page":"141-7","title":"Valacyclovir prophylaxis to prevent recurrent herpes at delivery: a randomized clinical trial.","volume":"108","author":[{"family":"Sheffield","given":"Jeanne S"},{"family":"Hill","given":"James B"},{"family":"Hollier","given":"Lisa M"},{"family":"Laibl","given":"Vanessa R"},{"family":"Roberts","given":"Scott W"},{"family":"Sanchez","given":"Pablo J"},{"family":"Wendel","given":"George D"}],"issued":{"date-parts":[["2006",7]]}}}],"schema":"https://github.com/citation-style-language/schema/raw/master/csl-citation.json"} </w:instrText>
      </w:r>
      <w:r w:rsidRPr="007D3621">
        <w:rPr>
          <w:rFonts w:cstheme="minorHAnsi"/>
        </w:rPr>
        <w:fldChar w:fldCharType="separate"/>
      </w:r>
      <w:r w:rsidRPr="007D3621">
        <w:rPr>
          <w:rFonts w:ascii="Calibri" w:hAnsi="Calibri" w:cs="Calibri"/>
          <w:szCs w:val="24"/>
        </w:rPr>
        <w:t>(32–39)</w:t>
      </w:r>
      <w:r w:rsidRPr="007D3621">
        <w:rPr>
          <w:rFonts w:cstheme="minorHAnsi"/>
        </w:rPr>
        <w:fldChar w:fldCharType="end"/>
      </w:r>
      <w:r w:rsidRPr="007D3621">
        <w:rPr>
          <w:rFonts w:cstheme="minorHAnsi"/>
        </w:rPr>
        <w:t xml:space="preserve">. A study from the USA found that having untreated genital HSV in the first or second trimester was associated with an increased risk of preterm delivery, but this association was not seen in women and people who were treated with antiviral medication </w:t>
      </w:r>
      <w:r w:rsidRPr="007D3621">
        <w:rPr>
          <w:rFonts w:cstheme="minorHAnsi"/>
        </w:rPr>
        <w:fldChar w:fldCharType="begin"/>
      </w:r>
      <w:r w:rsidRPr="007D3621">
        <w:rPr>
          <w:rFonts w:cstheme="minorHAnsi"/>
        </w:rPr>
        <w:instrText xml:space="preserve"> ADDIN ZOTERO_ITEM CSL_CITATION {"citationID":"neyVhKya","properties":{"formattedCitation":"(63)","plainCitation":"(63)","noteIndex":0},"citationItems":[{"id":302,"uris":["http://zotero.org/users/9828707/items/XPVLNNDM"],"uri":["http://zotero.org/users/9828707/items/XPVLNNDM"],"itemData":{"id":302,"type":"article-journal","abstract":"To examine the risks of genital herpes and antiherpes treatment during pregnancy in relation to preterm delivery (PTD), we conducted a multicenter, member-based cohort study within 4 Kaiser Permanente regions: northern and southern California, Colorado, and Georgia. The study included 662,913 mother-newborn pairs from 1997 to 2010. Pregnant women were classified into 3 groups based on genital herpes diagnosis and treatment: genital herpes without treatment, genital herpes with antiherpes treatment, and no herpes diagnosis or treatment (unexposed controls). After controlling for potential confounders, we found that compared with being unexposed, having untreated genital herpes during first or second trimester was associated with more than double the risk of PTD (odds ratio (OR) = 2.23, 95% confidence interval (CI): 1.80, 2.76). The association was stronger for PTD due to premature rupture of membrane (OR = 3.57, 95% CI: 2.53, 5.06) and for early PTD (≤35 weeks gestation) (OR = 2.87, 95% CI: 2.22, 3.71). In contrast, undergoing antiherpes treatment during pregnancy was associated with a lower risk of PTD compared with not being treated, and the PTD risk was similar to that observed in the unexposed controls (OR = 1.11, 95% CI: 0.89, 1.38). The present study revealed increased risk of PTD associated with genital herpes infection if left untreated and a potential benefit of antiherpes medications in mitigating the effect of genital herpes infection on the risk of PTD.","container-title":"American Journal of Epidemiology","DOI":"10.1093/aje/kwu242","ISSN":"1476-6256","issue":"11","journalAbbreviation":"Am J Epidemiol","language":"eng","note":"PMID: 25392064","page":"1109-1117","source":"PubMed","title":"Genital herpes and its treatment in relation to preterm delivery","volume":"180","author":[{"family":"Li","given":"De-Kun"},{"family":"Raebel","given":"Marsha A."},{"family":"Cheetham","given":"T. Craig"},{"family":"Hansen","given":"Craig"},{"family":"Avalos","given":"Lyndsay"},{"family":"Chen","given":"Hong"},{"family":"Davis","given":"Robert"}],"issued":{"date-parts":[["2014",12,1]]}}}],"schema":"https://github.com/citation-style-language/schema/raw/master/csl-citation.json"} </w:instrText>
      </w:r>
      <w:r w:rsidRPr="007D3621">
        <w:rPr>
          <w:rFonts w:cstheme="minorHAnsi"/>
        </w:rPr>
        <w:fldChar w:fldCharType="separate"/>
      </w:r>
      <w:r w:rsidRPr="007D3621">
        <w:rPr>
          <w:rFonts w:ascii="Calibri" w:hAnsi="Calibri" w:cs="Calibri"/>
        </w:rPr>
        <w:t>(63)</w:t>
      </w:r>
      <w:r w:rsidRPr="007D3621">
        <w:rPr>
          <w:rFonts w:cstheme="minorHAnsi"/>
        </w:rPr>
        <w:fldChar w:fldCharType="end"/>
      </w:r>
      <w:r w:rsidRPr="007D3621">
        <w:rPr>
          <w:rFonts w:cstheme="minorHAnsi"/>
        </w:rPr>
        <w:t xml:space="preserve">. </w:t>
      </w:r>
      <w:proofErr w:type="spellStart"/>
      <w:r w:rsidRPr="007D3621">
        <w:rPr>
          <w:rFonts w:cstheme="minorHAnsi"/>
        </w:rPr>
        <w:t>Aciclovir</w:t>
      </w:r>
      <w:proofErr w:type="spellEnd"/>
      <w:r w:rsidRPr="007D3621">
        <w:rPr>
          <w:rFonts w:cstheme="minorHAnsi"/>
        </w:rPr>
        <w:t xml:space="preserve"> and valaciclovir are not licensed for use in pregnancy but are considered safe and have not been associated with an increased incidence of birth defects </w:t>
      </w:r>
      <w:r w:rsidRPr="007D3621">
        <w:rPr>
          <w:rFonts w:cstheme="minorHAnsi"/>
        </w:rPr>
        <w:fldChar w:fldCharType="begin"/>
      </w:r>
      <w:r w:rsidRPr="007D3621">
        <w:rPr>
          <w:rFonts w:cstheme="minorHAnsi"/>
        </w:rPr>
        <w:instrText xml:space="preserve"> ADDIN ZOTERO_ITEM CSL_CITATION {"citationID":"fbBzySWd","properties":{"formattedCitation":"(43,44)","plainCitation":"(43,44)","noteIndex":0},"citationItems":[{"id":12347,"uris":["http://zotero.org/users/9828707/items/WXY49TKP"],"uri":["http://zotero.org/users/9828707/items/WXY49TKP"],"itemData":{"id":12347,"type":"article-journal","title":"Acyclovir Pregnancy Registry and Valacyclovir Pregnancy Registry Interim Report","URL":"https://pregnancyregistry.gsk.com/acyclovir.html","author":[{"family":"Glaxo Wellcome","given":""}],"issued":{"date-parts":[["1997"]]}}},{"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Pr="007D3621">
        <w:rPr>
          <w:rFonts w:cstheme="minorHAnsi"/>
        </w:rPr>
        <w:fldChar w:fldCharType="separate"/>
      </w:r>
      <w:r w:rsidRPr="007D3621">
        <w:rPr>
          <w:rFonts w:ascii="Calibri" w:hAnsi="Calibri" w:cs="Calibri"/>
        </w:rPr>
        <w:t>(43,44)</w:t>
      </w:r>
      <w:r w:rsidRPr="007D3621">
        <w:rPr>
          <w:rFonts w:cstheme="minorHAnsi"/>
        </w:rPr>
        <w:fldChar w:fldCharType="end"/>
      </w:r>
      <w:r w:rsidRPr="007D3621">
        <w:rPr>
          <w:rFonts w:cstheme="minorHAnsi"/>
        </w:rPr>
        <w:t xml:space="preserve">. Transient neonatal neutropenia </w:t>
      </w:r>
      <w:r w:rsidRPr="007D3621">
        <w:rPr>
          <w:rFonts w:cstheme="minorHAnsi"/>
        </w:rPr>
        <w:fldChar w:fldCharType="begin"/>
      </w:r>
      <w:r w:rsidRPr="007D3621">
        <w:rPr>
          <w:rFonts w:cstheme="minorHAnsi"/>
        </w:rPr>
        <w:instrText xml:space="preserve"> ADDIN ZOTERO_ITEM CSL_CITATION {"citationID":"VbcMnNOz","properties":{"formattedCitation":"(44,64\\uc0\\u8211{}66)","plainCitation":"(44,64–66)","noteIndex":0},"citationItems":[{"id":69,"uris":["http://zotero.org/users/9828707/items/ICEBX73L"],"uri":["http://zotero.org/users/9828707/items/ICEBX73L"],"itemData":{"id":69,"type":"article-journal","abstract":"The purpose of this study was to estimate the efficacy of valacyclovir suppressive therapy in pregnant women with recurrent genital herpes.","container-title":"American journal of obstetrics and gynecology","DOI":"10.1016/j.ajog.2005.11.051","ISSN":"1097-6868","issue":"3","note":"PMID: 16522412","page":"774-81","title":"Valacyclovir therapy to reduce recurrent genital herpes in pregnant women.","volume":"194","author":[{"family":"Andrews","given":"William W"},{"family":"Kimberlin","given":"Debora F"},{"family":"Whitley","given":"Richard"},{"family":"Cliver","given":"Suzanne"},{"family":"Ramsey","given":"Patrick S"},{"family":"Deeter","given":"Robert"}],"issued":{"date-parts":[["2006",3]]}}},{"id":68,"uris":["http://zotero.org/users/9828707/items/9I4Q5QRR"],"uri":["http://zotero.org/users/9828707/items/9I4Q5QRR"],"itemData":{"id":68,"type":"article-journal","abstract":"Oral acyclovir is commonly used for genital herpes and other herpesvirus infections. Data on potential fetal risk are extremely limited. From 1984 to 1998, the Acyclovir in Pregnancy Registry monitored birth outcomes of women exposed to oral or intravenous acyclovir during pregnancy. This report describes the final results.","container-title":"Birth defects research. Part A, Clinical and molecular teratology","DOI":"10.1002/bdra.20013","ISSN":"1542-0752","issue":"4","note":"PMID: 15108247","page":"201-7","title":"Pregnancy outcomes following systemic prenatal acyclovir exposure: Conclusions from the international acyclovir pregnancy registry, 1984-1999.","volume":"70","author":[{"family":"Stone","given":"Katherine M"},{"family":"Reiff-Eldridge","given":"Robbin"},{"family":"White","given":"Alice D"},{"family":"Cordero","given":"José F"},{"family":"Brown","given":"Zane"},{"family":"Alexander","given":"E Russell"},{"family":"Andrews","given":"Elizabeth B"}],"issued":{"date-parts":[["2004",4]]}}},{"id":67,"uris":["http://zotero.org/users/9828707/items/ZYNH3ZC6"],"uri":["http://zotero.org/users/9828707/items/ZYNH3ZC6"],"itemData":{"id":67,"type":"article-journal","abstract":"This study aimed to examine the risk of adverse pregnancy outcomes in children born to mothers who redeemed a prescription for systemic or topical acyclovir during pregnancy. Data on prescriptions of acyclovir were obtained from the Danish North Jutland Prescription Database and data on pregnancy outcomes from the Danish Medical Birth Registry and the County Hospital Discharge Registry. The risk of malformations, low birth weight, preterm birth and stillbirth in users of acyclovir were compared with non-exposed women using a follow-up design, while the risk of spontaneous abortion was examined using a case-control design. 90 pregnant women had redeemed a prescription for systemic acyclovir, and 995 women for topical acyclovir, during 30 d before conception, or during their pregnancies from 1 January 1990 to 31 December 2001. The odds ratios (95% confidence intervals) of the exposed relative to the non-exposed for the systemic and topical acyclovir were: malformations, 0.69 (0.17-2.82) and 0.84 (0.51, 1.39); low birth weight, 2.03 (0.50-8.35) and 0.48 (0.21-1.07); preterm birth, 1.04 (0.38-2.85) and 0.95 (0.70-1.28); stillbirth (for topical acyclovir), 1.70 (0.80-3.60); and spontaneous abortion, 2.16 (0.60-7.80) and 1.29 (0.80-3.60). There is increasing evidence that the use of systemic acyclovir is not associated with an increased prevalence of malformations at birth and preterm delivery. The data for low birth weight and spontaneous abortion are still inconclusive, although the risk of spontaneous abortion is increased in women exposed to acyclovir during the first month of pregnancy. The use of topical acyclovir does not seem to be associated with any adverse pregnancy outcome, although data on stillbirth are inconclusive.","container-title":"Scandinavian journal of infectious diseases","ISSN":"0036-5548","issue":"4","note":"PMID: 12839155","page":"255-9","title":"Adverse pregnancy outcome in women exposed to acyclovir during pregnancy: a population-based observational study.","volume":"35","author":[{"family":"Ratanajamit","given":"Chaveewan"},{"family":"Vinther Skriver","given":"Mette"},{"family":"Jepsen","given":"Peter"},{"family":"Chongsuvivatwong","given":"Virasakdi"},{"family":"Olsen","given":"Jørn"},{"family":"Sørensen","given":"Henrik Toft"}],"issued":{"date-parts":[["2003",1]]}}},{"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Pr="007D3621">
        <w:rPr>
          <w:rFonts w:cstheme="minorHAnsi"/>
        </w:rPr>
        <w:fldChar w:fldCharType="separate"/>
      </w:r>
      <w:r w:rsidRPr="007D3621">
        <w:rPr>
          <w:rFonts w:ascii="Calibri" w:hAnsi="Calibri" w:cs="Calibri"/>
          <w:szCs w:val="24"/>
        </w:rPr>
        <w:t>(44,64–66)</w:t>
      </w:r>
      <w:r w:rsidRPr="007D3621">
        <w:rPr>
          <w:rFonts w:cstheme="minorHAnsi"/>
        </w:rPr>
        <w:fldChar w:fldCharType="end"/>
      </w:r>
      <w:r w:rsidRPr="007D3621">
        <w:rPr>
          <w:rFonts w:cstheme="minorHAnsi"/>
        </w:rPr>
        <w:t xml:space="preserve"> has been reported but no clinically significant adverse maternal or neonatal effects have been reported. </w:t>
      </w:r>
      <w:proofErr w:type="spellStart"/>
      <w:r w:rsidRPr="007D3621">
        <w:rPr>
          <w:rFonts w:cstheme="minorHAnsi"/>
        </w:rPr>
        <w:t>Aciclovir</w:t>
      </w:r>
      <w:proofErr w:type="spellEnd"/>
      <w:r w:rsidRPr="007D3621">
        <w:rPr>
          <w:rFonts w:cstheme="minorHAnsi"/>
        </w:rPr>
        <w:t xml:space="preserve"> and valaciclovir are well tolerated in pregnancy. For treatment courses no dose adjustment is necessary </w:t>
      </w:r>
      <w:r w:rsidRPr="007D3621">
        <w:rPr>
          <w:rFonts w:cstheme="minorHAnsi"/>
        </w:rPr>
        <w:fldChar w:fldCharType="begin"/>
      </w:r>
      <w:r w:rsidRPr="007D3621">
        <w:rPr>
          <w:rFonts w:cstheme="minorHAnsi"/>
        </w:rPr>
        <w:instrText xml:space="preserve"> ADDIN ZOTERO_ITEM CSL_CITATION {"citationID":"8T47J5BX","properties":{"formattedCitation":"(67,68)","plainCitation":"(67,68)","noteIndex":0},"citationItems":[{"id":66,"uris":["http://zotero.org/users/9828707/items/CJG48RW6"],"uri":["http://zotero.org/users/9828707/items/CJG48RW6"],"itemData":{"id":66,"type":"article-journal","abstract":"Concern about neonatal herpes often leads to cesarean delivery of infants in women with a history of genital herpes. The antiviral drug acyclovir has been used effectively to suppress genital herpes simplex virus recurrences in nonpregnant adults. Its administration to pregnant women with recurrent genital herpes may reduce herpes simplex virus recurrences and thus may decrease the cesarean section rate among this population. To study the pharmacokinetics, safety, and patient tolerance of suppressive oral acyclovir, either 200 mg (n = 7) or 400 mg (n = 8) was administered orally every 8 hours to pregnant women with a history of recurrent herpes simplex virus, from 38 weeks' gestation until delivery. The mean +/- SD plasma levels for the 200 and 400 mg groups, respectively, were: first dose peak, 1.7 +/- 0.6 and 2.3 +/- 1.0 mumol/L; steady-state trough, 0.7 +/- 0.3 and 0.8 +/- 0.6 mumol/L; steady-state peak, 1.9 +/- 1.0 and 3.3 +/- 1.0 mumol/L. In late gestation maternal acyclovir pharmacokinetics were similar to those of nonpregnant adults from other studies. Acyclovir was concentrated in the amniotic fluid; however, there was no accumulation in the fetus (mean maternal/infant plasma ratio at delivery was 1.3). Acyclovir was well tolerated, and no toxicity was seen in the mothers or infants. The administration of acyclovir, 400 mg every 8 hours, appears appropriate for use in an efficacy and safety study regarding suppression of herpes simplex virus recurrences during the last weeks of pregnancy.","container-title":"American journal of obstetrics and gynecology","ISSN":"0002-9378","issue":"2","note":"PMID: 1847004","page":"569-76","title":"Pharmacokinetics of acyclovir in the term human pregnancy and neonate.","volume":"164","author":[{"family":"Frenkel","given":"L M"},{"family":"Brown","given":"Z A"},{"family":"Bryson","given":"Y J"},{"family":"Corey","given":"L"},{"family":"Unadkat","given":"J D"},{"family":"Hensleigh","given":"P A"},{"family":"Arvin","given":"A M"},{"family":"Prober","given":"C G"},{"family":"Connor","given":"J D"}],"issued":{"date-parts":[["1991",2]]}}},{"id":65,"uris":["http://zotero.org/users/9828707/items/7SVJZH79"],"uri":["http://zotero.org/users/9828707/items/7SVJZH79"],"itemData":{"id":65,"type":"article-journal","abstract":"The objective was to obtain preliminary pharmacokinetic data for acyclovir from gravid women receiving herpes simplex virus suppressive therapy with the acyclovir prodrug valacyclovir.","container-title":"American journal of obstetrics and gynecology","ISSN":"0002-9378","issue":"4","note":"PMID: 9790357","page":"846-51","title":"Pharmacokinetics of oral valacyclovir and acyclovir in late pregnancy.","volume":"179","author":[{"family":"Kimberlin","given":"D F"},{"family":"Weller","given":"S"},{"family":"Whitley","given":"R J"},{"family":"Andrews","given":"W W"},{"family":"Hauth","given":"J C"},{"family":"Lakeman","given":"F"},{"family":"Miller","given":"G"}],"issued":{"date-parts":[["1998",10]]}}}],"schema":"https://github.com/citation-style-language/schema/raw/master/csl-citation.json"} </w:instrText>
      </w:r>
      <w:r w:rsidRPr="007D3621">
        <w:rPr>
          <w:rFonts w:cstheme="minorHAnsi"/>
        </w:rPr>
        <w:fldChar w:fldCharType="separate"/>
      </w:r>
      <w:r w:rsidRPr="007D3621">
        <w:rPr>
          <w:rFonts w:ascii="Calibri" w:hAnsi="Calibri" w:cs="Calibri"/>
        </w:rPr>
        <w:t>(67,68)</w:t>
      </w:r>
      <w:r w:rsidRPr="007D3621">
        <w:rPr>
          <w:rFonts w:cstheme="minorHAnsi"/>
        </w:rPr>
        <w:fldChar w:fldCharType="end"/>
      </w:r>
      <w:r w:rsidRPr="007D3621">
        <w:rPr>
          <w:rFonts w:cstheme="minorHAnsi"/>
        </w:rPr>
        <w:t xml:space="preserve">. </w:t>
      </w:r>
    </w:p>
    <w:p w14:paraId="59031A20" w14:textId="77777777" w:rsidR="00931BDF" w:rsidRPr="00844220" w:rsidRDefault="00931BDF" w:rsidP="00931BDF">
      <w:pPr>
        <w:pStyle w:val="ListParagraph"/>
        <w:numPr>
          <w:ilvl w:val="0"/>
          <w:numId w:val="25"/>
        </w:numPr>
        <w:rPr>
          <w:rFonts w:cstheme="minorHAnsi"/>
        </w:rPr>
      </w:pPr>
      <w:r w:rsidRPr="00844220">
        <w:rPr>
          <w:rFonts w:cstheme="minorHAnsi"/>
        </w:rPr>
        <w:t xml:space="preserve">Other management of the symptomatic first episode should be in line with BASHH guidelines and may include the use of supportive therapies including paracetamol and topical lidocaine 2% gel or 5% ointment </w:t>
      </w:r>
      <w:r w:rsidRPr="00844220">
        <w:rPr>
          <w:rFonts w:cstheme="minorHAnsi"/>
        </w:rPr>
        <w:fldChar w:fldCharType="begin"/>
      </w:r>
      <w:r w:rsidRPr="00844220">
        <w:rPr>
          <w:rFonts w:cstheme="minorHAnsi"/>
        </w:rPr>
        <w:instrText xml:space="preserve"> ADDIN ZOTERO_ITEM CSL_CITATION {"citationID":"IwYvPKYj","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Pr="00844220">
        <w:rPr>
          <w:rFonts w:cstheme="minorHAnsi"/>
        </w:rPr>
        <w:fldChar w:fldCharType="separate"/>
      </w:r>
      <w:r w:rsidRPr="00844220">
        <w:rPr>
          <w:rFonts w:ascii="Calibri" w:hAnsi="Calibri" w:cs="Calibri"/>
        </w:rPr>
        <w:t>(1)</w:t>
      </w:r>
      <w:r w:rsidRPr="00844220">
        <w:rPr>
          <w:rFonts w:cstheme="minorHAnsi"/>
        </w:rPr>
        <w:fldChar w:fldCharType="end"/>
      </w:r>
      <w:r w:rsidRPr="00844220">
        <w:rPr>
          <w:rFonts w:cstheme="minorHAnsi"/>
        </w:rPr>
        <w:t>. There is no evidence that either is harmful in pregnancy in standard doses</w:t>
      </w:r>
      <w:r>
        <w:rPr>
          <w:rFonts w:cstheme="minorHAnsi"/>
        </w:rPr>
        <w:t xml:space="preserve"> [IV, C]</w:t>
      </w:r>
      <w:r w:rsidRPr="00844220">
        <w:rPr>
          <w:rFonts w:cstheme="minorHAnsi"/>
        </w:rPr>
        <w:t>.</w:t>
      </w:r>
    </w:p>
    <w:p w14:paraId="28F2E0FF" w14:textId="43F2659D" w:rsidR="00931BDF" w:rsidRPr="00423CD3" w:rsidRDefault="00931BDF" w:rsidP="00931BDF">
      <w:pPr>
        <w:pStyle w:val="ListParagraph"/>
        <w:numPr>
          <w:ilvl w:val="0"/>
          <w:numId w:val="25"/>
        </w:numPr>
        <w:rPr>
          <w:rFonts w:cstheme="minorHAnsi"/>
        </w:rPr>
      </w:pPr>
      <w:r>
        <w:rPr>
          <w:rFonts w:cstheme="minorHAnsi"/>
        </w:rPr>
        <w:t>M</w:t>
      </w:r>
      <w:r w:rsidRPr="004A1E2E">
        <w:rPr>
          <w:rFonts w:cstheme="minorHAnsi"/>
        </w:rPr>
        <w:t xml:space="preserve">others and pregnant people </w:t>
      </w:r>
      <w:r w:rsidRPr="00481360">
        <w:rPr>
          <w:rFonts w:cstheme="minorHAnsi"/>
        </w:rPr>
        <w:t xml:space="preserve">with suspected genital herpes </w:t>
      </w:r>
      <w:r w:rsidRPr="00AD5969">
        <w:rPr>
          <w:rFonts w:cstheme="minorHAnsi"/>
        </w:rPr>
        <w:t xml:space="preserve">who are having midwifery-led care should be referred for review by an </w:t>
      </w:r>
      <w:r w:rsidR="006206DB" w:rsidRPr="00AD5969">
        <w:rPr>
          <w:rFonts w:cstheme="minorHAnsi"/>
        </w:rPr>
        <w:t>obstetrician and</w:t>
      </w:r>
      <w:r>
        <w:rPr>
          <w:rFonts w:cstheme="minorHAnsi"/>
        </w:rPr>
        <w:t xml:space="preserve"> have review</w:t>
      </w:r>
      <w:r w:rsidRPr="00AD5969">
        <w:rPr>
          <w:rFonts w:cstheme="minorHAnsi"/>
        </w:rPr>
        <w:t xml:space="preserve"> by a genitourinary medicine </w:t>
      </w:r>
      <w:r>
        <w:rPr>
          <w:rFonts w:cstheme="minorHAnsi"/>
        </w:rPr>
        <w:t xml:space="preserve">(GUM) </w:t>
      </w:r>
      <w:r w:rsidRPr="00AD5969">
        <w:rPr>
          <w:rFonts w:cstheme="minorHAnsi"/>
        </w:rPr>
        <w:t>physician.</w:t>
      </w:r>
      <w:r>
        <w:rPr>
          <w:rFonts w:cstheme="minorHAnsi"/>
        </w:rPr>
        <w:t xml:space="preserve"> The neonatologist should also be informed, and </w:t>
      </w:r>
      <w:r w:rsidRPr="00423CD3">
        <w:rPr>
          <w:rFonts w:cstheme="minorHAnsi"/>
        </w:rPr>
        <w:t xml:space="preserve">a </w:t>
      </w:r>
      <w:r>
        <w:t>delivery and postnatal management</w:t>
      </w:r>
      <w:r w:rsidRPr="00423CD3">
        <w:rPr>
          <w:rFonts w:cstheme="minorHAnsi"/>
        </w:rPr>
        <w:t xml:space="preserve"> plan documented</w:t>
      </w:r>
      <w:r>
        <w:rPr>
          <w:rFonts w:cstheme="minorHAnsi"/>
        </w:rPr>
        <w:t xml:space="preserve"> involving genitourinary medicine, obstetrics and neonatal collaboration [IV, C]</w:t>
      </w:r>
      <w:r w:rsidRPr="00423CD3">
        <w:rPr>
          <w:rFonts w:cstheme="minorHAnsi"/>
        </w:rPr>
        <w:t>.</w:t>
      </w:r>
    </w:p>
    <w:p w14:paraId="2CF76F7C" w14:textId="23C2CA3B" w:rsidR="00A77FE6" w:rsidRDefault="00A77FE6" w:rsidP="00A77FE6">
      <w:pPr>
        <w:pStyle w:val="ListParagraph"/>
        <w:numPr>
          <w:ilvl w:val="0"/>
          <w:numId w:val="25"/>
        </w:numPr>
        <w:rPr>
          <w:rFonts w:cstheme="minorHAnsi"/>
        </w:rPr>
      </w:pPr>
      <w:r w:rsidRPr="0003596F">
        <w:rPr>
          <w:rFonts w:cstheme="minorHAnsi"/>
        </w:rPr>
        <w:t>Following acquisition, suppressive</w:t>
      </w:r>
      <w:r>
        <w:rPr>
          <w:rFonts w:cstheme="minorHAnsi"/>
        </w:rPr>
        <w:t xml:space="preserve"> antivirals should be recommended. These</w:t>
      </w:r>
      <w:r w:rsidRPr="0003596F">
        <w:rPr>
          <w:rFonts w:cstheme="minorHAnsi"/>
        </w:rPr>
        <w:t xml:space="preserve"> reduce asymptomatic </w:t>
      </w:r>
      <w:r>
        <w:rPr>
          <w:rFonts w:cstheme="minorHAnsi"/>
        </w:rPr>
        <w:t xml:space="preserve">HSV </w:t>
      </w:r>
      <w:r w:rsidRPr="0003596F">
        <w:rPr>
          <w:rFonts w:cstheme="minorHAnsi"/>
        </w:rPr>
        <w:t>shedding and lesions at term</w:t>
      </w:r>
      <w:r>
        <w:rPr>
          <w:rFonts w:cstheme="minorHAnsi"/>
        </w:rPr>
        <w:t>, and may also reduce premature delivery, but have not been studied sufficiently to definitively demonstrate prevention of neonatal HSV disease</w:t>
      </w:r>
      <w:r w:rsidRPr="0003596F">
        <w:rPr>
          <w:rFonts w:cstheme="minorHAnsi"/>
        </w:rPr>
        <w:t xml:space="preserve"> </w:t>
      </w:r>
      <w:r w:rsidRPr="0003596F">
        <w:rPr>
          <w:rFonts w:cstheme="minorHAnsi"/>
        </w:rPr>
        <w:fldChar w:fldCharType="begin"/>
      </w:r>
      <w:r>
        <w:rPr>
          <w:rFonts w:cstheme="minorHAnsi"/>
        </w:rPr>
        <w:instrText xml:space="preserve"> ADDIN ZOTERO_ITEM CSL_CITATION {"citationID":"az5lJ7CX","properties":{"formattedCitation":"(32\\uc0\\u8211{}42)","plainCitation":"(32–42)","noteIndex":0},"citationItems":[{"id":61,"uris":["http://zotero.org/users/9828707/items/IVH2JQ3L"],"uri":["http://zotero.org/users/9828707/items/IVH2JQ3L"],"itemData":{"id":61,"type":"article-journal","abstract":"Genital herpes simplex virus (HSV) infection is one of the most common viral sexually transmitted diseases in the United States. Perinatal transmission of the virus to the fetus or neonate is a major concern in affected pregnancies. Our objective was to systematically review published data to estimate the effect of prophylactic acyclovir provided to pregnant women near term on the rate of recurrent genital herpes at delivery; the number of cesarean deliveries performed for clinical HSV recurrences or prodromal symptoms; and the prevalence of HSV virologic detection at delivery.","container-title":"Obstetrics and gynecology","ISSN":"0029-7844","issue":"6","note":"PMID: 14662233","page":"1396-403","title":"Acyclovir prophylaxis to prevent herpes simplex virus recurrence at delivery: a systematic review.","volume":"102","author":[{"family":"Sheffield","given":"Jeanne S"},{"family":"Hollier","given":"Lisa M"},{"family":"Hill","given":"James B"},{"family":"Stuart","given":"Gretchen S"},{"family":"Wendel","given":"George D"}],"issued":{"date-parts":[["2003",12]]}}},{"id":60,"uris":["http://zotero.org/users/9828707/items/H9Y6D4WE"],"uri":["http://zotero.org/users/9828707/items/H9Y6D4WE"],"itemData":{"id":60,"type":"article-journal","abstract":"The purpose of this study was to assess the efficacy of acyclovir in the reduction of herpes simplex virus culture and polymerase chain reaction positivity and cesarean delivery.","container-title":"American journal of obstetrics and gynecology","ISSN":"0002-9378","issue":"3","note":"PMID: 12634667","page":"836-43","title":"A double-blind, randomized, placebo-controlled trial of acyclovir in late pregnancy for the reduction of herpes simplex virus shedding and cesarean delivery.","volume":"188","author":[{"family":"Watts","given":"D Heather"},{"family":"Brown","given":"Zane A"},{"family":"Money","given":"Deborah"},{"family":"Selke","given":"Stacy"},{"family":"Huang","given":"Meei Li"},{"family":"Sacks","given":"Stephen L"},{"family":"Corey","given":"Lawrence"}],"issued":{"date-parts":[["2003",3]]}}},{"id":59,"uris":["http://zotero.org/users/9828707/items/KMUA5W2Q"],"uri":["http://zotero.org/users/9828707/items/KMUA5W2Q"],"itemData":{"id":59,"type":"article-journal","abstract":"To determine if suppressive acyclovir near term decreased the frequency of clinical recurrences at delivery in women with recurrent genital herpes simplex virus (HSV) infection.","container-title":"Infectious diseases in obstetrics and gynecology","DOI":"10.1155/S1064744902000054","ISSN":"1064-7449","issue":"2","note":"PMID: 12530483","page":"71-7","title":"Acyclovir suppression to prevent recurrent genital herpes at delivery.","volume":"10","author":[{"family":"Scott","given":"L L"},{"family":"Hollier","given":"L M"},{"family":"McIntire","given":"D"},{"family":"Sanchez","given":"P J"},{"family":"Jackson","given":"G L"},{"family":"Wendel","given":"G D"}],"issued":{"date-parts":[["2002",1]]}}},{"id":58,"uris":["http://zotero.org/users/9828707/items/KX4LJWHK"],"uri":["http://zotero.org/users/9828707/items/KX4LJWHK"],"itemData":{"id":58,"type":"article-journal","abstract":"To evaluate the efficacy and safety of a suppressive course of acyclovir in late pregnancy in women with recurrent genital herpes infection on the incidence of viral shedding, herpes lesion development and caesarean section for recurrent genital herpes.","container-title":"British journal of obstetrics and gynaecology","ISSN":"0306-5456","issue":"3","note":"PMID: 9532986","page":"275-80","title":"A randomised placebo controlled trial of suppressive acyclovir in late pregnancy in women with recurrent genital herpes infection.","volume":"105","author":[{"family":"Brocklehurst","given":"P"},{"family":"Kinghorn","given":"G"},{"family":"Carney","given":"O"},{"family":"Helsen","given":"K"},{"family":"Ross","given":"E"},{"family":"Ellis","given":"E"},{"family":"Shen","given":"R"},{"family":"Cowan","given":"F"},{"family":"Mindel","given":"A"}],"issued":{"date-parts":[["1998",3]]}}},{"id":57,"uris":["http://zotero.org/users/9828707/items/VUZ4TIPG"],"uri":["http://zotero.org/users/9828707/items/VUZ4TIPG"],"itemData":{"id":57,"type":"article-journal","abstract":"To determine if suppressive acyclovir therapy given to term gravidas experiencing a first episode of genital herpes simplex virus (HSV)-infection during pregnancy decreases the need for cesarean delivery for that indication.","container-title":"Obstetrics and gynecology","ISSN":"0029-7844","issue":"1","note":"PMID: 8532270","page":"69-73","title":"Acyclovir suppression to prevent cesarean delivery after first-episode genital herpes.","volume":"87","author":[{"family":"Scott","given":"L L"},{"family":"Sanchez","given":"P J"},{"family":"Jackson","given":"G L"},{"family":"Zeray","given":"F"},{"family":"Wendel","given":"G D"}],"issued":{"date-parts":[["1996",1]]}}},{"id":56,"uris":["http://zotero.org/users/9828707/items/3SZFGZQH"],"uri":["http://zotero.org/users/9828707/items/3SZFGZQH"],"itemData":{"id":56,"type":"article-journal","abstract":"Neonatal herpes affects about 1 in 15,000 newborns and the prognosis for disseminated disease with encephalitis is poor. We investigated whether acyclovir prophylaxis in late pregnancy effectively reduces the risk of viral shedding and, hence, of mother-to-child transmission at delivery. A prospective study was conducted. Pregnant women who had at least one episode of genital herpes during pregnancy were randomly assigned to two groups: group 1 (n=167) received oral acyclovir from 36 weeks of gestation to term; group 2 (n=121) received no treatment. Group 3 (n=201) comprised women not given prophylaxis who had a history of genital herpes, but no active episodes during pregnancy. No specific instruction were set up for obstetrical management except for cesarean section in case of a suspected herpes lesion at the time of labor. The rate of Cesarean section was 8.4% in group 1, 16.5% in group 2, and 9.9% in group 3 (p&lt;0.001). 75% of cesareans in group 2 and 10% in group 3 were done for genital herpes. Percentage of viral shedding was, respectively, 0% (group1), 5% (group2), and 0.5%(group3) (p&lt;0.05). These findings underline the value of antiviral prophylaxis in late pregnancy for women with a known history of genital herpes. Such prophylaxis only partly prevents neonatal herpes infection, because it is not applicable to patients with no known clinical history but may excrete the virus.","container-title":"European journal of obstetrics, gynecology, and reproductive biology","ISSN":"0301-2115","issue":"1","note":"PMID: 11311761","page":"55-8","title":"Acyclovir prophylaxis in late pregnancy prevents recurrent genital herpes and viral shedding.","volume":"96","author":[{"family":"Braig","given":"S"},{"family":"Luton","given":"D"},{"family":"Sibony","given":"O"},{"family":"Edlinger","given":"C"},{"family":"Boissinot","given":"C"},{"family":"Blot","given":"P"},{"family":"Oury","given":"J F"}],"issued":{"date-parts":[["2001",5]]}}},{"id":55,"uris":["http://zotero.org/users/9828707/items/MLN74QS5"],"uri":["http://zotero.org/users/9828707/items/MLN74QS5"],"itemData":{"id":55,"type":"article-journal","abstract":"Genital herpes simplex virus (HSV) infection is one of the most common viral sexually transmitted infections. The majority of women with genital herpes will have a recurrence during pregnancy. Transmission of the virus from mother to fetus typically occurs by direct contact with virus in the genital tract during birth.","container-title":"Cochrane database of systematic reviews (Online)","DOI":"10.1002/14651858.CD004946.pub2","ISSN":"1469-493X","issue":"1","note":"PMID: 18254066","page":"CD004946","title":"Third trimester antiviral prophylaxis for preventing maternal genital herpes simplex virus (HSV) recurrences and neonatal infection.","author":[{"family":"Hollier","given":"L M"},{"family":"Wendel","given":"G D"}],"issued":{"date-parts":[["2008",1]]}}},{"id":64,"uris":["http://zotero.org/users/9828707/items/9XL2MNQM"],"uri":["http://zotero.org/users/9828707/items/9XL2MNQM"],"itemData":{"id":64,"type":"article-journal","abstract":"To measure the efficacy of valacyclovir suppression in late pregnancy to reduce the incidence of recurrent genital herpes in labor and subsequent cesarean delivery.","container-title":"Obstetrics and gynecology","DOI":"10.1097/01.AOG.0000219749.96274.15","ISSN":"0029-7844","issue":"1","note":"PMID: 16816068","page":"141-7","title":"Valacyclovir prophylaxis to prevent recurrent herpes at delivery: a randomized clinical trial.","volume":"108","author":[{"family":"Sheffield","given":"Jeanne S"},{"family":"Hill","given":"James B"},{"family":"Hollier","given":"Lisa M"},{"family":"Laibl","given":"Vanessa R"},{"family":"Roberts","given":"Scott W"},{"family":"Sanchez","given":"Pablo J"},{"family":"Wendel","given":"George D"}],"issued":{"date-parts":[["2006",7]]}}},{"id":12413,"uris":["http://zotero.org/users/9828707/items/G9NNUYWM"],"uri":["http://zotero.org/users/9828707/items/G9NNUYWM"],"itemData":{"id":12413,"type":"article-journal","abstract":"Infections with herpes simplex virus type 1 (HSV-1) or type 2 (HSV-2), both alpha herpesviruses, are highly prevalent worldwide. Both HSV types commonly cause genital infection, which, when acquired or reactivated during pregnancy, carries with it the risk of transmission to the fetus or neonate. Women who acquire primary or first-episode genital herpes during pregnancy are at greater risk for transmitting the infection than are women with recurrent genital herpes. Because viral infection and reactivation are frequently asymptomatic, many affected women are unaware of their infection and risk of transmission to their infants. Neonatal HSV infection can have devastating long-term consequences, especially when the central nervous system (CNS) is involved. Treatment of affected neonates with intravenous acyclovir has improved outcomes but there is room for further improvement, especially in regard to CNS disease. Working with pregnant women to prevent mother-to-child transmission of HSV is an important component in reducing the overall disease burden of neonatal HSV infections.","container-title":"Journal of the Pediatric Infectious Diseases Society","DOI":"10.1093/jpids/piu050","ISSN":"2048-7207","issue":"Suppl 1","journalAbbreviation":"J Pediatric Infect Dis Soc","language":"eng","note":"PMID: 25232472\nPMCID: PMC4164179","page":"S19-23","source":"PubMed","title":"Mother-to-Child Transmission of Herpes Simplex Virus","volume":"3 Suppl 1","author":[{"family":"James","given":"Scott H."},{"family":"Sheffield","given":"Jeanne S."},{"family":"Kimberlin","given":"David W."}],"issued":{"date-parts":[["2014",9]]}}},{"id":84,"uris":["http://zotero.org/users/9828707/items/NLK8ZYLZ"],"uri":["http://zotero.org/users/9828707/items/NLK8ZYLZ"],"itemData":{"id":84,"type":"article-journal","abstract":"Objective The goal was to describe herpes simplex virus (HSV) disease in neonates whose mothers received suppressive acyclovir therapy for HSV infection. Study design A multicenter case series of 8 infants who developed neonatal HSV disease following maternal antiviral suppressive therapy during pregnancy.\nResults Eight infants were identiﬁed from New Jersey (5), Maine (1), New York (1), and Texas (1) between 2005 and 2009. All 6 mothers of infants infected with HSV who were screened prenatally for group B Streptococcus were positive; 1 mother was not tested and the other had bacterial vaginosis and genital human papillomavirus infection. Six mothers had a ﬁrst clinical episode of genital HSV infection during this pregnancy; mothers with a prior history of genital HSV had no clinically recognized outbreak during the pregnancy. Perinatal transmission of HSV occurred in 7 infants (despite suppressive therapy until the day of delivery in 5 instances). Seven of 8 patients were born at term; 6 infants were male. In 7 of 8 cases, HSV was diagnosed by 8 days of age. Five infants had skin, eye, and mucous membrane disease, 2 had central nervous system disease (without and with disseminated disease), and one had intrauterine/disseminated disease.\nConclusions Although maternal antiviral suppressive therapy is an increasingly wide practice, physicians caring for neonates should be aware that suppressive therapy does not prevent neonatal HSV disease, which can have an atypical clinical presentation and drug resistance. (J Pediatr 2012;161:134-8).","container-title":"The Journal of Pediatrics","DOI":"10.1016/j.jpeds.2011.12.053","ISSN":"00223476","issue":"1","journalAbbreviation":"The Journal of Pediatrics","language":"en","page":"134-138.e3","source":"DOI.org (Crossref)","title":"Neonatal Herpes Disease following Maternal Antenatal Antiviral Suppressive Therapy: A Multicenter Case Series","title-short":"Neonatal Herpes Disease following Maternal Antenatal Antiviral Suppressive Therapy","volume":"161","author":[{"family":"Pinninti","given":"Swetha G."},{"family":"Angara","given":"Radhika"},{"family":"Feja","given":"Kristina N."},{"family":"Kimberlin","given":"David W."},{"family":"Leach","given":"Charles T."},{"family":"Conrad","given":"Dennis A."},{"family":"McCarthy","given":"Carol A."},{"family":"Tolan","given":"Robert W."}],"issued":{"date-parts":[["2012",7]]}}},{"id":227,"uris":["http://zotero.org/users/9828707/items/3E72KUTG"],"uri":["http://zotero.org/users/9828707/items/3E72KUTG"],"itemData":{"id":227,"type":"article-journal","abstract":"BACKGROUND: Acyclovir (ACV) given to HSV-2 positive women after 36 weeks reduces adverse outcomes but its benefit at lower gestation was undocumented. We determined the effect of oral acyclovir administered from 28 to 36 weeks on premature rupture of membranes (PROM) primarily and preterm delivery risk.\nMETHODS: This was a randomized, double-blind placebo-controlled trial among 200 HSV-2 positive pregnant women at 28 weeks of gestation at Mulago Hospital, Uganda. Participants were assigned randomly (1:1) to take either acyclovir 400 mg orally twice daily (intervention) or placebo (control) from 28 to 36 weeks. Both arms received acyclovir after 36 weeks until delivery. Development of Pre-PROM by 36 weeks and preterm delivery were outcomes.\nRESULTS: One hundred women were randomised to acyclovir and 100 to placebo arms between January 2014 and February 2015. There was tendency towards reduction of incidence of PROM at 36 weeks but this was not statistically significant (4.0% versus 10.0%; RR 0.35; 95% 0.11-1.10) in the acyclovir and placebo arms respectively. However, there was a significant reduction in the incidence of preterm delivery (11.1% versus 23.5%; RR 0.41; 95% 0.20-0.85) in the acyclovir and placebo arms respectively.\nCONCLUSIONS: Oral acyclovir given to HSV-2 positive pregnant women from 28 to 36 weeks reduced incidence of preterm delivery but did not significantly reduce incidence of pre-PROM.\nTRIAL REGISTRATION: www.pactr.org, PACTR201311000558197 .","container-title":"Reproductive Health","DOI":"10.1186/s12978-017-0292-7","ISSN":"1742-4755","issue":"1","journalAbbreviation":"Reprod Health","language":"eng","note":"PMID: 28253893\nPMCID: PMC5335854","page":"31","source":"PubMed","title":"Effect of suppressive acyclovir administered to HSV-2 positive mothers from week 28 to 36 weeks of pregnancy on adverse obstetric outcomes: a double-blind randomised placebo-controlled trial","title-short":"Effect of suppressive acyclovir administered to HSV-2 positive mothers from week 28 to 36 weeks of pregnancy on adverse obstetric outcomes","volume":"14","author":[{"family":"Nakubulwa","given":"Sarah"},{"family":"Kaye","given":"Dan K."},{"family":"Bwanga","given":"Freddie"},{"family":"Tumwesigye","given":"Nazarius Mbona"},{"family":"Nakku-Joloba","given":"Edith"},{"family":"Mirembe","given":"Florence"}],"issued":{"date-parts":[["2017",3,3]]}}}],"schema":"https://github.com/citation-style-language/schema/raw/master/csl-citation.json"} </w:instrText>
      </w:r>
      <w:r w:rsidRPr="0003596F">
        <w:rPr>
          <w:rFonts w:cstheme="minorHAnsi"/>
        </w:rPr>
        <w:fldChar w:fldCharType="separate"/>
      </w:r>
      <w:r w:rsidRPr="007D6AEB">
        <w:rPr>
          <w:rFonts w:ascii="Calibri" w:hAnsi="Calibri" w:cs="Calibri"/>
          <w:szCs w:val="24"/>
        </w:rPr>
        <w:t>(32–42)</w:t>
      </w:r>
      <w:r w:rsidRPr="0003596F">
        <w:rPr>
          <w:rFonts w:cstheme="minorHAnsi"/>
        </w:rPr>
        <w:fldChar w:fldCharType="end"/>
      </w:r>
      <w:r w:rsidRPr="0003596F">
        <w:rPr>
          <w:rFonts w:cstheme="minorHAnsi"/>
        </w:rPr>
        <w:t>.</w:t>
      </w:r>
      <w:r>
        <w:rPr>
          <w:rFonts w:cstheme="minorHAnsi"/>
        </w:rPr>
        <w:t xml:space="preserve"> </w:t>
      </w:r>
      <w:proofErr w:type="spellStart"/>
      <w:r>
        <w:rPr>
          <w:rFonts w:cstheme="minorHAnsi"/>
        </w:rPr>
        <w:t>Aciclovir</w:t>
      </w:r>
      <w:proofErr w:type="spellEnd"/>
      <w:r>
        <w:rPr>
          <w:rFonts w:cstheme="minorHAnsi"/>
        </w:rPr>
        <w:t xml:space="preserve"> and valaciclovir have not been associated with an increase in major birth defects when given in pregnancy </w:t>
      </w:r>
      <w:r>
        <w:rPr>
          <w:rFonts w:cstheme="minorHAnsi"/>
        </w:rPr>
        <w:fldChar w:fldCharType="begin"/>
      </w:r>
      <w:r>
        <w:rPr>
          <w:rFonts w:cstheme="minorHAnsi"/>
        </w:rPr>
        <w:instrText xml:space="preserve"> ADDIN ZOTERO_ITEM CSL_CITATION {"citationID":"GAodlm8J","properties":{"formattedCitation":"(43,44)","plainCitation":"(43,44)","noteIndex":0},"citationItems":[{"id":12347,"uris":["http://zotero.org/users/9828707/items/WXY49TKP"],"uri":["http://zotero.org/users/9828707/items/WXY49TKP"],"itemData":{"id":12347,"type":"article-journal","title":"Acyclovir Pregnancy Registry and Valacyclovir Pregnancy Registry Interim Report","URL":"https://pregnancyregistry.gsk.com/acyclovir.html","author":[{"family":"Glaxo Wellcome","given":""}],"issued":{"date-parts":[["1997"]]}}},{"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Pr>
          <w:rFonts w:cstheme="minorHAnsi"/>
        </w:rPr>
        <w:fldChar w:fldCharType="separate"/>
      </w:r>
      <w:r w:rsidRPr="007D6AEB">
        <w:rPr>
          <w:rFonts w:ascii="Calibri" w:hAnsi="Calibri" w:cs="Calibri"/>
        </w:rPr>
        <w:t>(43,44)</w:t>
      </w:r>
      <w:r>
        <w:rPr>
          <w:rFonts w:cstheme="minorHAnsi"/>
        </w:rPr>
        <w:fldChar w:fldCharType="end"/>
      </w:r>
      <w:r>
        <w:rPr>
          <w:rFonts w:cstheme="minorHAnsi"/>
        </w:rPr>
        <w:t xml:space="preserve"> and should be given at the following doses:</w:t>
      </w:r>
    </w:p>
    <w:p w14:paraId="424032A4" w14:textId="77777777" w:rsidR="00A77FE6" w:rsidRDefault="00A77FE6" w:rsidP="00A77FE6">
      <w:pPr>
        <w:pStyle w:val="ListParagraph"/>
        <w:numPr>
          <w:ilvl w:val="1"/>
          <w:numId w:val="25"/>
        </w:numPr>
        <w:rPr>
          <w:rFonts w:cstheme="minorHAnsi"/>
        </w:rPr>
      </w:pPr>
      <w:r w:rsidRPr="00A77FE6">
        <w:rPr>
          <w:rFonts w:cstheme="minorHAnsi"/>
        </w:rPr>
        <w:t xml:space="preserve">For all mothers and pregnant people: </w:t>
      </w:r>
      <w:proofErr w:type="spellStart"/>
      <w:r w:rsidRPr="00A77FE6">
        <w:rPr>
          <w:rFonts w:cstheme="minorHAnsi"/>
        </w:rPr>
        <w:t>aciclovir</w:t>
      </w:r>
      <w:proofErr w:type="spellEnd"/>
      <w:r w:rsidRPr="00A77FE6">
        <w:rPr>
          <w:rFonts w:cstheme="minorHAnsi"/>
        </w:rPr>
        <w:t xml:space="preserve"> 400 mg three times daily or valaciclovir 500mg two times daily from 32 weeks of gestation </w:t>
      </w:r>
      <w:r w:rsidRPr="00A77FE6">
        <w:rPr>
          <w:rFonts w:cstheme="minorHAnsi"/>
        </w:rPr>
        <w:fldChar w:fldCharType="begin"/>
      </w:r>
      <w:r w:rsidRPr="00A77FE6">
        <w:rPr>
          <w:rFonts w:cstheme="minorHAnsi"/>
        </w:rPr>
        <w:instrText xml:space="preserve"> ADDIN ZOTERO_ITEM CSL_CITATION {"citationID":"4QiNezN8","properties":{"formattedCitation":"(67)","plainCitation":"(67)","noteIndex":0},"citationItems":[{"id":66,"uris":["http://zotero.org/users/9828707/items/CJG48RW6"],"uri":["http://zotero.org/users/9828707/items/CJG48RW6"],"itemData":{"id":66,"type":"article-journal","abstract":"Concern about neonatal herpes often leads to cesarean delivery of infants in women with a history of genital herpes. The antiviral drug acyclovir has been used effectively to suppress genital herpes simplex virus recurrences in nonpregnant adults. Its administration to pregnant women with recurrent genital herpes may reduce herpes simplex virus recurrences and thus may decrease the cesarean section rate among this population. To study the pharmacokinetics, safety, and patient tolerance of suppressive oral acyclovir, either 200 mg (n = 7) or 400 mg (n = 8) was administered orally every 8 hours to pregnant women with a history of recurrent herpes simplex virus, from 38 weeks' gestation until delivery. The mean +/- SD plasma levels for the 200 and 400 mg groups, respectively, were: first dose peak, 1.7 +/- 0.6 and 2.3 +/- 1.0 mumol/L; steady-state trough, 0.7 +/- 0.3 and 0.8 +/- 0.6 mumol/L; steady-state peak, 1.9 +/- 1.0 and 3.3 +/- 1.0 mumol/L. In late gestation maternal acyclovir pharmacokinetics were similar to those of nonpregnant adults from other studies. Acyclovir was concentrated in the amniotic fluid; however, there was no accumulation in the fetus (mean maternal/infant plasma ratio at delivery was 1.3). Acyclovir was well tolerated, and no toxicity was seen in the mothers or infants. The administration of acyclovir, 400 mg every 8 hours, appears appropriate for use in an efficacy and safety study regarding suppression of herpes simplex virus recurrences during the last weeks of pregnancy.","container-title":"American journal of obstetrics and gynecology","ISSN":"0002-9378","issue":"2","note":"PMID: 1847004","page":"569-76","title":"Pharmacokinetics of acyclovir in the term human pregnancy and neonate.","volume":"164","author":[{"family":"Frenkel","given":"L M"},{"family":"Brown","given":"Z A"},{"family":"Bryson","given":"Y J"},{"family":"Corey","given":"L"},{"family":"Unadkat","given":"J D"},{"family":"Hensleigh","given":"P A"},{"family":"Arvin","given":"A M"},{"family":"Prober","given":"C G"},{"family":"Connor","given":"J D"}],"issued":{"date-parts":[["1991",2]]}}}],"schema":"https://github.com/citation-style-language/schema/raw/master/csl-citation.json"} </w:instrText>
      </w:r>
      <w:r w:rsidRPr="00A77FE6">
        <w:rPr>
          <w:rFonts w:cstheme="minorHAnsi"/>
        </w:rPr>
        <w:fldChar w:fldCharType="separate"/>
      </w:r>
      <w:r w:rsidRPr="00A77FE6">
        <w:rPr>
          <w:rFonts w:ascii="Calibri" w:hAnsi="Calibri" w:cs="Calibri"/>
        </w:rPr>
        <w:t>(67)</w:t>
      </w:r>
      <w:r w:rsidRPr="00A77FE6">
        <w:rPr>
          <w:rFonts w:cstheme="minorHAnsi"/>
        </w:rPr>
        <w:fldChar w:fldCharType="end"/>
      </w:r>
      <w:r w:rsidRPr="00A77FE6">
        <w:rPr>
          <w:rFonts w:cstheme="minorHAnsi"/>
        </w:rPr>
        <w:t xml:space="preserve">. </w:t>
      </w:r>
      <w:r>
        <w:rPr>
          <w:rFonts w:cstheme="minorHAnsi"/>
        </w:rPr>
        <w:t xml:space="preserve">In third trimester acquisition, it may be more convenient simply to continue the treatment dose antivirals until delivery, even if suppression is starting prior to 32 weeks [1b, A]. </w:t>
      </w:r>
    </w:p>
    <w:p w14:paraId="69F0AC9D" w14:textId="33E3A61B" w:rsidR="00A77FE6" w:rsidRPr="00A77FE6" w:rsidRDefault="00A77FE6" w:rsidP="00AE3878">
      <w:pPr>
        <w:pStyle w:val="ListParagraph"/>
        <w:numPr>
          <w:ilvl w:val="1"/>
          <w:numId w:val="25"/>
        </w:numPr>
        <w:rPr>
          <w:rFonts w:cstheme="minorHAnsi"/>
        </w:rPr>
      </w:pPr>
      <w:r w:rsidRPr="00A77FE6">
        <w:rPr>
          <w:rFonts w:cstheme="minorHAnsi"/>
        </w:rPr>
        <w:t xml:space="preserve">For all mothers and pregnant people assessed as being at high risk of premature delivery: </w:t>
      </w:r>
      <w:proofErr w:type="spellStart"/>
      <w:r w:rsidRPr="00A77FE6">
        <w:rPr>
          <w:rFonts w:cstheme="minorHAnsi"/>
        </w:rPr>
        <w:t>aciclovir</w:t>
      </w:r>
      <w:proofErr w:type="spellEnd"/>
      <w:r w:rsidRPr="00A77FE6">
        <w:rPr>
          <w:rFonts w:cstheme="minorHAnsi"/>
        </w:rPr>
        <w:t xml:space="preserve"> 400 mg two times daily or valaciclovir 500mg once daily from 22 weeks of gestation, followed by </w:t>
      </w:r>
      <w:proofErr w:type="spellStart"/>
      <w:r w:rsidRPr="00A77FE6">
        <w:rPr>
          <w:rFonts w:cstheme="minorHAnsi"/>
        </w:rPr>
        <w:t>aciclovir</w:t>
      </w:r>
      <w:proofErr w:type="spellEnd"/>
      <w:r w:rsidRPr="00A77FE6">
        <w:rPr>
          <w:rFonts w:cstheme="minorHAnsi"/>
        </w:rPr>
        <w:t xml:space="preserve"> 400 mg three times daily or valaciclovir 500mg two times daily from 32 weeks of gestation [</w:t>
      </w:r>
      <w:proofErr w:type="spellStart"/>
      <w:r w:rsidRPr="00A77FE6">
        <w:rPr>
          <w:rFonts w:cstheme="minorHAnsi"/>
        </w:rPr>
        <w:t>Ib</w:t>
      </w:r>
      <w:proofErr w:type="spellEnd"/>
      <w:r w:rsidRPr="00A77FE6">
        <w:rPr>
          <w:rFonts w:cstheme="minorHAnsi"/>
        </w:rPr>
        <w:t xml:space="preserve">, A]. </w:t>
      </w:r>
    </w:p>
    <w:p w14:paraId="511AE2A5" w14:textId="77777777" w:rsidR="00A77FE6" w:rsidRDefault="00A77FE6" w:rsidP="00A77FE6">
      <w:pPr>
        <w:pStyle w:val="ListParagraph"/>
        <w:numPr>
          <w:ilvl w:val="1"/>
          <w:numId w:val="25"/>
        </w:numPr>
        <w:rPr>
          <w:rFonts w:cstheme="minorHAnsi"/>
        </w:rPr>
      </w:pPr>
      <w:r>
        <w:rPr>
          <w:rFonts w:cstheme="minorHAnsi"/>
        </w:rPr>
        <w:t xml:space="preserve">Should </w:t>
      </w:r>
      <w:r w:rsidRPr="004A1E2E">
        <w:rPr>
          <w:rFonts w:cstheme="minorHAnsi"/>
        </w:rPr>
        <w:t xml:space="preserve">mothers and pregnant people </w:t>
      </w:r>
      <w:r>
        <w:rPr>
          <w:rFonts w:cstheme="minorHAnsi"/>
        </w:rPr>
        <w:t xml:space="preserve">experience frequent recurrences of genital herpes despite being adherent to a suppressive antiviral regimen, dose adjustment may be considered after discussion with a genitourinary medicine (GUM) physician. In these cases, the possibility of HSV resistance to </w:t>
      </w:r>
      <w:proofErr w:type="spellStart"/>
      <w:r>
        <w:rPr>
          <w:rFonts w:cstheme="minorHAnsi"/>
        </w:rPr>
        <w:t>aciclovir</w:t>
      </w:r>
      <w:proofErr w:type="spellEnd"/>
      <w:r>
        <w:rPr>
          <w:rFonts w:cstheme="minorHAnsi"/>
        </w:rPr>
        <w:t xml:space="preserve"> (although rare) should be considered and discussed with a virologist </w:t>
      </w:r>
      <w:r>
        <w:rPr>
          <w:rFonts w:cstheme="minorHAnsi"/>
        </w:rPr>
        <w:fldChar w:fldCharType="begin"/>
      </w:r>
      <w:r>
        <w:rPr>
          <w:rFonts w:cstheme="minorHAnsi"/>
        </w:rPr>
        <w:instrText xml:space="preserve"> ADDIN ZOTERO_ITEM CSL_CITATION {"citationID":"rdbMDVCv","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cstheme="minorHAnsi"/>
        </w:rPr>
        <w:fldChar w:fldCharType="separate"/>
      </w:r>
      <w:r w:rsidRPr="00E00D9B">
        <w:rPr>
          <w:rFonts w:ascii="Calibri" w:hAnsi="Calibri" w:cs="Calibri"/>
        </w:rPr>
        <w:t>(1)</w:t>
      </w:r>
      <w:r>
        <w:rPr>
          <w:rFonts w:cstheme="minorHAnsi"/>
        </w:rPr>
        <w:fldChar w:fldCharType="end"/>
      </w:r>
      <w:r>
        <w:rPr>
          <w:rFonts w:cstheme="minorHAnsi"/>
        </w:rPr>
        <w:t xml:space="preserve">. Drug resistance testing may be obtained via the UK HSA laboratory at Collingdale and may be particularly considered for those who are immunosuppressed (including those with haemopoietic stem cell transplant, solid organ transplant or advanced HIV). </w:t>
      </w:r>
    </w:p>
    <w:p w14:paraId="7A8CBD33" w14:textId="77777777" w:rsidR="00B27E79" w:rsidRPr="00AF0300" w:rsidRDefault="00B27E79" w:rsidP="00B27E79">
      <w:pPr>
        <w:pStyle w:val="ListParagraph"/>
        <w:numPr>
          <w:ilvl w:val="0"/>
          <w:numId w:val="25"/>
        </w:numPr>
        <w:rPr>
          <w:rFonts w:cstheme="minorHAnsi"/>
        </w:rPr>
      </w:pPr>
      <w:r w:rsidRPr="00AF0300">
        <w:rPr>
          <w:rFonts w:cstheme="minorHAnsi"/>
        </w:rPr>
        <w:lastRenderedPageBreak/>
        <w:t xml:space="preserve">Parents should be advised to seek urgent medical help if they have concerns regarding their baby in the first 6 weeks of life, and if they develop symptoms of: </w:t>
      </w:r>
    </w:p>
    <w:p w14:paraId="0443498A" w14:textId="77777777" w:rsidR="00B27E79" w:rsidRDefault="00B27E79" w:rsidP="00B27E79">
      <w:pPr>
        <w:pStyle w:val="ListParagraph"/>
        <w:numPr>
          <w:ilvl w:val="1"/>
          <w:numId w:val="25"/>
        </w:numPr>
        <w:rPr>
          <w:rFonts w:cstheme="minorHAnsi"/>
        </w:rPr>
      </w:pPr>
      <w:r>
        <w:rPr>
          <w:rFonts w:cstheme="minorHAnsi"/>
        </w:rPr>
        <w:t>S</w:t>
      </w:r>
      <w:r w:rsidRPr="007D74F6">
        <w:rPr>
          <w:rFonts w:cstheme="minorHAnsi"/>
        </w:rPr>
        <w:t>kin, eye and mucous membrane lesions</w:t>
      </w:r>
      <w:r>
        <w:rPr>
          <w:rFonts w:cstheme="minorHAnsi"/>
        </w:rPr>
        <w:t>.</w:t>
      </w:r>
    </w:p>
    <w:p w14:paraId="2468D7ED" w14:textId="77777777" w:rsidR="00B27E79" w:rsidRDefault="00B27E79" w:rsidP="00B27E79">
      <w:pPr>
        <w:pStyle w:val="ListParagraph"/>
        <w:numPr>
          <w:ilvl w:val="1"/>
          <w:numId w:val="25"/>
        </w:numPr>
        <w:rPr>
          <w:rFonts w:cstheme="minorHAnsi"/>
        </w:rPr>
      </w:pPr>
      <w:r>
        <w:rPr>
          <w:rFonts w:cstheme="minorHAnsi"/>
        </w:rPr>
        <w:t>L</w:t>
      </w:r>
      <w:r w:rsidRPr="007D74F6">
        <w:rPr>
          <w:rFonts w:cstheme="minorHAnsi"/>
        </w:rPr>
        <w:t>ethargy/irritability</w:t>
      </w:r>
      <w:r>
        <w:rPr>
          <w:rFonts w:cstheme="minorHAnsi"/>
        </w:rPr>
        <w:t>.</w:t>
      </w:r>
    </w:p>
    <w:p w14:paraId="653059B1" w14:textId="77777777" w:rsidR="00B27E79" w:rsidRDefault="00B27E79" w:rsidP="00B27E79">
      <w:pPr>
        <w:pStyle w:val="ListParagraph"/>
        <w:numPr>
          <w:ilvl w:val="1"/>
          <w:numId w:val="25"/>
        </w:numPr>
        <w:rPr>
          <w:rFonts w:cstheme="minorHAnsi"/>
        </w:rPr>
      </w:pPr>
      <w:r>
        <w:rPr>
          <w:rFonts w:cstheme="minorHAnsi"/>
        </w:rPr>
        <w:t>P</w:t>
      </w:r>
      <w:r w:rsidRPr="007D74F6">
        <w:rPr>
          <w:rFonts w:cstheme="minorHAnsi"/>
        </w:rPr>
        <w:t>oor feeding</w:t>
      </w:r>
      <w:r>
        <w:rPr>
          <w:rFonts w:cstheme="minorHAnsi"/>
        </w:rPr>
        <w:t>.</w:t>
      </w:r>
    </w:p>
    <w:p w14:paraId="0AEDB6CB" w14:textId="77777777" w:rsidR="00B27E79" w:rsidRDefault="00B27E79" w:rsidP="00B27E79">
      <w:pPr>
        <w:pStyle w:val="ListParagraph"/>
        <w:numPr>
          <w:ilvl w:val="1"/>
          <w:numId w:val="25"/>
        </w:numPr>
        <w:rPr>
          <w:rFonts w:cstheme="minorHAnsi"/>
        </w:rPr>
      </w:pPr>
      <w:r>
        <w:rPr>
          <w:rFonts w:cstheme="minorHAnsi"/>
        </w:rPr>
        <w:t>Fever [IV, C].</w:t>
      </w:r>
    </w:p>
    <w:p w14:paraId="5C8A34E7" w14:textId="77777777" w:rsidR="00B27E79" w:rsidRDefault="00B27E79" w:rsidP="00B27E79">
      <w:pPr>
        <w:pStyle w:val="ListParagraph"/>
        <w:numPr>
          <w:ilvl w:val="0"/>
          <w:numId w:val="25"/>
        </w:numPr>
        <w:rPr>
          <w:rFonts w:cstheme="minorHAnsi"/>
        </w:rPr>
      </w:pPr>
      <w:r>
        <w:rPr>
          <w:rFonts w:cstheme="minorHAnsi"/>
        </w:rPr>
        <w:t>Parents must be told to inform the doctor that they had genital herpes in pregnancy and that their symptomatic baby needs testing and treating for herpes infections unless another diagnosis is made [IV, C].</w:t>
      </w:r>
    </w:p>
    <w:p w14:paraId="3D1C73BC" w14:textId="77F7A44E" w:rsidR="00B27E79" w:rsidRPr="008E229F" w:rsidRDefault="00B27E79" w:rsidP="00B27E79">
      <w:pPr>
        <w:pStyle w:val="ListParagraph"/>
        <w:numPr>
          <w:ilvl w:val="0"/>
          <w:numId w:val="25"/>
        </w:numPr>
        <w:rPr>
          <w:rFonts w:cstheme="minorHAnsi"/>
        </w:rPr>
      </w:pPr>
      <w:r>
        <w:rPr>
          <w:rFonts w:cstheme="minorHAnsi"/>
        </w:rPr>
        <w:t xml:space="preserve">Birthing mothers and parents who present with first episode genital herpes and /or disseminated HSV up to </w:t>
      </w:r>
      <w:r>
        <w:t>the</w:t>
      </w:r>
      <w:r w:rsidRPr="003927AA">
        <w:t xml:space="preserve"> </w:t>
      </w:r>
      <w:r w:rsidR="00487F53">
        <w:t>4</w:t>
      </w:r>
      <w:r w:rsidR="00487F53" w:rsidRPr="003927AA">
        <w:t xml:space="preserve"> </w:t>
      </w:r>
      <w:r w:rsidRPr="003927AA">
        <w:t xml:space="preserve">weeks </w:t>
      </w:r>
      <w:r>
        <w:t xml:space="preserve">following birth </w:t>
      </w:r>
      <w:r>
        <w:rPr>
          <w:rFonts w:cstheme="minorHAnsi"/>
        </w:rPr>
        <w:t xml:space="preserve">are likely to have been shedding at delivery. The adult may have been unwell without classical herpetic lesions. This places the baby at high risk of neonatal HSV, they should be  </w:t>
      </w:r>
      <w:r w:rsidRPr="008E229F">
        <w:rPr>
          <w:rFonts w:cstheme="minorHAnsi"/>
        </w:rPr>
        <w:t xml:space="preserve"> managed as a highest risk neonatal case (see</w:t>
      </w:r>
      <w:r>
        <w:rPr>
          <w:rFonts w:cstheme="minorHAnsi"/>
        </w:rPr>
        <w:t xml:space="preserve"> section ‘Management of the neonate’</w:t>
      </w:r>
      <w:r w:rsidRPr="008E229F">
        <w:rPr>
          <w:rFonts w:cstheme="minorHAnsi"/>
        </w:rPr>
        <w:t>)</w:t>
      </w:r>
      <w:r>
        <w:rPr>
          <w:rFonts w:cstheme="minorHAnsi"/>
        </w:rPr>
        <w:t xml:space="preserve"> [IV, C]</w:t>
      </w:r>
      <w:r w:rsidRPr="008E229F">
        <w:rPr>
          <w:rFonts w:cstheme="minorHAnsi"/>
        </w:rPr>
        <w:t xml:space="preserve">. </w:t>
      </w:r>
    </w:p>
    <w:p w14:paraId="29A6FC10" w14:textId="77777777" w:rsidR="00B27E79" w:rsidRDefault="00B27E79" w:rsidP="00F115A6">
      <w:pPr>
        <w:pStyle w:val="ListParagraph"/>
        <w:ind w:left="1440"/>
        <w:rPr>
          <w:rFonts w:cstheme="minorHAnsi"/>
        </w:rPr>
      </w:pPr>
    </w:p>
    <w:p w14:paraId="7778C56C" w14:textId="458CC1B3" w:rsidR="00AF0300" w:rsidRPr="00AD5969" w:rsidRDefault="00E477F6" w:rsidP="00AF0300">
      <w:pPr>
        <w:rPr>
          <w:rFonts w:cstheme="minorHAnsi"/>
          <w:b/>
        </w:rPr>
      </w:pPr>
      <w:r>
        <w:rPr>
          <w:rFonts w:cstheme="minorHAnsi"/>
          <w:b/>
        </w:rPr>
        <w:t>Additional considerations for f</w:t>
      </w:r>
      <w:r w:rsidR="00AB792E" w:rsidRPr="00E0571A">
        <w:rPr>
          <w:rFonts w:cstheme="minorHAnsi"/>
          <w:b/>
        </w:rPr>
        <w:t>irst or second trimester acquisition (until 27+6 weeks of gestation)</w:t>
      </w:r>
      <w:r w:rsidR="00562102">
        <w:rPr>
          <w:rFonts w:cstheme="minorHAnsi"/>
          <w:b/>
        </w:rPr>
        <w:t>,</w:t>
      </w:r>
      <w:r w:rsidR="00AB792E" w:rsidRPr="00E0571A">
        <w:rPr>
          <w:rFonts w:cstheme="minorHAnsi"/>
          <w:b/>
        </w:rPr>
        <w:t xml:space="preserve"> </w:t>
      </w:r>
      <w:r w:rsidR="00AF0300">
        <w:rPr>
          <w:rFonts w:cstheme="minorHAnsi"/>
          <w:b/>
        </w:rPr>
        <w:t>including second trimester acquisition with delivery within 6 weeks of acquisition</w:t>
      </w:r>
    </w:p>
    <w:p w14:paraId="129EC03F" w14:textId="7EE45342" w:rsidR="00C270DC" w:rsidRPr="00416272" w:rsidRDefault="00D83CFA" w:rsidP="00C270DC">
      <w:pPr>
        <w:pStyle w:val="ListParagraph"/>
        <w:numPr>
          <w:ilvl w:val="0"/>
          <w:numId w:val="6"/>
        </w:numPr>
        <w:rPr>
          <w:rFonts w:cstheme="minorHAnsi"/>
          <w:b/>
          <w:bCs/>
          <w:i/>
          <w:iCs/>
        </w:rPr>
      </w:pPr>
      <w:r w:rsidRPr="00416272">
        <w:rPr>
          <w:rFonts w:cstheme="minorHAnsi"/>
        </w:rPr>
        <w:t xml:space="preserve">Where the pregnant woman or person is not known to have both HSV-1 and HSV-2, HSV serology should be </w:t>
      </w:r>
      <w:r w:rsidR="00273A89" w:rsidRPr="00416272">
        <w:rPr>
          <w:rFonts w:cstheme="minorHAnsi"/>
        </w:rPr>
        <w:t>performed,</w:t>
      </w:r>
      <w:r w:rsidR="00A278A6">
        <w:rPr>
          <w:rFonts w:cstheme="minorHAnsi"/>
        </w:rPr>
        <w:t xml:space="preserve"> and the result used to inform the management of pregnancy and the birth plan</w:t>
      </w:r>
      <w:r w:rsidR="00432F8E">
        <w:rPr>
          <w:rFonts w:cstheme="minorHAnsi"/>
        </w:rPr>
        <w:t xml:space="preserve"> (a birth plan is available in appendix 3 but local birth plans informed by the BASHH guidelines may be used instead)</w:t>
      </w:r>
      <w:r w:rsidRPr="00416272">
        <w:rPr>
          <w:rFonts w:cstheme="minorHAnsi"/>
        </w:rPr>
        <w:t>.</w:t>
      </w:r>
      <w:r w:rsidR="00C270DC" w:rsidRPr="00416272">
        <w:rPr>
          <w:rFonts w:cstheme="minorHAnsi"/>
        </w:rPr>
        <w:t xml:space="preserve"> Further information on HSV serology is found in the section ‘Serology in third trimester acquisition’</w:t>
      </w:r>
      <w:r w:rsidR="00844220">
        <w:rPr>
          <w:rFonts w:cstheme="minorHAnsi"/>
        </w:rPr>
        <w:t xml:space="preserve"> [IV, C]</w:t>
      </w:r>
      <w:r w:rsidR="00C270DC" w:rsidRPr="00416272">
        <w:rPr>
          <w:rFonts w:cstheme="minorHAnsi"/>
        </w:rPr>
        <w:t>.</w:t>
      </w:r>
    </w:p>
    <w:p w14:paraId="6DBEBF2D" w14:textId="65A5BCE9" w:rsidR="00964ED2" w:rsidRPr="00964ED2" w:rsidRDefault="006F00E4" w:rsidP="00964ED2">
      <w:pPr>
        <w:pStyle w:val="ListParagraph"/>
        <w:numPr>
          <w:ilvl w:val="0"/>
          <w:numId w:val="25"/>
        </w:numPr>
        <w:rPr>
          <w:rFonts w:cstheme="minorHAnsi"/>
        </w:rPr>
      </w:pPr>
      <w:r>
        <w:rPr>
          <w:rFonts w:cstheme="minorHAnsi"/>
        </w:rPr>
        <w:t>For m</w:t>
      </w:r>
      <w:r w:rsidR="001C25D8" w:rsidRPr="004A1E2E">
        <w:rPr>
          <w:rFonts w:cstheme="minorHAnsi"/>
        </w:rPr>
        <w:t xml:space="preserve">others and pregnant people </w:t>
      </w:r>
      <w:r w:rsidR="00964ED2">
        <w:rPr>
          <w:rFonts w:cstheme="minorHAnsi"/>
        </w:rPr>
        <w:t xml:space="preserve">with first and second trimester acquisition of genital herpes who are not known to have both HSV-1 and HSV-2, </w:t>
      </w:r>
      <w:r>
        <w:rPr>
          <w:rFonts w:cstheme="minorHAnsi"/>
        </w:rPr>
        <w:t xml:space="preserve">a discussion should be had around considering avoiding sex in the third trimester, including sex with condoms and oral sex [IV, C]. </w:t>
      </w:r>
      <w:r w:rsidR="00964ED2">
        <w:rPr>
          <w:rFonts w:cstheme="minorHAnsi"/>
        </w:rPr>
        <w:t xml:space="preserve">This is to remove uncertainty about whether any lesions presenting in the third trimester are recurrences of their known HSV type or are an acquisition episode of the other type. </w:t>
      </w:r>
      <w:r w:rsidR="00E477F6">
        <w:rPr>
          <w:rFonts w:cstheme="minorHAnsi"/>
        </w:rPr>
        <w:t>Undertaking serology may avoid this discussion</w:t>
      </w:r>
      <w:r w:rsidR="004C2C18">
        <w:rPr>
          <w:rFonts w:cstheme="minorHAnsi"/>
        </w:rPr>
        <w:t xml:space="preserve"> [IV, C]</w:t>
      </w:r>
      <w:r w:rsidR="00E477F6">
        <w:rPr>
          <w:rFonts w:cstheme="minorHAnsi"/>
        </w:rPr>
        <w:t xml:space="preserve">. </w:t>
      </w:r>
    </w:p>
    <w:p w14:paraId="73932337" w14:textId="77777777" w:rsidR="002D30C3" w:rsidRDefault="00276E5F" w:rsidP="00D8067A">
      <w:pPr>
        <w:pStyle w:val="ListParagraph"/>
        <w:numPr>
          <w:ilvl w:val="0"/>
          <w:numId w:val="25"/>
        </w:numPr>
        <w:rPr>
          <w:rFonts w:cstheme="minorHAnsi"/>
        </w:rPr>
      </w:pPr>
      <w:r w:rsidRPr="00AF0300">
        <w:rPr>
          <w:rFonts w:cstheme="minorHAnsi"/>
        </w:rPr>
        <w:t>Providing that delivery does not ensue within the next 6 weeks</w:t>
      </w:r>
      <w:r w:rsidR="009F3F8F" w:rsidRPr="00AF0300">
        <w:rPr>
          <w:rFonts w:cstheme="minorHAnsi"/>
        </w:rPr>
        <w:t xml:space="preserve"> </w:t>
      </w:r>
      <w:r w:rsidRPr="00AF0300">
        <w:rPr>
          <w:rFonts w:cstheme="minorHAnsi"/>
        </w:rPr>
        <w:t xml:space="preserve">the pregnancy should be managed </w:t>
      </w:r>
      <w:r w:rsidR="00730629" w:rsidRPr="00AF0300">
        <w:rPr>
          <w:rFonts w:cstheme="minorHAnsi"/>
        </w:rPr>
        <w:t>expectantly,</w:t>
      </w:r>
      <w:r w:rsidRPr="00AF0300">
        <w:rPr>
          <w:rFonts w:cstheme="minorHAnsi"/>
        </w:rPr>
        <w:t xml:space="preserve"> and vaginal delivery anticipated</w:t>
      </w:r>
      <w:r w:rsidR="00AF0300" w:rsidRPr="00AF0300">
        <w:rPr>
          <w:rFonts w:cstheme="minorHAnsi"/>
        </w:rPr>
        <w:t xml:space="preserve"> [IV, C]</w:t>
      </w:r>
      <w:r w:rsidRPr="00AF0300">
        <w:rPr>
          <w:rFonts w:cstheme="minorHAnsi"/>
        </w:rPr>
        <w:t>.</w:t>
      </w:r>
      <w:r w:rsidR="009F3F8F" w:rsidRPr="00AF0300">
        <w:rPr>
          <w:rFonts w:cstheme="minorHAnsi"/>
        </w:rPr>
        <w:t xml:space="preserve"> </w:t>
      </w:r>
      <w:r w:rsidR="00AF0300">
        <w:rPr>
          <w:rFonts w:cstheme="minorHAnsi"/>
        </w:rPr>
        <w:t>However, i</w:t>
      </w:r>
      <w:r w:rsidR="009F3F8F" w:rsidRPr="00AF0300">
        <w:rPr>
          <w:rFonts w:cstheme="minorHAnsi"/>
        </w:rPr>
        <w:t xml:space="preserve">f delivery ensues within 6 weeks of acquisition, </w:t>
      </w:r>
      <w:r w:rsidR="00AF0300" w:rsidRPr="00AF1483">
        <w:rPr>
          <w:rFonts w:cstheme="minorHAnsi"/>
        </w:rPr>
        <w:t xml:space="preserve">Caesarean section should be the recommended mode of delivery as shedding may continue for up to 6 weeks, although it can last for longer than this. The risk of neonatal transmission of HSV is very high at 41% for those who have acquired primary herpes simplex in the third trimester and are shedding at the time of delivery </w:t>
      </w:r>
      <w:r w:rsidR="00AF0300" w:rsidRPr="00AF1483">
        <w:rPr>
          <w:rFonts w:cstheme="minorHAnsi"/>
        </w:rPr>
        <w:fldChar w:fldCharType="begin"/>
      </w:r>
      <w:r w:rsidR="00F40B62">
        <w:rPr>
          <w:rFonts w:cstheme="minorHAnsi"/>
        </w:rPr>
        <w:instrText xml:space="preserve"> ADDIN ZOTERO_ITEM CSL_CITATION {"citationID":"BqwHa5YP","properties":{"formattedCitation":"(3,69\\uc0\\u8211{}71)","plainCitation":"(3,69–71)","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id":46,"uris":["http://zotero.org/users/9828707/items/DMDCTD7K"],"uri":["http://zotero.org/users/9828707/items/DMDCTD7K"],"itemData":{"id":46,"type":"article-journal","abstract":"Although genital herpes simplex virus (HSV) infections occurring during pregnancy are known to be associated with neonatal and maternal complications, their frequency and contributing risk factors are not well understood. We prospectively followed 29 patients who acquired genital herpes during pregnancy, to evaluate the perinatal effects of the infection. The patients were classified on the basis of clinical or serologic criteria. Fifteen patients had a primary first episode of genital HSV Type 2 (HSV-2), and 14 had a nonprimary first episode. Although no patient had disseminated disease, 6 of the 15 with primary genital herpes but none of 14 with nonprimary first-episode infection had infants with serious perinatal morbidity (P less than 0.01). Four of the five infants whose mothers acquired primary HSV-2 in the third trimester had perinatal morbidity such as prematurity, intrauterine growth retardation, and neonatal infection with HSV-2. Perinatal complications occurred in one of five infants whose mothers acquired primary HSV-2 during the first trimester, as well as in one of five infants whose mothers had primary HSV-2 during the second trimester. Asymptomatic cervical shedding of HSV-2 was detected at 10.6 percent of weekly visits made after a primary first episode, as compared with 0.5 percent of visits after a nonprimary first episode (P less than 0.01). We conclude that infants born to women who acquire primary genital herpes during pregnancy are at high risk of exposure to HSV, either during premature labor at the time of the primary episode or subsequently because of asymptomatic cervical shedding of the virus. The 40 percent incidence of serious perinatal morbidity in such women suggests that studies of preventive measures such as the use of antiviral chemotherapy are warranted.","container-title":"The New England journal of medicine","DOI":"10.1056/NEJM198711123172002","ISSN":"0028-4793","issue":"20","note":"PMID: 2823137","page":"1246-51","title":"Effects on infants of a first episode of genital herpes during pregnancy.","volume":"317","author":[{"family":"Brown","given":"Z A"},{"family":"Vontver","given":"L A"},{"family":"Benedetti","given":"J"},{"family":"Critchlow","given":"C W"},{"family":"Sells","given":"C J"},{"family":"Berry","given":"S"},{"family":"Corey","given":"L"}],"issued":{"date-parts":[["1987",11,12]]}}},{"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id":39,"uris":["http://zotero.org/users/9828707/items/PLF2T2F3"],"uri":["http://zotero.org/users/9828707/items/PLF2T2F3"],"itemData":{"id":39,"type":"article-journal","abstract":"To define the risk factors associated with neonatal acquisition of herpes simplex virus (HSV) infection, we prospectively obtained HSV cultures from the cervix and external genitalia of 15,923 pregnant women in early labor who were without symptoms or signs of genital HSV infection. Follow-up of the women with positive cultures for HSV and their HSV-exposed infants included serologic tests and serial cultures for HSV.","container-title":"The New England journal of medicine","DOI":"10.1056/NEJM199105023241804","ISSN":"0028-4793","issue":"18","note":"PMID: 1849612","page":"1247-52","title":"Neonatal herpes simplex virus infection in relation to asymptomatic maternal infection at the time of labor.","volume":"324","author":[{"family":"Brown","given":"Z A"},{"family":"Benedetti","given":"J"},{"family":"Ashley","given":"R"},{"family":"Burchett","given":"S"},{"family":"Selke","given":"S"},{"family":"Berry","given":"S"},{"family":"Vontver","given":"L A"},{"family":"Corey","given":"L"}],"issued":{"date-parts":[["1991",5,2]]}}}],"schema":"https://github.com/citation-style-language/schema/raw/master/csl-citation.json"} </w:instrText>
      </w:r>
      <w:r w:rsidR="00AF0300" w:rsidRPr="00AF1483">
        <w:rPr>
          <w:rFonts w:cstheme="minorHAnsi"/>
        </w:rPr>
        <w:fldChar w:fldCharType="separate"/>
      </w:r>
      <w:r w:rsidR="00F40B62" w:rsidRPr="00F40B62">
        <w:rPr>
          <w:rFonts w:ascii="Calibri" w:hAnsi="Calibri" w:cs="Calibri"/>
          <w:szCs w:val="24"/>
        </w:rPr>
        <w:t>(3,69–71)</w:t>
      </w:r>
      <w:r w:rsidR="00AF0300" w:rsidRPr="00AF1483">
        <w:rPr>
          <w:rFonts w:cstheme="minorHAnsi"/>
        </w:rPr>
        <w:fldChar w:fldCharType="end"/>
      </w:r>
      <w:r w:rsidR="00AF0300">
        <w:rPr>
          <w:rFonts w:cstheme="minorHAnsi"/>
        </w:rPr>
        <w:t xml:space="preserve"> [IIb, B] and it is anticipated that these same (or higher) risks exist for those acquiring primary herpes simplex in the second trimester who deliver within 6 weeks of acquisition.</w:t>
      </w:r>
      <w:r w:rsidR="00562102">
        <w:rPr>
          <w:rFonts w:cstheme="minorHAnsi"/>
        </w:rPr>
        <w:t xml:space="preserve"> </w:t>
      </w:r>
    </w:p>
    <w:p w14:paraId="5CD44803" w14:textId="77777777" w:rsidR="00C00809" w:rsidRPr="007F4619" w:rsidRDefault="00C00809" w:rsidP="000A7FE9">
      <w:pPr>
        <w:pStyle w:val="ListParagraph"/>
        <w:ind w:left="1080"/>
        <w:rPr>
          <w:rFonts w:cstheme="minorHAnsi"/>
        </w:rPr>
      </w:pPr>
    </w:p>
    <w:p w14:paraId="3D47C898" w14:textId="726739D2" w:rsidR="00547C2D" w:rsidRPr="00AD5969" w:rsidRDefault="00E477F6">
      <w:pPr>
        <w:rPr>
          <w:rFonts w:cstheme="minorHAnsi"/>
          <w:b/>
        </w:rPr>
      </w:pPr>
      <w:r>
        <w:rPr>
          <w:rFonts w:cstheme="minorHAnsi"/>
          <w:b/>
        </w:rPr>
        <w:t>Additional considerations for t</w:t>
      </w:r>
      <w:r w:rsidR="00AB792E" w:rsidRPr="00AD5969">
        <w:rPr>
          <w:rFonts w:cstheme="minorHAnsi"/>
          <w:b/>
        </w:rPr>
        <w:t>hird trimester acquisition (from 28 weeks of gestation)</w:t>
      </w:r>
      <w:r w:rsidR="00A41599">
        <w:rPr>
          <w:rFonts w:cstheme="minorHAnsi"/>
          <w:b/>
        </w:rPr>
        <w:t xml:space="preserve"> and</w:t>
      </w:r>
      <w:r w:rsidR="00AB792E" w:rsidRPr="00AD5969">
        <w:rPr>
          <w:rFonts w:cstheme="minorHAnsi"/>
          <w:b/>
        </w:rPr>
        <w:t xml:space="preserve"> </w:t>
      </w:r>
      <w:r w:rsidR="00A41599" w:rsidRPr="00065473">
        <w:rPr>
          <w:rFonts w:cstheme="minorHAnsi"/>
          <w:b/>
        </w:rPr>
        <w:t xml:space="preserve">up to </w:t>
      </w:r>
      <w:r w:rsidR="00065473" w:rsidRPr="00F115A6">
        <w:rPr>
          <w:b/>
        </w:rPr>
        <w:t xml:space="preserve">the </w:t>
      </w:r>
      <w:r w:rsidR="00487F53">
        <w:rPr>
          <w:b/>
        </w:rPr>
        <w:t>4</w:t>
      </w:r>
      <w:r w:rsidR="00487F53" w:rsidRPr="00F115A6">
        <w:rPr>
          <w:b/>
        </w:rPr>
        <w:t xml:space="preserve"> </w:t>
      </w:r>
      <w:r w:rsidR="00065473" w:rsidRPr="00F115A6">
        <w:rPr>
          <w:b/>
        </w:rPr>
        <w:t>weeks following birth</w:t>
      </w:r>
    </w:p>
    <w:p w14:paraId="62ABAEC4" w14:textId="51AAD90F" w:rsidR="00C71AC0" w:rsidRPr="002F6649" w:rsidRDefault="00C71AC0" w:rsidP="00C6520E">
      <w:pPr>
        <w:pStyle w:val="ListParagraph"/>
        <w:numPr>
          <w:ilvl w:val="0"/>
          <w:numId w:val="6"/>
        </w:numPr>
        <w:rPr>
          <w:rFonts w:cstheme="minorHAnsi"/>
          <w:b/>
          <w:bCs/>
          <w:i/>
          <w:iCs/>
        </w:rPr>
      </w:pPr>
      <w:r w:rsidRPr="002F6649">
        <w:rPr>
          <w:rFonts w:cstheme="minorHAnsi"/>
        </w:rPr>
        <w:t>HSV serology should be performed.</w:t>
      </w:r>
      <w:r w:rsidR="002F6649">
        <w:rPr>
          <w:rFonts w:cstheme="minorHAnsi"/>
        </w:rPr>
        <w:t xml:space="preserve"> Further information on HSV serology in the third trimester is found in the following section </w:t>
      </w:r>
      <w:r w:rsidR="002F6649" w:rsidRPr="002F6649">
        <w:rPr>
          <w:rFonts w:cstheme="minorHAnsi"/>
        </w:rPr>
        <w:t>‘Serology in third trimester acquisition’</w:t>
      </w:r>
      <w:r w:rsidR="00416272">
        <w:rPr>
          <w:rFonts w:cstheme="minorHAnsi"/>
        </w:rPr>
        <w:t xml:space="preserve"> [</w:t>
      </w:r>
      <w:r w:rsidR="00730629">
        <w:rPr>
          <w:rFonts w:cstheme="minorHAnsi"/>
        </w:rPr>
        <w:t>IV, C</w:t>
      </w:r>
      <w:r w:rsidR="00416272">
        <w:rPr>
          <w:rFonts w:cstheme="minorHAnsi"/>
        </w:rPr>
        <w:t>]</w:t>
      </w:r>
      <w:r w:rsidR="002F6649" w:rsidRPr="002F6649">
        <w:rPr>
          <w:rFonts w:cstheme="minorHAnsi"/>
        </w:rPr>
        <w:t>.</w:t>
      </w:r>
    </w:p>
    <w:p w14:paraId="4C8F74E6" w14:textId="05373F2F" w:rsidR="00AF1483" w:rsidRPr="00AF1483" w:rsidRDefault="00AF1483" w:rsidP="00C6520E">
      <w:pPr>
        <w:pStyle w:val="ListParagraph"/>
        <w:numPr>
          <w:ilvl w:val="0"/>
          <w:numId w:val="25"/>
        </w:numPr>
        <w:rPr>
          <w:rFonts w:cstheme="minorHAnsi"/>
        </w:rPr>
      </w:pPr>
      <w:r w:rsidRPr="00AF1483">
        <w:rPr>
          <w:rFonts w:cstheme="minorHAnsi"/>
        </w:rPr>
        <w:lastRenderedPageBreak/>
        <w:t xml:space="preserve">Caesarean section should be the recommended mode of delivery for all people developing first </w:t>
      </w:r>
      <w:r w:rsidR="00E00D9B">
        <w:rPr>
          <w:rFonts w:cstheme="minorHAnsi"/>
        </w:rPr>
        <w:t xml:space="preserve">primary/non-primary </w:t>
      </w:r>
      <w:r w:rsidRPr="00AF1483">
        <w:rPr>
          <w:rFonts w:cstheme="minorHAnsi"/>
        </w:rPr>
        <w:t xml:space="preserve">episode genital herpes in the third trimester, particularly those developing symptoms within 6 weeks of expected delivery as shedding may continue for up to 6 weeks, although it can last for longer than this. The risk of neonatal transmission of HSV is very high at 41% for those who have acquired primary herpes simplex in the third trimester and are shedding at the time of delivery </w:t>
      </w:r>
      <w:r w:rsidRPr="00AF1483">
        <w:rPr>
          <w:rFonts w:cstheme="minorHAnsi"/>
        </w:rPr>
        <w:fldChar w:fldCharType="begin"/>
      </w:r>
      <w:r w:rsidR="00F40B62">
        <w:rPr>
          <w:rFonts w:cstheme="minorHAnsi"/>
        </w:rPr>
        <w:instrText xml:space="preserve"> ADDIN ZOTERO_ITEM CSL_CITATION {"citationID":"TT4YtfbY","properties":{"formattedCitation":"(3,69\\uc0\\u8211{}71)","plainCitation":"(3,69–71)","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id":46,"uris":["http://zotero.org/users/9828707/items/DMDCTD7K"],"uri":["http://zotero.org/users/9828707/items/DMDCTD7K"],"itemData":{"id":46,"type":"article-journal","abstract":"Although genital herpes simplex virus (HSV) infections occurring during pregnancy are known to be associated with neonatal and maternal complications, their frequency and contributing risk factors are not well understood. We prospectively followed 29 patients who acquired genital herpes during pregnancy, to evaluate the perinatal effects of the infection. The patients were classified on the basis of clinical or serologic criteria. Fifteen patients had a primary first episode of genital HSV Type 2 (HSV-2), and 14 had a nonprimary first episode. Although no patient had disseminated disease, 6 of the 15 with primary genital herpes but none of 14 with nonprimary first-episode infection had infants with serious perinatal morbidity (P less than 0.01). Four of the five infants whose mothers acquired primary HSV-2 in the third trimester had perinatal morbidity such as prematurity, intrauterine growth retardation, and neonatal infection with HSV-2. Perinatal complications occurred in one of five infants whose mothers acquired primary HSV-2 during the first trimester, as well as in one of five infants whose mothers had primary HSV-2 during the second trimester. Asymptomatic cervical shedding of HSV-2 was detected at 10.6 percent of weekly visits made after a primary first episode, as compared with 0.5 percent of visits after a nonprimary first episode (P less than 0.01). We conclude that infants born to women who acquire primary genital herpes during pregnancy are at high risk of exposure to HSV, either during premature labor at the time of the primary episode or subsequently because of asymptomatic cervical shedding of the virus. The 40 percent incidence of serious perinatal morbidity in such women suggests that studies of preventive measures such as the use of antiviral chemotherapy are warranted.","container-title":"The New England journal of medicine","DOI":"10.1056/NEJM198711123172002","ISSN":"0028-4793","issue":"20","note":"PMID: 2823137","page":"1246-51","title":"Effects on infants of a first episode of genital herpes during pregnancy.","volume":"317","author":[{"family":"Brown","given":"Z A"},{"family":"Vontver","given":"L A"},{"family":"Benedetti","given":"J"},{"family":"Critchlow","given":"C W"},{"family":"Sells","given":"C J"},{"family":"Berry","given":"S"},{"family":"Corey","given":"L"}],"issued":{"date-parts":[["1987",11,12]]}}},{"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id":39,"uris":["http://zotero.org/users/9828707/items/PLF2T2F3"],"uri":["http://zotero.org/users/9828707/items/PLF2T2F3"],"itemData":{"id":39,"type":"article-journal","abstract":"To define the risk factors associated with neonatal acquisition of herpes simplex virus (HSV) infection, we prospectively obtained HSV cultures from the cervix and external genitalia of 15,923 pregnant women in early labor who were without symptoms or signs of genital HSV infection. Follow-up of the women with positive cultures for HSV and their HSV-exposed infants included serologic tests and serial cultures for HSV.","container-title":"The New England journal of medicine","DOI":"10.1056/NEJM199105023241804","ISSN":"0028-4793","issue":"18","note":"PMID: 1849612","page":"1247-52","title":"Neonatal herpes simplex virus infection in relation to asymptomatic maternal infection at the time of labor.","volume":"324","author":[{"family":"Brown","given":"Z A"},{"family":"Benedetti","given":"J"},{"family":"Ashley","given":"R"},{"family":"Burchett","given":"S"},{"family":"Selke","given":"S"},{"family":"Berry","given":"S"},{"family":"Vontver","given":"L A"},{"family":"Corey","given":"L"}],"issued":{"date-parts":[["1991",5,2]]}}}],"schema":"https://github.com/citation-style-language/schema/raw/master/csl-citation.json"} </w:instrText>
      </w:r>
      <w:r w:rsidRPr="00AF1483">
        <w:rPr>
          <w:rFonts w:cstheme="minorHAnsi"/>
        </w:rPr>
        <w:fldChar w:fldCharType="separate"/>
      </w:r>
      <w:r w:rsidR="00F40B62" w:rsidRPr="00F40B62">
        <w:rPr>
          <w:rFonts w:ascii="Calibri" w:hAnsi="Calibri" w:cs="Calibri"/>
          <w:szCs w:val="24"/>
        </w:rPr>
        <w:t>(3,69–71)</w:t>
      </w:r>
      <w:r w:rsidRPr="00AF1483">
        <w:rPr>
          <w:rFonts w:cstheme="minorHAnsi"/>
        </w:rPr>
        <w:fldChar w:fldCharType="end"/>
      </w:r>
      <w:r w:rsidR="009B027A">
        <w:rPr>
          <w:rFonts w:cstheme="minorHAnsi"/>
        </w:rPr>
        <w:t xml:space="preserve"> [I</w:t>
      </w:r>
      <w:r w:rsidR="006206DB">
        <w:rPr>
          <w:rFonts w:cstheme="minorHAnsi"/>
        </w:rPr>
        <w:t>I</w:t>
      </w:r>
      <w:r w:rsidR="009B027A">
        <w:rPr>
          <w:rFonts w:cstheme="minorHAnsi"/>
        </w:rPr>
        <w:t>b, B]</w:t>
      </w:r>
      <w:r w:rsidRPr="00AF1483">
        <w:rPr>
          <w:rFonts w:cstheme="minorHAnsi"/>
        </w:rPr>
        <w:t>.</w:t>
      </w:r>
    </w:p>
    <w:p w14:paraId="3F99C6FC" w14:textId="77777777" w:rsidR="00DA24C7" w:rsidRDefault="00DA24C7" w:rsidP="00F20E79">
      <w:pPr>
        <w:pStyle w:val="ListParagraph"/>
        <w:ind w:left="0"/>
        <w:rPr>
          <w:rFonts w:cstheme="minorHAnsi"/>
          <w:b/>
          <w:bCs/>
          <w:i/>
          <w:iCs/>
        </w:rPr>
      </w:pPr>
    </w:p>
    <w:p w14:paraId="045B591A" w14:textId="2ADEC78A" w:rsidR="007D4A15" w:rsidRDefault="007D4A15" w:rsidP="00F20E79">
      <w:pPr>
        <w:pStyle w:val="ListParagraph"/>
        <w:ind w:left="0"/>
        <w:rPr>
          <w:rFonts w:cstheme="minorHAnsi"/>
          <w:b/>
          <w:bCs/>
          <w:i/>
          <w:iCs/>
        </w:rPr>
      </w:pPr>
      <w:r w:rsidRPr="00F20E79">
        <w:rPr>
          <w:rFonts w:cstheme="minorHAnsi"/>
          <w:b/>
          <w:bCs/>
          <w:i/>
          <w:iCs/>
        </w:rPr>
        <w:t xml:space="preserve">Serology in third trimester </w:t>
      </w:r>
      <w:r w:rsidRPr="007D4A15">
        <w:rPr>
          <w:rFonts w:cstheme="minorHAnsi"/>
          <w:b/>
          <w:bCs/>
          <w:i/>
          <w:iCs/>
        </w:rPr>
        <w:t>acquisition</w:t>
      </w:r>
    </w:p>
    <w:p w14:paraId="6484F206" w14:textId="52A5477D" w:rsidR="00C6520E" w:rsidRPr="00C6520E" w:rsidRDefault="00C6520E" w:rsidP="00C6520E">
      <w:pPr>
        <w:ind w:left="360"/>
        <w:rPr>
          <w:rFonts w:eastAsia="Times New Roman" w:cstheme="minorHAnsi"/>
          <w:lang w:eastAsia="en-GB"/>
        </w:rPr>
      </w:pPr>
      <w:r w:rsidRPr="00C6520E">
        <w:rPr>
          <w:rFonts w:cstheme="minorHAnsi"/>
        </w:rPr>
        <w:t xml:space="preserve">It can be difficult to distinguish clinically between </w:t>
      </w:r>
      <w:r w:rsidR="00E477F6">
        <w:rPr>
          <w:rFonts w:cstheme="minorHAnsi"/>
        </w:rPr>
        <w:t>initial</w:t>
      </w:r>
      <w:r w:rsidRPr="00C6520E">
        <w:rPr>
          <w:rFonts w:cstheme="minorHAnsi"/>
        </w:rPr>
        <w:t xml:space="preserve"> and recurrent genital HSV infections, as in up to 15% of cases where </w:t>
      </w:r>
      <w:r w:rsidR="00325B2B">
        <w:rPr>
          <w:rFonts w:cstheme="minorHAnsi"/>
        </w:rPr>
        <w:t xml:space="preserve">mothers and pregnant people </w:t>
      </w:r>
      <w:r w:rsidRPr="00C6520E">
        <w:rPr>
          <w:rFonts w:cstheme="minorHAnsi"/>
        </w:rPr>
        <w:t xml:space="preserve">present with a first episode of clinical HSV infection, it will actually be a recurrent infection </w:t>
      </w:r>
      <w:r w:rsidRPr="00C6520E">
        <w:rPr>
          <w:rFonts w:cstheme="minorHAnsi"/>
        </w:rPr>
        <w:fldChar w:fldCharType="begin"/>
      </w:r>
      <w:r w:rsidR="007D6AEB">
        <w:rPr>
          <w:rFonts w:cstheme="minorHAnsi"/>
        </w:rPr>
        <w:instrText xml:space="preserve"> ADDIN ZOTERO_ITEM CSL_CITATION {"citationID":"k6LSvJ8B","properties":{"formattedCitation":"(24)","plainCitation":"(24)","noteIndex":0},"citationItems":[{"id":50,"uris":["http://zotero.org/users/9828707/items/J4NGAEZC"],"uri":["http://zotero.org/users/9828707/items/J4NGAEZC"],"itemData":{"id":50,"type":"article-journal","abstract":"To determine if the signs and symptoms of genital herpes in pregnancy accurately identify primary genital herpes infections using serologic testing for final classification.","container-title":"Obstetrics and gynecology","ISSN":"0029-7844","issue":"6","note":"PMID: 9170460","page":"891-5","title":"Genital herpes during pregnancy: inability to distinguish primary and recurrent infections clinically.","volume":"89","author":[{"family":"Hensleigh","given":"P A"},{"family":"Andrews","given":"W W"},{"family":"Brown","given":"Z"},{"family":"Greenspoon","given":"J"},{"family":"Yasukawa","given":"L"},{"family":"Prober","given":"C G"}],"issued":{"date-parts":[["1997",6]]}}}],"schema":"https://github.com/citation-style-language/schema/raw/master/csl-citation.json"} </w:instrText>
      </w:r>
      <w:r w:rsidRPr="00C6520E">
        <w:rPr>
          <w:rFonts w:cstheme="minorHAnsi"/>
        </w:rPr>
        <w:fldChar w:fldCharType="separate"/>
      </w:r>
      <w:r w:rsidR="007D6AEB" w:rsidRPr="007D6AEB">
        <w:rPr>
          <w:rFonts w:ascii="Calibri" w:hAnsi="Calibri" w:cs="Calibri"/>
        </w:rPr>
        <w:t>(24)</w:t>
      </w:r>
      <w:r w:rsidRPr="00C6520E">
        <w:rPr>
          <w:rFonts w:cstheme="minorHAnsi"/>
        </w:rPr>
        <w:fldChar w:fldCharType="end"/>
      </w:r>
      <w:r w:rsidR="00E477F6">
        <w:rPr>
          <w:rFonts w:cstheme="minorHAnsi"/>
        </w:rPr>
        <w:t>. S</w:t>
      </w:r>
      <w:r w:rsidRPr="00C6520E">
        <w:rPr>
          <w:rFonts w:cstheme="minorHAnsi"/>
        </w:rPr>
        <w:t xml:space="preserve">erology may support identifying this, and therefore impact on </w:t>
      </w:r>
      <w:r w:rsidR="00E00D9B">
        <w:rPr>
          <w:rFonts w:cstheme="minorHAnsi"/>
        </w:rPr>
        <w:t xml:space="preserve">pregnancy and birth </w:t>
      </w:r>
      <w:r w:rsidRPr="00C6520E">
        <w:rPr>
          <w:rFonts w:cstheme="minorHAnsi"/>
        </w:rPr>
        <w:t xml:space="preserve">management plans. The presence of antibodies of the same type as the HSV isolated from genital swabs would confirm this episode to be a recurrence rather than a primary infection and elective caesarean section would not be indicated to prevent neonatal transmission. </w:t>
      </w:r>
      <w:r w:rsidRPr="00C6520E">
        <w:rPr>
          <w:rFonts w:eastAsia="Times New Roman" w:cstheme="minorHAnsi"/>
          <w:lang w:eastAsia="en-GB"/>
        </w:rPr>
        <w:t xml:space="preserve">HSV-1 serology does not differentiate between </w:t>
      </w:r>
      <w:proofErr w:type="spellStart"/>
      <w:r w:rsidRPr="00C6520E">
        <w:rPr>
          <w:rFonts w:eastAsia="Times New Roman" w:cstheme="minorHAnsi"/>
          <w:lang w:eastAsia="en-GB"/>
        </w:rPr>
        <w:t>oro</w:t>
      </w:r>
      <w:proofErr w:type="spellEnd"/>
      <w:r w:rsidRPr="00C6520E">
        <w:rPr>
          <w:rFonts w:eastAsia="Times New Roman" w:cstheme="minorHAnsi"/>
          <w:lang w:eastAsia="en-GB"/>
        </w:rPr>
        <w:t xml:space="preserve">-labial and genital infection, but it is reasonable to assume that HSV-2 serology is consistent with genital infection </w:t>
      </w:r>
      <w:r w:rsidRPr="00C6520E">
        <w:rPr>
          <w:rFonts w:eastAsia="Times New Roman" w:cstheme="minorHAnsi"/>
          <w:lang w:eastAsia="en-GB"/>
        </w:rPr>
        <w:fldChar w:fldCharType="begin"/>
      </w:r>
      <w:r w:rsidR="00F40B62">
        <w:rPr>
          <w:rFonts w:eastAsia="Times New Roman" w:cstheme="minorHAnsi"/>
          <w:lang w:eastAsia="en-GB"/>
        </w:rPr>
        <w:instrText xml:space="preserve"> ADDIN ZOTERO_ITEM CSL_CITATION {"citationID":"ad2vamnz","properties":{"formattedCitation":"(74)","plainCitation":"(74)","noteIndex":0},"citationItems":[{"id":294,"uris":["http://zotero.org/users/9828707/items/86W4E5XE"],"uri":["http://zotero.org/users/9828707/items/86W4E5XE"],"itemData":{"id":294,"type":"article-journal","abstract":"OBJECTIVES: Herpes simplex virus (HSV) 1 and HSV-2 reactivate preferentially in the oral and genital area, respectively. We aimed to define frequency and characteristics associated with oral shedding of HSV-2.\nMETHODS: Demographic, clinical and laboratory data of patients with documented HSV-2 infection and at least one oral viral culture obtained were selected from the University of Washington Virology Research Clinic database.\nRESULTS: Of 1388 people meeting the entry criteria, 44 (3.2%) had HSV-2 isolated at least once from their mouths. In comparison with the 1344 people who did not have HSV-2 isolated from their mouth, participants with oral HSV-2 were more likely to be male (OR = 1.9, 95% CI 1.0 to 3.7), HIV positive (OR = 2.9, 95% CI 1.4 to 6.0), and homosexual (OR = 2.2, 95% CI 1.1 to 4.2), and to have collected a larger number of oral specimens (median 32 v 4, p&lt;0.001). Of the 58 days with oral HSV-2 isolation, 15 (25%) occurred during newly acquired HSV-2 infection, 12 (21%) during a recurrence with genital lesions, three (5%) during a recurrence with oral lesions, and three (5%) during a recurrence with oral and genital lesions; 25 (43%) occurred during asymptomatic shedding. Oral HSV-2 was found less frequently than oral HSV-1 (0.06% v 1%, p&lt;0.001) in people with HSV-1 and HSV-2 antibody, and less frequently than genital HSV-2 (0.09% v 7%, p&lt;0.001).\nCONCLUSIONS: Oral reactivation of HSV-2 as defined by viral isolation is uncommon and usually occurs in the setting of first episode of genital HSV-2 or during genital recurrence of HSV-2.","container-title":"Sexually Transmitted Infections","DOI":"10.1136/sti.2003.007823","ISSN":"1368-4973","issue":"4","journalAbbreviation":"Sex Transm Infect","language":"eng","note":"PMID: 15295123\nPMCID: PMC1744863","page":"272-276","source":"PubMed","title":"Oral shedding of herpes simplex virus type 2","volume":"80","author":[{"family":"Wald","given":"A."},{"family":"Ericsson","given":"M."},{"family":"Krantz","given":"E."},{"family":"Selke","given":"S."},{"family":"Corey","given":"L."}],"issued":{"date-parts":[["2004",8]]}}}],"schema":"https://github.com/citation-style-language/schema/raw/master/csl-citation.json"} </w:instrText>
      </w:r>
      <w:r w:rsidRPr="00C6520E">
        <w:rPr>
          <w:rFonts w:eastAsia="Times New Roman" w:cstheme="minorHAnsi"/>
          <w:lang w:eastAsia="en-GB"/>
        </w:rPr>
        <w:fldChar w:fldCharType="separate"/>
      </w:r>
      <w:r w:rsidR="00F40B62" w:rsidRPr="00F40B62">
        <w:rPr>
          <w:rFonts w:ascii="Calibri" w:hAnsi="Calibri" w:cs="Calibri"/>
        </w:rPr>
        <w:t>(74)</w:t>
      </w:r>
      <w:r w:rsidRPr="00C6520E">
        <w:rPr>
          <w:rFonts w:eastAsia="Times New Roman" w:cstheme="minorHAnsi"/>
          <w:lang w:eastAsia="en-GB"/>
        </w:rPr>
        <w:fldChar w:fldCharType="end"/>
      </w:r>
      <w:r w:rsidRPr="00C6520E">
        <w:rPr>
          <w:rFonts w:eastAsia="Times New Roman" w:cstheme="minorHAnsi"/>
          <w:lang w:eastAsia="en-GB"/>
        </w:rPr>
        <w:t>.</w:t>
      </w:r>
    </w:p>
    <w:p w14:paraId="38164AC3" w14:textId="03F692F1" w:rsidR="007D4A15" w:rsidRDefault="007D4A15" w:rsidP="00C6520E">
      <w:pPr>
        <w:pStyle w:val="ListParagraph"/>
        <w:numPr>
          <w:ilvl w:val="0"/>
          <w:numId w:val="6"/>
        </w:numPr>
        <w:rPr>
          <w:rFonts w:cstheme="minorHAnsi"/>
        </w:rPr>
      </w:pPr>
      <w:r>
        <w:rPr>
          <w:rFonts w:cstheme="minorHAnsi"/>
        </w:rPr>
        <w:t xml:space="preserve">Further information on HSV serology is found in the BASHH </w:t>
      </w:r>
      <w:r w:rsidR="002F6649">
        <w:rPr>
          <w:rFonts w:cstheme="minorHAnsi"/>
        </w:rPr>
        <w:t>h</w:t>
      </w:r>
      <w:r>
        <w:rPr>
          <w:rFonts w:cstheme="minorHAnsi"/>
        </w:rPr>
        <w:t>erpes guidelines</w:t>
      </w:r>
      <w:r w:rsidR="003E22D6">
        <w:rPr>
          <w:rFonts w:cstheme="minorHAnsi"/>
        </w:rPr>
        <w:t xml:space="preserve"> </w:t>
      </w:r>
      <w:r>
        <w:rPr>
          <w:rFonts w:cstheme="minorHAnsi"/>
        </w:rPr>
        <w:t>and these should be read in conjunction with this section</w:t>
      </w:r>
      <w:r w:rsidR="005C22CD">
        <w:rPr>
          <w:rFonts w:cstheme="minorHAnsi"/>
        </w:rPr>
        <w:t xml:space="preserve"> </w:t>
      </w:r>
      <w:r w:rsidR="002F6649">
        <w:rPr>
          <w:rFonts w:cstheme="minorHAnsi"/>
        </w:rPr>
        <w:fldChar w:fldCharType="begin"/>
      </w:r>
      <w:r w:rsidR="002F6649">
        <w:rPr>
          <w:rFonts w:cstheme="minorHAnsi"/>
        </w:rPr>
        <w:instrText xml:space="preserve"> ADDIN ZOTERO_ITEM CSL_CITATION {"citationID":"rgrTbZsr","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2F6649">
        <w:rPr>
          <w:rFonts w:cstheme="minorHAnsi"/>
        </w:rPr>
        <w:fldChar w:fldCharType="separate"/>
      </w:r>
      <w:r w:rsidR="002F6649" w:rsidRPr="002F6649">
        <w:rPr>
          <w:rFonts w:ascii="Calibri" w:hAnsi="Calibri" w:cs="Calibri"/>
        </w:rPr>
        <w:t>(1)</w:t>
      </w:r>
      <w:r w:rsidR="002F6649">
        <w:rPr>
          <w:rFonts w:cstheme="minorHAnsi"/>
        </w:rPr>
        <w:fldChar w:fldCharType="end"/>
      </w:r>
      <w:r w:rsidR="00B33F45">
        <w:rPr>
          <w:rFonts w:cstheme="minorHAnsi"/>
        </w:rPr>
        <w:t xml:space="preserve"> [IV, C]</w:t>
      </w:r>
      <w:r w:rsidR="002F6649">
        <w:rPr>
          <w:rFonts w:cstheme="minorHAnsi"/>
        </w:rPr>
        <w:t>.</w:t>
      </w:r>
    </w:p>
    <w:p w14:paraId="2292E88B" w14:textId="079DA2A0" w:rsidR="00C6520E" w:rsidRDefault="00D5276F" w:rsidP="00C6520E">
      <w:pPr>
        <w:pStyle w:val="ListParagraph"/>
        <w:numPr>
          <w:ilvl w:val="0"/>
          <w:numId w:val="6"/>
        </w:numPr>
        <w:rPr>
          <w:rFonts w:cstheme="minorHAnsi"/>
        </w:rPr>
      </w:pPr>
      <w:r>
        <w:rPr>
          <w:rFonts w:cstheme="minorHAnsi"/>
        </w:rPr>
        <w:t xml:space="preserve">Until results are received, </w:t>
      </w:r>
      <w:r w:rsidRPr="007D4A15">
        <w:rPr>
          <w:rFonts w:cstheme="minorHAnsi"/>
        </w:rPr>
        <w:t xml:space="preserve">an initial plan of delivery should </w:t>
      </w:r>
      <w:r w:rsidR="00C6520E" w:rsidRPr="007D4A15">
        <w:rPr>
          <w:rFonts w:cstheme="minorHAnsi"/>
        </w:rPr>
        <w:t>assume</w:t>
      </w:r>
      <w:r w:rsidRPr="007D4A15">
        <w:rPr>
          <w:rFonts w:cstheme="minorHAnsi"/>
        </w:rPr>
        <w:t xml:space="preserve"> that all first episode lesions are primary</w:t>
      </w:r>
      <w:r w:rsidR="00E00D9B">
        <w:rPr>
          <w:rFonts w:cstheme="minorHAnsi"/>
        </w:rPr>
        <w:t>/non-primary</w:t>
      </w:r>
      <w:r w:rsidR="00E477F6">
        <w:rPr>
          <w:rFonts w:cstheme="minorHAnsi"/>
        </w:rPr>
        <w:t xml:space="preserve"> initial</w:t>
      </w:r>
      <w:r w:rsidRPr="007D4A15">
        <w:rPr>
          <w:rFonts w:cstheme="minorHAnsi"/>
        </w:rPr>
        <w:t xml:space="preserve"> genital herpes. This plan can then be modified if HSV antibody</w:t>
      </w:r>
      <w:r w:rsidRPr="00AD5969">
        <w:rPr>
          <w:rFonts w:cstheme="minorHAnsi"/>
        </w:rPr>
        <w:t xml:space="preserve"> test results subsequently confirm a recurrent, rather than primary</w:t>
      </w:r>
      <w:r w:rsidR="00E00D9B">
        <w:rPr>
          <w:rFonts w:cstheme="minorHAnsi"/>
        </w:rPr>
        <w:t>/non-primary</w:t>
      </w:r>
      <w:r w:rsidRPr="00AD5969">
        <w:rPr>
          <w:rFonts w:cstheme="minorHAnsi"/>
        </w:rPr>
        <w:t>, infection</w:t>
      </w:r>
      <w:r w:rsidR="00B33F45">
        <w:rPr>
          <w:rFonts w:cstheme="minorHAnsi"/>
        </w:rPr>
        <w:t xml:space="preserve"> [IV, C]</w:t>
      </w:r>
      <w:r w:rsidRPr="00AD5969">
        <w:rPr>
          <w:rFonts w:cstheme="minorHAnsi"/>
        </w:rPr>
        <w:t xml:space="preserve">. </w:t>
      </w:r>
    </w:p>
    <w:p w14:paraId="309AE31C" w14:textId="7D22264B" w:rsidR="00D5276F" w:rsidRPr="00D5276F" w:rsidRDefault="00D5276F" w:rsidP="00C6520E">
      <w:pPr>
        <w:pStyle w:val="ListParagraph"/>
        <w:numPr>
          <w:ilvl w:val="0"/>
          <w:numId w:val="6"/>
        </w:numPr>
        <w:rPr>
          <w:rFonts w:cstheme="minorHAnsi"/>
        </w:rPr>
      </w:pPr>
      <w:r w:rsidRPr="00C6520E">
        <w:rPr>
          <w:rFonts w:cstheme="minorHAnsi"/>
        </w:rPr>
        <w:t xml:space="preserve">As interpretation of serology is complex, results should be discussed with a virologist </w:t>
      </w:r>
      <w:r w:rsidR="00487F53">
        <w:rPr>
          <w:rFonts w:cstheme="minorHAnsi"/>
        </w:rPr>
        <w:t>or</w:t>
      </w:r>
      <w:r w:rsidR="00487F53" w:rsidRPr="00C6520E">
        <w:rPr>
          <w:rFonts w:cstheme="minorHAnsi"/>
        </w:rPr>
        <w:t xml:space="preserve"> </w:t>
      </w:r>
      <w:r w:rsidRPr="00C6520E">
        <w:rPr>
          <w:rFonts w:cstheme="minorHAnsi"/>
        </w:rPr>
        <w:t>a genitourinary medicine physician</w:t>
      </w:r>
      <w:r w:rsidR="00B33F45">
        <w:rPr>
          <w:rFonts w:cstheme="minorHAnsi"/>
        </w:rPr>
        <w:t xml:space="preserve"> [IV, C]</w:t>
      </w:r>
      <w:r w:rsidRPr="00C6520E">
        <w:rPr>
          <w:rFonts w:cstheme="minorHAnsi"/>
        </w:rPr>
        <w:t>.</w:t>
      </w:r>
    </w:p>
    <w:p w14:paraId="64273EC1" w14:textId="6F499DA4" w:rsidR="007D4A15" w:rsidRDefault="00AB792E" w:rsidP="00C6520E">
      <w:pPr>
        <w:pStyle w:val="ListParagraph"/>
        <w:numPr>
          <w:ilvl w:val="0"/>
          <w:numId w:val="6"/>
        </w:numPr>
        <w:rPr>
          <w:rFonts w:cstheme="minorHAnsi"/>
        </w:rPr>
      </w:pPr>
      <w:r w:rsidRPr="007D4A15">
        <w:rPr>
          <w:rFonts w:cstheme="minorHAnsi"/>
        </w:rPr>
        <w:t xml:space="preserve">For </w:t>
      </w:r>
      <w:r w:rsidR="00055AE8" w:rsidRPr="007D4A15">
        <w:rPr>
          <w:rFonts w:cstheme="minorHAnsi"/>
        </w:rPr>
        <w:t>people</w:t>
      </w:r>
      <w:r w:rsidRPr="007D4A15">
        <w:rPr>
          <w:rFonts w:cstheme="minorHAnsi"/>
        </w:rPr>
        <w:t xml:space="preserve"> presenting with first episode genital herpes in the third trimester, </w:t>
      </w:r>
      <w:r w:rsidRPr="00C6520E">
        <w:rPr>
          <w:rFonts w:cstheme="minorHAnsi"/>
        </w:rPr>
        <w:t>type</w:t>
      </w:r>
      <w:r w:rsidR="00AC176E" w:rsidRPr="00C6520E">
        <w:rPr>
          <w:rFonts w:cstheme="minorHAnsi"/>
        </w:rPr>
        <w:t>-</w:t>
      </w:r>
      <w:r w:rsidRPr="00C6520E">
        <w:rPr>
          <w:rFonts w:cstheme="minorHAnsi"/>
        </w:rPr>
        <w:t>specific</w:t>
      </w:r>
      <w:r w:rsidRPr="007D4A15">
        <w:rPr>
          <w:rFonts w:cstheme="minorHAnsi"/>
        </w:rPr>
        <w:t xml:space="preserve"> HSV antibody testing (immunoglobulin G </w:t>
      </w:r>
      <w:r w:rsidR="00C6520E">
        <w:rPr>
          <w:rFonts w:cstheme="minorHAnsi"/>
        </w:rPr>
        <w:t>(</w:t>
      </w:r>
      <w:r w:rsidRPr="007D4A15">
        <w:rPr>
          <w:rFonts w:cstheme="minorHAnsi"/>
        </w:rPr>
        <w:t>IgG</w:t>
      </w:r>
      <w:r w:rsidR="00C6520E">
        <w:rPr>
          <w:rFonts w:cstheme="minorHAnsi"/>
        </w:rPr>
        <w:t>)</w:t>
      </w:r>
      <w:r w:rsidRPr="007D4A15">
        <w:rPr>
          <w:rFonts w:cstheme="minorHAnsi"/>
        </w:rPr>
        <w:t xml:space="preserve"> </w:t>
      </w:r>
      <w:r w:rsidR="00A7154A">
        <w:rPr>
          <w:rFonts w:cstheme="minorHAnsi"/>
        </w:rPr>
        <w:t>assays differentiating</w:t>
      </w:r>
      <w:r w:rsidRPr="007D4A15">
        <w:rPr>
          <w:rFonts w:cstheme="minorHAnsi"/>
        </w:rPr>
        <w:t xml:space="preserve"> HSV-1 </w:t>
      </w:r>
      <w:r w:rsidR="00A7154A">
        <w:rPr>
          <w:rFonts w:cstheme="minorHAnsi"/>
        </w:rPr>
        <w:t>from</w:t>
      </w:r>
      <w:r w:rsidRPr="007D4A15">
        <w:rPr>
          <w:rFonts w:cstheme="minorHAnsi"/>
        </w:rPr>
        <w:t xml:space="preserve"> HSV-2</w:t>
      </w:r>
      <w:r w:rsidR="00A7154A">
        <w:rPr>
          <w:rFonts w:cstheme="minorHAnsi"/>
        </w:rPr>
        <w:t xml:space="preserve"> infections</w:t>
      </w:r>
      <w:r w:rsidRPr="007D4A15">
        <w:rPr>
          <w:rFonts w:cstheme="minorHAnsi"/>
        </w:rPr>
        <w:t xml:space="preserve">) </w:t>
      </w:r>
      <w:r w:rsidR="007D4A15">
        <w:rPr>
          <w:rFonts w:cstheme="minorHAnsi"/>
        </w:rPr>
        <w:t>should be performed</w:t>
      </w:r>
      <w:r w:rsidRPr="007D4A15">
        <w:rPr>
          <w:rFonts w:cstheme="minorHAnsi"/>
        </w:rPr>
        <w:t xml:space="preserve">. </w:t>
      </w:r>
      <w:r w:rsidR="001C561F">
        <w:rPr>
          <w:rFonts w:cstheme="minorHAnsi"/>
        </w:rPr>
        <w:t>Although a negative t</w:t>
      </w:r>
      <w:r w:rsidR="007D4A15">
        <w:rPr>
          <w:rFonts w:cstheme="minorHAnsi"/>
        </w:rPr>
        <w:t>ype</w:t>
      </w:r>
      <w:r w:rsidR="00F50B6E">
        <w:rPr>
          <w:rFonts w:cstheme="minorHAnsi"/>
        </w:rPr>
        <w:t>-</w:t>
      </w:r>
      <w:r w:rsidR="007D4A15">
        <w:rPr>
          <w:rFonts w:cstheme="minorHAnsi"/>
        </w:rPr>
        <w:t>common antibody test</w:t>
      </w:r>
      <w:r w:rsidR="001C561F">
        <w:rPr>
          <w:rFonts w:cstheme="minorHAnsi"/>
        </w:rPr>
        <w:t xml:space="preserve"> result</w:t>
      </w:r>
      <w:r w:rsidR="007D4A15">
        <w:rPr>
          <w:rFonts w:cstheme="minorHAnsi"/>
        </w:rPr>
        <w:t xml:space="preserve"> </w:t>
      </w:r>
      <w:r w:rsidR="00E477F6">
        <w:rPr>
          <w:rFonts w:cstheme="minorHAnsi"/>
        </w:rPr>
        <w:t>(</w:t>
      </w:r>
      <w:r w:rsidR="007D4A15">
        <w:rPr>
          <w:rFonts w:cstheme="minorHAnsi"/>
        </w:rPr>
        <w:t>which do not differentiate between HSV-1 and -2</w:t>
      </w:r>
      <w:r w:rsidR="001C561F">
        <w:rPr>
          <w:rFonts w:cstheme="minorHAnsi"/>
        </w:rPr>
        <w:t>) may be helpful, type specific testing should not be delayed while waiting for a negative type-common result as this may delay management decisions</w:t>
      </w:r>
      <w:r w:rsidR="00B33F45">
        <w:rPr>
          <w:rFonts w:cstheme="minorHAnsi"/>
        </w:rPr>
        <w:t xml:space="preserve"> [III, B]</w:t>
      </w:r>
      <w:r w:rsidR="007D4A15">
        <w:rPr>
          <w:rFonts w:cstheme="minorHAnsi"/>
        </w:rPr>
        <w:t>.</w:t>
      </w:r>
      <w:r w:rsidR="001C561F">
        <w:rPr>
          <w:rFonts w:cstheme="minorHAnsi"/>
        </w:rPr>
        <w:t xml:space="preserve"> </w:t>
      </w:r>
    </w:p>
    <w:p w14:paraId="2BE84D20" w14:textId="659281CF" w:rsidR="00AA1FB0" w:rsidRPr="00AA1FB0" w:rsidRDefault="00E477F6" w:rsidP="00AA1FB0">
      <w:pPr>
        <w:pStyle w:val="ListParagraph"/>
        <w:numPr>
          <w:ilvl w:val="0"/>
          <w:numId w:val="6"/>
        </w:numPr>
        <w:rPr>
          <w:rFonts w:eastAsia="Times New Roman" w:cstheme="minorHAnsi"/>
          <w:lang w:eastAsia="en-GB"/>
        </w:rPr>
      </w:pPr>
      <w:r>
        <w:rPr>
          <w:rFonts w:eastAsia="Times New Roman" w:cstheme="minorHAnsi"/>
          <w:lang w:eastAsia="en-GB"/>
        </w:rPr>
        <w:t>Initial</w:t>
      </w:r>
      <w:r w:rsidR="007D4A15" w:rsidRPr="00AA1FB0">
        <w:rPr>
          <w:rFonts w:eastAsia="Times New Roman" w:cstheme="minorHAnsi"/>
          <w:lang w:eastAsia="en-GB"/>
        </w:rPr>
        <w:t xml:space="preserve"> HSV-1 and HSV-2 infections can </w:t>
      </w:r>
      <w:r w:rsidR="003F7DE6" w:rsidRPr="00AA1FB0">
        <w:rPr>
          <w:rFonts w:eastAsia="Times New Roman" w:cstheme="minorHAnsi"/>
          <w:lang w:eastAsia="en-GB"/>
        </w:rPr>
        <w:t xml:space="preserve">be </w:t>
      </w:r>
      <w:r w:rsidR="007D4A15" w:rsidRPr="00AA1FB0">
        <w:rPr>
          <w:rFonts w:eastAsia="Times New Roman" w:cstheme="minorHAnsi"/>
          <w:lang w:eastAsia="en-GB"/>
        </w:rPr>
        <w:t>identified by detecting seroconversion to IgG in paired serum samples</w:t>
      </w:r>
      <w:r w:rsidR="00AA1FB0" w:rsidRPr="00AA1FB0">
        <w:rPr>
          <w:rFonts w:eastAsia="Times New Roman" w:cstheme="minorHAnsi"/>
          <w:lang w:eastAsia="en-GB"/>
        </w:rPr>
        <w:t>. HSV serological testing on the antenatal booking bloods in addition to serology at the time of presentation is therefore helpful to confirm HSV antibody status</w:t>
      </w:r>
      <w:r w:rsidR="00AA1FB0" w:rsidRPr="00AA1FB0">
        <w:t xml:space="preserve"> </w:t>
      </w:r>
      <w:r w:rsidR="00AA1FB0" w:rsidRPr="00A7154A">
        <w:t>when HSV-1 or -2 DNA is detected by PCR</w:t>
      </w:r>
      <w:r w:rsidR="00AA1FB0" w:rsidRPr="00AA1FB0">
        <w:rPr>
          <w:rFonts w:eastAsia="Times New Roman" w:cstheme="minorHAnsi"/>
          <w:lang w:eastAsia="en-GB"/>
        </w:rPr>
        <w:t xml:space="preserve"> [IV, C].</w:t>
      </w:r>
    </w:p>
    <w:p w14:paraId="4D9FFE04" w14:textId="52FB0DBC" w:rsidR="00A7154A" w:rsidRDefault="007D4A15" w:rsidP="00A7154A">
      <w:pPr>
        <w:pStyle w:val="ListParagraph"/>
        <w:numPr>
          <w:ilvl w:val="0"/>
          <w:numId w:val="6"/>
        </w:numPr>
        <w:rPr>
          <w:rFonts w:eastAsia="Times New Roman" w:cstheme="minorHAnsi"/>
          <w:lang w:eastAsia="en-GB"/>
        </w:rPr>
      </w:pPr>
      <w:r w:rsidRPr="00C6520E">
        <w:rPr>
          <w:rFonts w:eastAsia="Times New Roman" w:cstheme="minorHAnsi"/>
          <w:lang w:eastAsia="en-GB"/>
        </w:rPr>
        <w:t xml:space="preserve">However, </w:t>
      </w:r>
      <w:r w:rsidR="00593AAA" w:rsidRPr="00C6520E">
        <w:rPr>
          <w:rFonts w:eastAsia="Times New Roman" w:cstheme="minorHAnsi"/>
          <w:lang w:eastAsia="en-GB"/>
        </w:rPr>
        <w:t xml:space="preserve">false positives and negatives </w:t>
      </w:r>
      <w:r w:rsidR="00A7154A">
        <w:rPr>
          <w:rFonts w:eastAsia="Times New Roman" w:cstheme="minorHAnsi"/>
          <w:lang w:eastAsia="en-GB"/>
        </w:rPr>
        <w:t>may occur</w:t>
      </w:r>
      <w:r w:rsidR="00593AAA" w:rsidRPr="00C6520E">
        <w:rPr>
          <w:rFonts w:eastAsia="Times New Roman" w:cstheme="minorHAnsi"/>
          <w:lang w:eastAsia="en-GB"/>
        </w:rPr>
        <w:t xml:space="preserve"> as </w:t>
      </w:r>
      <w:r w:rsidR="00702C21" w:rsidRPr="00C6520E">
        <w:rPr>
          <w:rFonts w:eastAsia="Times New Roman" w:cstheme="minorHAnsi"/>
          <w:lang w:eastAsia="en-GB"/>
        </w:rPr>
        <w:t xml:space="preserve">people </w:t>
      </w:r>
      <w:r w:rsidR="00593AAA" w:rsidRPr="00C6520E">
        <w:rPr>
          <w:rFonts w:eastAsia="Times New Roman" w:cstheme="minorHAnsi"/>
          <w:lang w:eastAsia="en-GB"/>
        </w:rPr>
        <w:t xml:space="preserve">may fail to seroconvert, may </w:t>
      </w:r>
      <w:proofErr w:type="spellStart"/>
      <w:r w:rsidR="00593AAA" w:rsidRPr="00C6520E">
        <w:rPr>
          <w:rFonts w:eastAsia="Times New Roman" w:cstheme="minorHAnsi"/>
          <w:lang w:eastAsia="en-GB"/>
        </w:rPr>
        <w:t>serorevert</w:t>
      </w:r>
      <w:proofErr w:type="spellEnd"/>
      <w:r w:rsidR="00593AAA" w:rsidRPr="00C6520E">
        <w:rPr>
          <w:rFonts w:eastAsia="Times New Roman" w:cstheme="minorHAnsi"/>
          <w:lang w:eastAsia="en-GB"/>
        </w:rPr>
        <w:t>, or may have reduced test sensitivity due to a number of factors</w:t>
      </w:r>
      <w:r w:rsidR="0076738E" w:rsidRPr="00C6520E">
        <w:rPr>
          <w:rFonts w:eastAsia="Times New Roman" w:cstheme="minorHAnsi"/>
          <w:lang w:eastAsia="en-GB"/>
        </w:rPr>
        <w:t xml:space="preserve"> </w:t>
      </w:r>
      <w:r w:rsidR="0076738E" w:rsidRPr="00C6520E">
        <w:rPr>
          <w:rFonts w:eastAsia="Times New Roman" w:cstheme="minorHAnsi"/>
          <w:lang w:eastAsia="en-GB"/>
        </w:rPr>
        <w:fldChar w:fldCharType="begin"/>
      </w:r>
      <w:r w:rsidR="00F40B62">
        <w:rPr>
          <w:rFonts w:eastAsia="Times New Roman" w:cstheme="minorHAnsi"/>
          <w:lang w:eastAsia="en-GB"/>
        </w:rPr>
        <w:instrText xml:space="preserve"> ADDIN ZOTERO_ITEM CSL_CITATION {"citationID":"zjCnuYC2","properties":{"formattedCitation":"(1,75\\uc0\\u8211{}82)","plainCitation":"(1,75–82)","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id":301,"uris":["http://zotero.org/users/9828707/items/RFLHEBIV"],"uri":["http://zotero.org/users/9828707/items/RFLHEBIV"],"itemData":{"id":301,"type":"article-journal","abstract":"This review will delineate performance characteristics and limitations, as far as they are known, of the new glycoprotein G based, type specific HSV serologies. Several of these tests have been FDA approved in the United States for use in adults. With the departure of Gull/Meridian from the HSV serology market, it is important for clinicians to understand the sources and claims of the remaining type specific tests. Moreover, inaccurate tests using crude antigen preparations remain on the market. These tests are identified based on product insert information provided by company representatives.","container-title":"Sexually Transmitted Infections","DOI":"10.1136/sti.77.4.232","ISSN":"1368-4973","issue":"4","journalAbbreviation":"Sex Transm Infect","language":"eng","note":"PMID: 11463920\nPMCID: PMC1744343","page":"232-237","source":"PubMed","title":"Sorting out the new HSV type specific antibody tests","volume":"77","author":[{"family":"Ashley","given":"R. L."}],"issued":{"date-parts":[["2001",8]]}}},{"id":300,"uris":["http://zotero.org/users/9828707/items/G4RKLLBH"],"uri":["http://zotero.org/users/9828707/items/G4RKLLBH"],"itemData":{"id":300,"type":"article-journal","abstract":"BACKGROUND: HerpeSelect HSV-1 and HSV-2 ELISAs are glycoprotein G-based, type-specific antibody detection tests that are approved by the US Food and Drug Administration for diagnosis of genital herpes.\nGOAL: The goal was to determine seroconversion times by means of HerpeSelect ELISAs.\nSTUDY DESIGN: Four-hundred thirteen sera from 113 patients with recently acquired genital herpes were tested by HerpeSelect ELISAs and Western blot (WB). Thirty-one patients had primary genital HSV-1 (group 1), 56 had primary HSV-2 (group 2), and 26 had prior HSV-1 antibodies and newly acquired HSV-2 (group 3).\nRESULTS: Median interval from onset of symptoms to seroconversion was 25 days, as determined by HerpeSelect HSV-1, versus 33 days by WB for group 1; 21 days by HerpeSelect HSV-2 versus 40 days by WB (group 2; P = 0.0005); and 23 days by HerpeSelect HSV-2 ELISA versus 47 days by WB (group 3; P = 0.02). In long-term follow-up, transient reversion to HerpeSelect negativity occurred in 3 of 31 HSV-1-infected subjects (10%) and in 2 of 82 HSV-2-infected subjects (2%).\nCONCLUSION: Seroconversion to HSV-2 was determined faster by HerpeSelect than by WB.","container-title":"Sexually Transmitted Diseases","DOI":"10.1097/00007435-200304000-00007","ISSN":"0148-5717","issue":"4","journalAbbreviation":"Sex Transm Dis","language":"eng","note":"PMID: 12671550","page":"310-314","source":"PubMed","title":"Time course of seroconversion by HerpeSelect ELISA after acquisition of genital herpes simplex virus type 1 (HSV-1) or HSV-2","volume":"30","author":[{"family":"Ashley-Morrow","given":"Rhoda"},{"family":"Krantz","given":"Elizabeth"},{"family":"Wald","given":"Anna"}],"issued":{"date-parts":[["2003",4]]}}},{"id":299,"uris":["http://zotero.org/users/9828707/items/4H8J4WZH"],"uri":["http://zotero.org/users/9828707/items/4H8J4WZH"],"itemData":{"id":299,"type":"article-journal","abstract":"Herpes simplex virus type 1 (HSV-1) encodes 11 envelope glycoproteins, of which glycoprotein G-1 (gG-1) induces a type-specific antibody response. Variability of the gG-1 gene among wild-type strains may be a factor of importance for a reliable serodiagnosis and typing of HSV-1 isolates. Here, we used a gG-1 type-specific monoclonal antibody (MAb) to screen for mutations in the immunodominant region of this protein in 108 clinical HSV-1 isolates. Of these, 42 isolates showed no reactivity to the anti-gG-1 MAb. One hundred five strains were further examined by DNA sequencing of the middle part of the gG-1 gene, encompassing 106 amino acids including the immunodominant region and epitope of the anti-gG-1 MAb. By phylogenetic comparisons based on the sequence data, we observed two (main) genetic variants of the gG-1 gene among the clinical isolates corresponding to reactivity or nonreactivity to the anti-gG-1 MAb. Furthermore, four strains appeared to be recombinants of the two gG-1 variants. In addition, one strain displayed a gG-1-negative phenotype due to a frameshift mutation, in the form of insertion of a cytosine nucleotide. When immunoglobulin G reactivity to HSV-1 in sera from patients infected with either of the two variants was investigated, no significant differences were found between the two groups, either in a type-common enzyme-linked immunosorbent assay (ELISA) or in a type-specific gG-1 antigen-based ELISA. Despite the here-documented existence of two variants of the gG-1 gene affecting the immunodominant region of the protein, other circumstances, such as early phase of infection, might be sought for explaining the seronegativity to gG-1 commonly found in a proportion of the HSV-1-infected patients.","container-title":"Journal of Clinical Microbiology","DOI":"10.1128/JCM.40.9.3245-3251.2002","ISSN":"0095-1137","issue":"9","journalAbbreviation":"J Clin Microbiol","language":"eng","note":"PMID: 12202560\nPMCID: PMC130675","page":"3245-3251","source":"PubMed","title":"Dichotomy of glycoprotein g gene in herpes simplex virus type 1 isolates","volume":"40","author":[{"family":"Rekabdar","given":"Elham"},{"family":"Tunbäck","given":"Petra"},{"family":"Liljeqvist","given":"Jan-Ake"},{"family":"Lindh","given":"Magnus"},{"family":"Bergström","given":"Tomas"}],"issued":{"date-parts":[["2002",9]]}}},{"id":298,"uris":["http://zotero.org/users/9828707/items/7ECR3GYZ"],"uri":["http://zotero.org/users/9828707/items/7ECR3GYZ"],"itemData":{"id":298,"type":"article-journal","abstract":"Herpes simplex virus (HSV) codes for several envelope glycoproteins, including glycoprotein G-2 (gG-2) of HSV type 2 (HSV-2), which are dispensable for replication in cell culture. However, clinical isolates which are deficient in such proteins occur rarely. We describe here five clinical HSV-2 isolates which were found to be unreactive to a panel of anti-gG-2 monoclonal antibodies and therefore considered phenotypically gG-2 negative. These isolates were further examined for expression of the secreted amino-terminal and cell-associated carboxy-terminal portions of gG-2 by immunoblotting and radioimmunoprecipitation. The gG-2 gene was completely inactivated in four isolates, with no expression of the two protein products. For one isolate a normally produced secreted portion and a truncated carboxy-terminal portion of gG-2 were detected in virus-infected cell medium. Sequencing of the complete gG-2 gene identified a single insertion or deletion of guanine or cytosine nucleotides in all five strains, resulting in a premature termination codon. The frameshift mutations were localized within runs of five or more guanine or cytosine nucleotides and were dispersed throughout the gene. For the isolate for which a partially inactivated gG-2 gene was detected, the frameshift mutation was localized upstream of but adjacent to the nucleotides coding for the transmembranous region. Thus, this study demonstrates the existence of clinical HSV-2 isolates which do not express an envelope glycoprotein and identifies the underlying molecular mechanism to be a single frameshift mutation.","container-title":"Journal of Virology","DOI":"10.1128/JVI.73.12.9796-9802.1999","ISSN":"0022-538X","issue":"12","journalAbbreviation":"J Virol","language":"eng","note":"PMID: 10559290\nPMCID: PMC113027","page":"9796-9802","source":"PubMed","title":"Herpes simplex virus type 2 glycoprotein G-negative clinical isolates are generated by single frameshift mutations","volume":"73","author":[{"family":"Liljeqvist","given":"J. A."},{"family":"Svennerholm","given":"B."},{"family":"Bergström","given":"T."}],"issued":{"date-parts":[["1999",12]]}}},{"id":297,"uris":["http://zotero.org/users/9828707/items/R6FNYEGI"],"uri":["http://zotero.org/users/9828707/items/R6FNYEGI"],"itemData":{"id":297,"type":"article-journal","abstract":"The herpes simplex virus type 2 (HSV-2) glycoprotein G (gG-2) gene of 106 clinical isolates was analyzed and six isolates were identified with 63 nucleotides comprising 21 amino acids (aa) deleted in the immunodominant region. Compared with strain HG52, variations in the gG-2 gene were found at 276 and 27 sites in nucleotide and aa sequences, respectively, in the 106 strains. Significant variations in both nucleotides and aa were accumulated in the immunodominant region rather than in the other regions (P &lt; 0.001), indicating that the immunodominant region might be indispensable in vivo and a hot spot for variation. The frequency of 21 aa-deleted strains (HSVΔ21/gG-2) among clinical isolates was 5%, indicating the advantage of this deletion of gG-2 for epidemiological expansion. Phylogenetic analysis of the 106 strains indicated that the HSVΔ21/gG-2 strains formed a cluster among the various variations but that their genomes showed different endonuclease digestion patterns. The antibody titers to total HSV antigens of patients infected with wild HSV-2 and HSVΔ21/gG-2 were similar, but patients with HSVΔ21/gG-2 had a lower antibody titer to gG-2 than those with wild HSV-2 (P &lt; 0.001). HSVΔ21/gG-2 might be less immnunogenic and reduce antibody production to gG-2, while its pathogenicity in humans was not distinguished in its clinical manifestations. Thus, infection with HSVΔ21/gG-2 caused genital lesions similar to wild HSV-2 infection, but evaded the immune response to gG-2 to allow epidemiological spread, indicating the importance of this deletion in the immunodominant region of gG-2 in the pathogenesis and transmission of genital herpes.","container-title":"Journal of Medical Virology","DOI":"10.1002/jmv.23668","ISSN":"1096-9071","issue":"10","journalAbbreviation":"J Med Virol","language":"eng","note":"PMID: 23861013","page":"1818-1828","source":"PubMed","title":"Novel deletion in glycoprotein G forms a cluster and causes epidemiologic spread of herpes simplex virus type 2 infection","volume":"85","author":[{"family":"Daikoku","given":"Tohru"},{"family":"Horiba","given":"Kazuhiro"},{"family":"Kawana","given":"Takashi"},{"family":"Hirano","given":"Masaru"},{"family":"Shiraki","given":"Kimiyasu"}],"issued":{"date-parts":[["2013",10]]}}},{"id":296,"uris":["http://zotero.org/users/9828707/items/SQCSRGV6"],"uri":["http://zotero.org/users/9828707/items/SQCSRGV6"],"itemData":{"id":296,"type":"article-journal","abstract":"Three new glycoprotein G-based enzyme immunoassays (ETI-HSVK-G 2, Sorin Diagnostics Biomedica [assay A]; HSV Type 2 Specific IgG ELISA, Gull Laboratories, Inc. [assay B]; Cobas Core HSV-2 IgG EIA, Roche [assay C]) for the detection of herpes simplex virus (HSV) type 2 (HSV-2)-specific antibodies were evaluated. By testing sera from 25 individuals with culture-proven HSV-2 infection, the assays showed a sensitivity of 96%. The specificities, evaluated with sera from 70 HSV antibody-negative children, 75 HSV antibody-positive children, and 69 HSV antibody-negative adults, were 100% for assay A, 96.2% for assay B, and 97.8% for assay C, respectively. Discrepant results by any of the three assays, i.e., reactivity of a specimen in only one or two assays, occurred with similar frequencies for HSV-seronegative individuals as well as HSV-seropositive children and adults. For sera with discrepant results, the positive reactivity was mostly low. Thus, for determination of the prevalence of HSV-2 antibodies, only concordantly positive results were considered. On the basis of the results obtained with sera from 41 adults with culture-proven HSV-1 infection and from 173 HSV-antibody-positive pregnant women, the HSV-2 seroprevalence was 9. 8%. The results show that the new glycoprotein G2-based enzyme immunoassays are useful tools for the detection of type-specific HSV-2 antibodies. However, if only one assay is performed, careful interpretation of the results is indicated, especially if the exhibited reactivity is low, and for determination of the definitive HSV-2 serostatus, confirmatory assays may still be necessary.","container-title":"Journal of Clinical Microbiology","DOI":"10.1128/JCM.37.5.1242-1246.1999","ISSN":"0095-1137","issue":"5","journalAbbreviation":"J Clin Microbiol","language":"eng","note":"PMID: 10203464\nPMCID: PMC84740","page":"1242-1246","source":"PubMed","title":"Evaluation of three glycoprotein G2-based enzyme immunoassays for detection of antibodies to herpes simplex virus type 2 in human sera","volume":"37","author":[{"family":"Eis-Hübinger","given":"A. M."},{"family":"Däumer","given":"M."},{"family":"Matz","given":"B."},{"family":"Schneweis","given":"K. E."}],"issued":{"date-parts":[["1999",5]]}}},{"id":295,"uris":["http://zotero.org/users/9828707/items/7AJHSSPQ"],"uri":["http://zotero.org/users/9828707/items/7AJHSSPQ"],"itemData":{"id":295,"type":"article-journal","abstract":"BACKGROUND: Our laboratory system tests sera for herpes simplex virus type 2 (HSV-2) IgG using the DiaSorin Liaison chemiluminescent immunoassay (CIA), with the option to confirm positive samples by a laboratory-developed HerpeSelect inhibition assay. As part of the confirmation process, the HerpeSelect HSV-2 IgG enzyme immunoassay (EIA) is performed. This study investigated the relationship between DiaSorin HSV-2 IgG CIA-positive indices and HerpeSelect HSV-2 IgG EIA results.\nMETHODS: HerpeSelect HSV-2 IgG EIA results were compiled for a cohort of consecutive DiaSorin HSV-2 IgG CIA-positive (index ≥1.10) samples. To further characterize DiaSorin CIA-positive samples that were positive (concordant) or negative (discordant) by the HerpeSelect EIA, a separate composite reference study panel was constructed and also tested using the Biokit HSV-2 IgG assay and an HSV-2 IgG inhibition assay developed for the DiaSorin instrument. Samples were classified as DiaSorin HSV-2 IgG true positive or false positive based on a composite reference using HerpeSelect EIA, Biokit, and DiaSorin inhibition results.\nRESULTS: Of 2305 consecutive DiaSorin HSV-2 IgG CIA-positive samples, 411 (17.8%) were HerpeSelect HSV-2 IgG EIA negative; 343 of 411 (83%) had DiaSorin indices of 1.10 to 3.00. For the composite reference study panel (N = 120), 59 of 60 discordant samples were classified as DiaSorin HSV-2 IgG false positive based on the composite reference, whereas 58 of 60 concordant samples were classified as true positive.\nCONCLUSIONS: Nearly all DiaSorin HSV-2 IgG CIA-positive but HerpeSelect HSV-2 IgG EIA-negative sera are falsely positive in the DiaSorin CIA. Furthermore, most DiaSorin false-positive samples exhibit low-positive indices, suggesting that guidelines for confirmatory testing should include low-positive samples by CIA and EIA.","container-title":"Sexually Transmitted Diseases","DOI":"10.1097/OLQ.0000000000001603","ISSN":"1537-4521","issue":"5","journalAbbreviation":"Sex Transm Dis","language":"eng","note":"PMID: 35067597","page":"353-359","source":"PubMed","title":"Characterization of Serum Samples With Discordant Results in 2 Herpes Simplex Virus Type 2 IgG Assays","volume":"49","author":[{"family":"Prince","given":"Harry E."},{"family":"Batterman","given":"Hollis J."},{"family":"Marlowe","given":"Elizabeth M."}],"issued":{"date-parts":[["2022",5,1]]}}},{"id":293,"uris":["http://zotero.org/users/9828707/items/GB9HRWQL"],"uri":["http://zotero.org/users/9828707/items/GB9HRWQL"],"itemData":{"id":293,"type":"article-journal","abstract":"Novel tests (BioPlex) for herpes simplex virus-1 (HSV-1) and HSV-2 IgG were compared with HerpeSelect HSV-1 and HSV-2 ELISAs for type-specific IgG. The sensitivity and specificity of BioPlex HSV-1 IgG were 94% (84/89) and 96% (119/124), respectively, with unselected sera, while the sensitivity and specificity of BioPlex HSV-2 IgG were 92% (109/118) and 98% (95/97), respectively. BioPlex IgM was compared with Diamedix IgM against sera from patients with culture-documented genital herpes. The test results were concordant in 81% of sera from HSV-1 patients and in 90% of sera from HSV-2 patients. Use of BioPlex IgM in addition to BioPlex IgG tests increased HSV-2 seroconversion detection from 47% of subjects to 70%. Use of Diamedix IgM in addition to Focus IgG ELISA increased HSV-2 detection from 40% of subjects to 70%. IgM was detected by BioPlex in 63% of sera from patients with early HSV-2 infection (&lt; 30 days) and in 59% of sera by Diamedix. IgM was also detected in a large proportion of sera from subjects with established HSV-2 infection (33% by BioPlex and 29% by Diamedix). Addition of IgM testing substantially increased the ability to detect seroconversion early in infection. IgM is an indicator of recent infection only in subjects who lack detectable IgG.","container-title":"Clinical Microbiology and Infection: The Official Publication of the European Society of Clinical Microbiology and Infectious Diseases","DOI":"10.1111/j.1469-0691.2006.01370.x","ISSN":"1198-743X","issue":"5","journalAbbreviation":"Clin Microbiol Infect","language":"eng","note":"PMID: 16643524","page":"463-469","source":"PubMed","title":"Performance of a novel test for IgM and IgG antibodies in subjects with culture-documented genital herpes simplex virus-1 or -2 infection","volume":"12","author":[{"family":"Morrow","given":"R."},{"family":"Friedrich","given":"D."}],"issued":{"date-parts":[["2006",5]]}}}],"schema":"https://github.com/citation-style-language/schema/raw/master/csl-citation.json"} </w:instrText>
      </w:r>
      <w:r w:rsidR="0076738E" w:rsidRPr="00C6520E">
        <w:rPr>
          <w:rFonts w:eastAsia="Times New Roman" w:cstheme="minorHAnsi"/>
          <w:lang w:eastAsia="en-GB"/>
        </w:rPr>
        <w:fldChar w:fldCharType="separate"/>
      </w:r>
      <w:r w:rsidR="00F40B62" w:rsidRPr="00F40B62">
        <w:rPr>
          <w:rFonts w:ascii="Calibri" w:hAnsi="Calibri" w:cs="Calibri"/>
          <w:szCs w:val="24"/>
        </w:rPr>
        <w:t>(1,75–82)</w:t>
      </w:r>
      <w:r w:rsidR="0076738E" w:rsidRPr="00C6520E">
        <w:rPr>
          <w:rFonts w:eastAsia="Times New Roman" w:cstheme="minorHAnsi"/>
          <w:lang w:eastAsia="en-GB"/>
        </w:rPr>
        <w:fldChar w:fldCharType="end"/>
      </w:r>
      <w:r w:rsidR="0061014B">
        <w:rPr>
          <w:rFonts w:eastAsia="Times New Roman" w:cstheme="minorHAnsi"/>
          <w:lang w:eastAsia="en-GB"/>
        </w:rPr>
        <w:t xml:space="preserve"> [III, B]</w:t>
      </w:r>
      <w:r w:rsidR="00593AAA" w:rsidRPr="00C6520E">
        <w:rPr>
          <w:rFonts w:eastAsia="Times New Roman" w:cstheme="minorHAnsi"/>
          <w:lang w:eastAsia="en-GB"/>
        </w:rPr>
        <w:t>.</w:t>
      </w:r>
      <w:r w:rsidR="00C6520E" w:rsidRPr="00C6520E">
        <w:rPr>
          <w:rFonts w:eastAsia="Times New Roman" w:cstheme="minorHAnsi"/>
          <w:lang w:eastAsia="en-GB"/>
        </w:rPr>
        <w:t xml:space="preserve"> </w:t>
      </w:r>
    </w:p>
    <w:p w14:paraId="3B9853ED" w14:textId="17152EFC" w:rsidR="00D45E35" w:rsidRDefault="00D45E35" w:rsidP="00C6520E">
      <w:pPr>
        <w:pStyle w:val="ListParagraph"/>
        <w:numPr>
          <w:ilvl w:val="0"/>
          <w:numId w:val="6"/>
        </w:numPr>
        <w:rPr>
          <w:rFonts w:cstheme="minorHAnsi"/>
        </w:rPr>
      </w:pPr>
      <w:r>
        <w:rPr>
          <w:rFonts w:cstheme="minorHAnsi"/>
        </w:rPr>
        <w:t>As time to serology results may be prolonged in clinics without local HSV serology testing, clinicians should establish links with their laboratory service to ensure that timely results are available</w:t>
      </w:r>
      <w:r w:rsidR="0061014B">
        <w:rPr>
          <w:rFonts w:cstheme="minorHAnsi"/>
        </w:rPr>
        <w:t xml:space="preserve"> [IV, C]</w:t>
      </w:r>
      <w:r>
        <w:rPr>
          <w:rFonts w:cstheme="minorHAnsi"/>
        </w:rPr>
        <w:t xml:space="preserve">. </w:t>
      </w:r>
    </w:p>
    <w:p w14:paraId="53128261" w14:textId="77777777" w:rsidR="009F0653" w:rsidRPr="00AD5969" w:rsidRDefault="009F0653">
      <w:pPr>
        <w:rPr>
          <w:rFonts w:cstheme="minorHAnsi"/>
        </w:rPr>
      </w:pPr>
    </w:p>
    <w:p w14:paraId="55EFDDDA" w14:textId="3C043DFB" w:rsidR="0036622F" w:rsidRDefault="00AB792E" w:rsidP="0036622F">
      <w:pPr>
        <w:rPr>
          <w:rFonts w:cstheme="minorHAnsi"/>
          <w:b/>
        </w:rPr>
      </w:pPr>
      <w:r w:rsidRPr="00AD5969">
        <w:rPr>
          <w:rFonts w:cstheme="minorHAnsi"/>
        </w:rPr>
        <w:br w:type="page"/>
      </w:r>
      <w:r w:rsidRPr="00AD5969">
        <w:rPr>
          <w:rFonts w:cstheme="minorHAnsi"/>
          <w:b/>
        </w:rPr>
        <w:lastRenderedPageBreak/>
        <w:t xml:space="preserve">5. Management of </w:t>
      </w:r>
      <w:r w:rsidR="00325B2B" w:rsidRPr="00F115A6">
        <w:rPr>
          <w:rFonts w:cstheme="minorHAnsi"/>
          <w:b/>
          <w:bCs/>
        </w:rPr>
        <w:t>mothers and pregnant people</w:t>
      </w:r>
      <w:r w:rsidR="00325B2B">
        <w:rPr>
          <w:rFonts w:cstheme="minorHAnsi"/>
        </w:rPr>
        <w:t xml:space="preserve"> </w:t>
      </w:r>
      <w:r w:rsidRPr="00AD5969">
        <w:rPr>
          <w:rFonts w:cstheme="minorHAnsi"/>
          <w:b/>
        </w:rPr>
        <w:t xml:space="preserve">with </w:t>
      </w:r>
      <w:r w:rsidR="00E63173">
        <w:rPr>
          <w:rFonts w:cstheme="minorHAnsi"/>
          <w:b/>
        </w:rPr>
        <w:t xml:space="preserve">a diagnosis of </w:t>
      </w:r>
      <w:r w:rsidRPr="00AD5969">
        <w:rPr>
          <w:rFonts w:cstheme="minorHAnsi"/>
          <w:b/>
        </w:rPr>
        <w:t>genital herpes</w:t>
      </w:r>
      <w:r w:rsidR="00E63173">
        <w:rPr>
          <w:rFonts w:cstheme="minorHAnsi"/>
          <w:b/>
        </w:rPr>
        <w:t xml:space="preserve"> prior to pregnancy</w:t>
      </w:r>
      <w:r w:rsidR="003A6988">
        <w:rPr>
          <w:rFonts w:cstheme="minorHAnsi"/>
          <w:b/>
        </w:rPr>
        <w:t xml:space="preserve">, including those with </w:t>
      </w:r>
      <w:r w:rsidR="00E63173">
        <w:rPr>
          <w:rFonts w:cstheme="minorHAnsi"/>
          <w:b/>
        </w:rPr>
        <w:t xml:space="preserve">recurrent </w:t>
      </w:r>
      <w:r w:rsidR="003A6988">
        <w:rPr>
          <w:rFonts w:cstheme="minorHAnsi"/>
          <w:b/>
        </w:rPr>
        <w:t>herpes during pregnancy</w:t>
      </w:r>
    </w:p>
    <w:p w14:paraId="4B33BE15" w14:textId="09CA99E2" w:rsidR="00B04362" w:rsidRDefault="00B04362" w:rsidP="00B04362">
      <w:pPr>
        <w:pStyle w:val="ListParagraph"/>
        <w:numPr>
          <w:ilvl w:val="0"/>
          <w:numId w:val="6"/>
        </w:numPr>
        <w:rPr>
          <w:rFonts w:cstheme="minorHAnsi"/>
        </w:rPr>
      </w:pPr>
      <w:r w:rsidRPr="00A61F2E">
        <w:rPr>
          <w:rFonts w:cstheme="minorHAnsi"/>
        </w:rPr>
        <w:t xml:space="preserve">At the first antenatal (booking) appointment (and later if appropriate), all </w:t>
      </w:r>
      <w:r w:rsidR="00325B2B">
        <w:rPr>
          <w:rFonts w:cstheme="minorHAnsi"/>
        </w:rPr>
        <w:t xml:space="preserve">mothers and pregnant people </w:t>
      </w:r>
      <w:r w:rsidRPr="00A61F2E">
        <w:rPr>
          <w:rFonts w:cstheme="minorHAnsi"/>
        </w:rPr>
        <w:t>should have a discussion and be given information on infections that can impact on the baby in pregnancy or during birth (including herpes simplex virus)</w:t>
      </w:r>
      <w:r>
        <w:rPr>
          <w:rFonts w:cstheme="minorHAnsi"/>
        </w:rPr>
        <w:t xml:space="preserve"> </w:t>
      </w:r>
      <w:r>
        <w:rPr>
          <w:rFonts w:cstheme="minorHAnsi"/>
        </w:rPr>
        <w:fldChar w:fldCharType="begin"/>
      </w:r>
      <w:r w:rsidR="00F40B62">
        <w:rPr>
          <w:rFonts w:cstheme="minorHAnsi"/>
        </w:rPr>
        <w:instrText xml:space="preserve"> ADDIN ZOTERO_ITEM CSL_CITATION {"citationID":"Lm8YE77Z","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00F40B62">
        <w:rPr>
          <w:rFonts w:ascii="Cambria Math" w:hAnsi="Cambria Math" w:cs="Cambria Math"/>
        </w:rPr>
        <w:instrText>‑</w:instrText>
      </w:r>
      <w:r w:rsidR="00F40B62">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Pr>
          <w:rFonts w:cstheme="minorHAnsi"/>
        </w:rPr>
        <w:fldChar w:fldCharType="separate"/>
      </w:r>
      <w:r w:rsidR="00F40B62" w:rsidRPr="00F40B62">
        <w:rPr>
          <w:rFonts w:ascii="Calibri" w:hAnsi="Calibri" w:cs="Calibri"/>
        </w:rPr>
        <w:t>(50)</w:t>
      </w:r>
      <w:r>
        <w:rPr>
          <w:rFonts w:cstheme="minorHAnsi"/>
        </w:rPr>
        <w:fldChar w:fldCharType="end"/>
      </w:r>
      <w:r w:rsidRPr="00A61F2E">
        <w:rPr>
          <w:rFonts w:cstheme="minorHAnsi"/>
        </w:rPr>
        <w:t>.</w:t>
      </w:r>
      <w:r>
        <w:rPr>
          <w:rFonts w:cstheme="minorHAnsi"/>
        </w:rPr>
        <w:t xml:space="preserve"> This should take place regardless of whether they are known to have herpes simplex virus already, or not [IV, C]</w:t>
      </w:r>
      <w:r w:rsidRPr="00AD5969">
        <w:rPr>
          <w:rFonts w:cstheme="minorHAnsi"/>
        </w:rPr>
        <w:t>.</w:t>
      </w:r>
    </w:p>
    <w:p w14:paraId="6160D445" w14:textId="516F2CD9" w:rsidR="00E63173" w:rsidRPr="00964ED2" w:rsidRDefault="00325B2B" w:rsidP="00964ED2">
      <w:pPr>
        <w:pStyle w:val="ListParagraph"/>
        <w:numPr>
          <w:ilvl w:val="0"/>
          <w:numId w:val="6"/>
        </w:numPr>
        <w:rPr>
          <w:rFonts w:cstheme="minorHAnsi"/>
        </w:rPr>
      </w:pPr>
      <w:r>
        <w:rPr>
          <w:rFonts w:cstheme="minorHAnsi"/>
        </w:rPr>
        <w:t xml:space="preserve">Mothers and pregnant people </w:t>
      </w:r>
      <w:r w:rsidR="00E63173" w:rsidRPr="00964ED2">
        <w:rPr>
          <w:rFonts w:cstheme="minorHAnsi"/>
        </w:rPr>
        <w:t>with a diagnosis of genital herpes prior to pregnancy should be informed that the risk of neonatal herpes is low, even if lesions are present at the time of delivery (0–3% for vaginal delivery)</w:t>
      </w:r>
      <w:r w:rsidR="00E43456">
        <w:rPr>
          <w:rFonts w:cstheme="minorHAnsi"/>
        </w:rPr>
        <w:t xml:space="preserve"> </w:t>
      </w:r>
      <w:r w:rsidR="00E43456">
        <w:rPr>
          <w:rFonts w:cstheme="minorHAnsi"/>
        </w:rPr>
        <w:fldChar w:fldCharType="begin"/>
      </w:r>
      <w:r w:rsidR="00F40B62">
        <w:rPr>
          <w:rFonts w:cstheme="minorHAnsi"/>
        </w:rPr>
        <w:instrText xml:space="preserve"> ADDIN ZOTERO_ITEM CSL_CITATION {"citationID":"dr3PYniv","properties":{"formattedCitation":"(70)","plainCitation":"(70)","noteIndex":0},"citationItems":[{"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schema":"https://github.com/citation-style-language/schema/raw/master/csl-citation.json"} </w:instrText>
      </w:r>
      <w:r w:rsidR="00E43456">
        <w:rPr>
          <w:rFonts w:cstheme="minorHAnsi"/>
        </w:rPr>
        <w:fldChar w:fldCharType="separate"/>
      </w:r>
      <w:r w:rsidR="00F40B62" w:rsidRPr="00F40B62">
        <w:rPr>
          <w:rFonts w:ascii="Calibri" w:hAnsi="Calibri" w:cs="Calibri"/>
        </w:rPr>
        <w:t>(70)</w:t>
      </w:r>
      <w:r w:rsidR="00E43456">
        <w:rPr>
          <w:rFonts w:cstheme="minorHAnsi"/>
        </w:rPr>
        <w:fldChar w:fldCharType="end"/>
      </w:r>
      <w:r w:rsidR="00964ED2" w:rsidRPr="00964ED2">
        <w:rPr>
          <w:rFonts w:cstheme="minorHAnsi"/>
        </w:rPr>
        <w:t xml:space="preserve">, and that there is no increase in the incidence of congenital abnormalities in the presence of recurrent genital herpes infection </w:t>
      </w:r>
      <w:r w:rsidR="00964ED2" w:rsidRPr="00964ED2">
        <w:rPr>
          <w:rFonts w:cstheme="minorHAnsi"/>
        </w:rPr>
        <w:fldChar w:fldCharType="begin"/>
      </w:r>
      <w:r w:rsidR="00F40B62">
        <w:rPr>
          <w:rFonts w:cstheme="minorHAnsi"/>
        </w:rPr>
        <w:instrText xml:space="preserve"> ADDIN ZOTERO_ITEM CSL_CITATION {"citationID":"mOSQ4CFF","properties":{"formattedCitation":"(83)","plainCitation":"(83)","noteIndex":0},"citationItems":[{"id":52,"uris":["http://zotero.org/users/9828707/items/LN4E94UH"],"uri":["http://zotero.org/users/9828707/items/LN4E94UH"],"itemData":{"id":52,"type":"article-journal","abstract":"This study determined the seroprevalence of herpes virus 2 in gravidas and the differences between herpes virus 2-infected and healthy gravidas. The need to screen gravidas for herpes virus 2 was also evaluated.","container-title":"Yonsei medical journal","DOI":"10.3349/ymj.2012.53.2.401","ISSN":"1976-2437","issue":"2","note":"PMID: 22318830","page":"401-7","title":"Herpes simplex virus 2 infection rate and necessity of screening during pregnancy: a clinical and seroepidemiologic study.","volume":"53","author":[{"family":"Kim","given":"Il Dong"},{"family":"Chang","given":"Ho Sun"},{"family":"Hwang","given":"Kyung Jin"}],"issued":{"date-parts":[["2012",3]]}}}],"schema":"https://github.com/citation-style-language/schema/raw/master/csl-citation.json"} </w:instrText>
      </w:r>
      <w:r w:rsidR="00964ED2" w:rsidRPr="00964ED2">
        <w:rPr>
          <w:rFonts w:cstheme="minorHAnsi"/>
        </w:rPr>
        <w:fldChar w:fldCharType="separate"/>
      </w:r>
      <w:r w:rsidR="00F40B62" w:rsidRPr="00F40B62">
        <w:rPr>
          <w:rFonts w:ascii="Calibri" w:hAnsi="Calibri" w:cs="Calibri"/>
        </w:rPr>
        <w:t>(83)</w:t>
      </w:r>
      <w:r w:rsidR="00964ED2" w:rsidRPr="00964ED2">
        <w:rPr>
          <w:rFonts w:cstheme="minorHAnsi"/>
        </w:rPr>
        <w:fldChar w:fldCharType="end"/>
      </w:r>
      <w:r w:rsidR="00804DE2">
        <w:rPr>
          <w:rFonts w:cstheme="minorHAnsi"/>
        </w:rPr>
        <w:t xml:space="preserve"> [III, B]</w:t>
      </w:r>
      <w:r w:rsidR="00964ED2" w:rsidRPr="00964ED2">
        <w:rPr>
          <w:rFonts w:cstheme="minorHAnsi"/>
        </w:rPr>
        <w:t>.</w:t>
      </w:r>
    </w:p>
    <w:p w14:paraId="7D40045B" w14:textId="47AB5A83" w:rsidR="00E63173" w:rsidRDefault="00325B2B" w:rsidP="00E63173">
      <w:pPr>
        <w:pStyle w:val="ListParagraph"/>
        <w:numPr>
          <w:ilvl w:val="0"/>
          <w:numId w:val="25"/>
        </w:numPr>
        <w:rPr>
          <w:rFonts w:cstheme="minorHAnsi"/>
        </w:rPr>
      </w:pPr>
      <w:r>
        <w:rPr>
          <w:rFonts w:cstheme="minorHAnsi"/>
        </w:rPr>
        <w:t xml:space="preserve">Mothers and pregnant people </w:t>
      </w:r>
      <w:r w:rsidR="00E63173" w:rsidRPr="00481360">
        <w:rPr>
          <w:rFonts w:cstheme="minorHAnsi"/>
        </w:rPr>
        <w:t xml:space="preserve">with </w:t>
      </w:r>
      <w:r w:rsidR="00EE4C5D">
        <w:rPr>
          <w:rFonts w:cstheme="minorHAnsi"/>
        </w:rPr>
        <w:t xml:space="preserve">a previous </w:t>
      </w:r>
      <w:r w:rsidR="00E63173" w:rsidRPr="00481360">
        <w:rPr>
          <w:rFonts w:cstheme="minorHAnsi"/>
        </w:rPr>
        <w:t xml:space="preserve">genital herpes </w:t>
      </w:r>
      <w:r w:rsidR="00EE4C5D">
        <w:rPr>
          <w:rFonts w:cstheme="minorHAnsi"/>
        </w:rPr>
        <w:t xml:space="preserve">diagnosis </w:t>
      </w:r>
      <w:r w:rsidR="00E63173" w:rsidRPr="00481360">
        <w:rPr>
          <w:rFonts w:cstheme="minorHAnsi"/>
        </w:rPr>
        <w:t xml:space="preserve">should be referred to a genitourinary medicine physician who will advise on management of genital </w:t>
      </w:r>
      <w:r w:rsidR="00730629" w:rsidRPr="00481360">
        <w:rPr>
          <w:rFonts w:cstheme="minorHAnsi"/>
        </w:rPr>
        <w:t>herpes and</w:t>
      </w:r>
      <w:r w:rsidR="00E63173" w:rsidRPr="00481360">
        <w:rPr>
          <w:rFonts w:cstheme="minorHAnsi"/>
        </w:rPr>
        <w:t xml:space="preserve"> arrange a screen for other sexually transmitted infections</w:t>
      </w:r>
      <w:r w:rsidR="00E63173">
        <w:rPr>
          <w:rFonts w:cstheme="minorHAnsi"/>
        </w:rPr>
        <w:t xml:space="preserve"> if required</w:t>
      </w:r>
      <w:r w:rsidR="00804DE2">
        <w:rPr>
          <w:rFonts w:cstheme="minorHAnsi"/>
        </w:rPr>
        <w:t xml:space="preserve"> [IV, C]</w:t>
      </w:r>
      <w:r w:rsidR="00E63173" w:rsidRPr="00481360">
        <w:rPr>
          <w:rFonts w:cstheme="minorHAnsi"/>
        </w:rPr>
        <w:t xml:space="preserve">. </w:t>
      </w:r>
    </w:p>
    <w:p w14:paraId="6B25E10C" w14:textId="00129868" w:rsidR="00E63173" w:rsidRPr="00423CD3" w:rsidRDefault="00325B2B" w:rsidP="00E63173">
      <w:pPr>
        <w:pStyle w:val="ListParagraph"/>
        <w:numPr>
          <w:ilvl w:val="0"/>
          <w:numId w:val="25"/>
        </w:numPr>
        <w:rPr>
          <w:rFonts w:cstheme="minorHAnsi"/>
        </w:rPr>
      </w:pPr>
      <w:r>
        <w:rPr>
          <w:rFonts w:cstheme="minorHAnsi"/>
        </w:rPr>
        <w:t xml:space="preserve">Mothers and pregnant people </w:t>
      </w:r>
      <w:r w:rsidR="00E63173" w:rsidRPr="00481360">
        <w:rPr>
          <w:rFonts w:cstheme="minorHAnsi"/>
        </w:rPr>
        <w:t>with</w:t>
      </w:r>
      <w:r w:rsidR="00EE4C5D">
        <w:rPr>
          <w:rFonts w:cstheme="minorHAnsi"/>
        </w:rPr>
        <w:t xml:space="preserve"> a</w:t>
      </w:r>
      <w:r w:rsidR="00E63173" w:rsidRPr="00481360">
        <w:rPr>
          <w:rFonts w:cstheme="minorHAnsi"/>
        </w:rPr>
        <w:t xml:space="preserve"> </w:t>
      </w:r>
      <w:r w:rsidR="00EE4C5D">
        <w:rPr>
          <w:rFonts w:cstheme="minorHAnsi"/>
        </w:rPr>
        <w:t xml:space="preserve">previous </w:t>
      </w:r>
      <w:r w:rsidR="00E63173" w:rsidRPr="00481360">
        <w:rPr>
          <w:rFonts w:cstheme="minorHAnsi"/>
        </w:rPr>
        <w:t xml:space="preserve">genital herpes </w:t>
      </w:r>
      <w:r w:rsidR="00EE4C5D">
        <w:rPr>
          <w:rFonts w:cstheme="minorHAnsi"/>
        </w:rPr>
        <w:t xml:space="preserve">diagnosis </w:t>
      </w:r>
      <w:r w:rsidR="00E63173" w:rsidRPr="00AD5969">
        <w:rPr>
          <w:rFonts w:cstheme="minorHAnsi"/>
        </w:rPr>
        <w:t xml:space="preserve">who are having midwifery-led care should be referred for review by an </w:t>
      </w:r>
      <w:r w:rsidR="006206DB" w:rsidRPr="00AD5969">
        <w:rPr>
          <w:rFonts w:cstheme="minorHAnsi"/>
        </w:rPr>
        <w:t>obstetrician and</w:t>
      </w:r>
      <w:r w:rsidR="00362D00">
        <w:rPr>
          <w:rFonts w:cstheme="minorHAnsi"/>
        </w:rPr>
        <w:t xml:space="preserve"> have</w:t>
      </w:r>
      <w:r w:rsidR="00E63173" w:rsidRPr="00AD5969">
        <w:rPr>
          <w:rFonts w:cstheme="minorHAnsi"/>
        </w:rPr>
        <w:t xml:space="preserve"> review by a genitourinary medicine physician.</w:t>
      </w:r>
      <w:r w:rsidR="00E63173">
        <w:rPr>
          <w:rFonts w:cstheme="minorHAnsi"/>
        </w:rPr>
        <w:t xml:space="preserve"> The neonatologist should also be informed, and </w:t>
      </w:r>
      <w:r w:rsidR="00E63173" w:rsidRPr="00423CD3">
        <w:rPr>
          <w:rFonts w:cstheme="minorHAnsi"/>
        </w:rPr>
        <w:t xml:space="preserve">a </w:t>
      </w:r>
      <w:r w:rsidR="00E63173">
        <w:t>delivery and postnatal management</w:t>
      </w:r>
      <w:r w:rsidR="00E63173" w:rsidRPr="00423CD3">
        <w:rPr>
          <w:rFonts w:cstheme="minorHAnsi"/>
        </w:rPr>
        <w:t xml:space="preserve"> plan documented</w:t>
      </w:r>
      <w:r w:rsidR="00E63173">
        <w:rPr>
          <w:rFonts w:cstheme="minorHAnsi"/>
        </w:rPr>
        <w:t xml:space="preserve"> involving genitourinary medicine, obstetrics and neonatal collaboration</w:t>
      </w:r>
      <w:r w:rsidR="00804DE2">
        <w:rPr>
          <w:rFonts w:cstheme="minorHAnsi"/>
        </w:rPr>
        <w:t xml:space="preserve"> [IV, C]</w:t>
      </w:r>
      <w:r w:rsidR="00E63173" w:rsidRPr="00423CD3">
        <w:rPr>
          <w:rFonts w:cstheme="minorHAnsi"/>
        </w:rPr>
        <w:t>.</w:t>
      </w:r>
    </w:p>
    <w:p w14:paraId="27376E97" w14:textId="356B3717" w:rsidR="00E63173" w:rsidRDefault="003A6988" w:rsidP="00E63173">
      <w:pPr>
        <w:pStyle w:val="ListParagraph"/>
        <w:numPr>
          <w:ilvl w:val="0"/>
          <w:numId w:val="25"/>
        </w:numPr>
        <w:rPr>
          <w:rFonts w:cstheme="minorHAnsi"/>
        </w:rPr>
      </w:pPr>
      <w:r>
        <w:rPr>
          <w:rFonts w:cstheme="minorHAnsi"/>
        </w:rPr>
        <w:t>S</w:t>
      </w:r>
      <w:r w:rsidR="00E63173" w:rsidRPr="0003596F">
        <w:rPr>
          <w:rFonts w:cstheme="minorHAnsi"/>
        </w:rPr>
        <w:t>uppressive</w:t>
      </w:r>
      <w:r w:rsidR="00E63173">
        <w:rPr>
          <w:rFonts w:cstheme="minorHAnsi"/>
        </w:rPr>
        <w:t xml:space="preserve"> antivirals </w:t>
      </w:r>
      <w:r>
        <w:rPr>
          <w:rFonts w:cstheme="minorHAnsi"/>
        </w:rPr>
        <w:t xml:space="preserve">for all </w:t>
      </w:r>
      <w:r w:rsidR="00325B2B">
        <w:rPr>
          <w:rFonts w:cstheme="minorHAnsi"/>
        </w:rPr>
        <w:t xml:space="preserve">mothers and pregnant people </w:t>
      </w:r>
      <w:r>
        <w:rPr>
          <w:rFonts w:cstheme="minorHAnsi"/>
        </w:rPr>
        <w:t xml:space="preserve">with known genital herpes </w:t>
      </w:r>
      <w:r w:rsidR="00E63173">
        <w:rPr>
          <w:rFonts w:cstheme="minorHAnsi"/>
        </w:rPr>
        <w:t>should be recommended</w:t>
      </w:r>
      <w:r>
        <w:rPr>
          <w:rFonts w:cstheme="minorHAnsi"/>
        </w:rPr>
        <w:t xml:space="preserve"> </w:t>
      </w:r>
      <w:r w:rsidRPr="00AD5969">
        <w:rPr>
          <w:rFonts w:cstheme="minorHAnsi"/>
        </w:rPr>
        <w:t xml:space="preserve">regardless of whether HSV recurrences </w:t>
      </w:r>
      <w:r>
        <w:rPr>
          <w:rFonts w:cstheme="minorHAnsi"/>
        </w:rPr>
        <w:t xml:space="preserve">occur </w:t>
      </w:r>
      <w:r w:rsidRPr="00AD5969">
        <w:rPr>
          <w:rFonts w:cstheme="minorHAnsi"/>
        </w:rPr>
        <w:t>during pregnancy</w:t>
      </w:r>
      <w:r w:rsidR="004720D0">
        <w:rPr>
          <w:rFonts w:cstheme="minorHAnsi"/>
        </w:rPr>
        <w:t xml:space="preserve"> [IV, C]</w:t>
      </w:r>
      <w:r w:rsidR="00E63173">
        <w:rPr>
          <w:rFonts w:cstheme="minorHAnsi"/>
        </w:rPr>
        <w:t>. These</w:t>
      </w:r>
      <w:r w:rsidR="00E63173" w:rsidRPr="0003596F">
        <w:rPr>
          <w:rFonts w:cstheme="minorHAnsi"/>
        </w:rPr>
        <w:t xml:space="preserve"> reduce asymptomatic </w:t>
      </w:r>
      <w:r w:rsidR="00E63173">
        <w:rPr>
          <w:rFonts w:cstheme="minorHAnsi"/>
        </w:rPr>
        <w:t xml:space="preserve">HSV </w:t>
      </w:r>
      <w:r w:rsidR="00E63173" w:rsidRPr="0003596F">
        <w:rPr>
          <w:rFonts w:cstheme="minorHAnsi"/>
        </w:rPr>
        <w:t>shedding and lesions at term</w:t>
      </w:r>
      <w:r w:rsidR="00E63173">
        <w:rPr>
          <w:rFonts w:cstheme="minorHAnsi"/>
        </w:rPr>
        <w:t>, and may also reduce premature delivery</w:t>
      </w:r>
      <w:r w:rsidR="008438C4">
        <w:rPr>
          <w:rFonts w:cstheme="minorHAnsi"/>
        </w:rPr>
        <w:t>, however maternal antiviral suppressive therapy has not been studied sufficiently to definitively demonstrate that it prevents neonatal HSV disease</w:t>
      </w:r>
      <w:r w:rsidR="00E63173" w:rsidRPr="0003596F">
        <w:rPr>
          <w:rFonts w:cstheme="minorHAnsi"/>
        </w:rPr>
        <w:t xml:space="preserve"> </w:t>
      </w:r>
      <w:r w:rsidR="00E63173" w:rsidRPr="0003596F">
        <w:rPr>
          <w:rFonts w:cstheme="minorHAnsi"/>
        </w:rPr>
        <w:fldChar w:fldCharType="begin"/>
      </w:r>
      <w:r w:rsidR="007D6AEB">
        <w:rPr>
          <w:rFonts w:cstheme="minorHAnsi"/>
        </w:rPr>
        <w:instrText xml:space="preserve"> ADDIN ZOTERO_ITEM CSL_CITATION {"citationID":"i50ZJda6","properties":{"formattedCitation":"(32\\uc0\\u8211{}42)","plainCitation":"(32–42)","noteIndex":0},"citationItems":[{"id":61,"uris":["http://zotero.org/users/9828707/items/IVH2JQ3L"],"uri":["http://zotero.org/users/9828707/items/IVH2JQ3L"],"itemData":{"id":61,"type":"article-journal","abstract":"Genital herpes simplex virus (HSV) infection is one of the most common viral sexually transmitted diseases in the United States. Perinatal transmission of the virus to the fetus or neonate is a major concern in affected pregnancies. Our objective was to systematically review published data to estimate the effect of prophylactic acyclovir provided to pregnant women near term on the rate of recurrent genital herpes at delivery; the number of cesarean deliveries performed for clinical HSV recurrences or prodromal symptoms; and the prevalence of HSV virologic detection at delivery.","container-title":"Obstetrics and gynecology","ISSN":"0029-7844","issue":"6","note":"PMID: 14662233","page":"1396-403","title":"Acyclovir prophylaxis to prevent herpes simplex virus recurrence at delivery: a systematic review.","volume":"102","author":[{"family":"Sheffield","given":"Jeanne S"},{"family":"Hollier","given":"Lisa M"},{"family":"Hill","given":"James B"},{"family":"Stuart","given":"Gretchen S"},{"family":"Wendel","given":"George D"}],"issued":{"date-parts":[["2003",12]]}}},{"id":60,"uris":["http://zotero.org/users/9828707/items/H9Y6D4WE"],"uri":["http://zotero.org/users/9828707/items/H9Y6D4WE"],"itemData":{"id":60,"type":"article-journal","abstract":"The purpose of this study was to assess the efficacy of acyclovir in the reduction of herpes simplex virus culture and polymerase chain reaction positivity and cesarean delivery.","container-title":"American journal of obstetrics and gynecology","ISSN":"0002-9378","issue":"3","note":"PMID: 12634667","page":"836-43","title":"A double-blind, randomized, placebo-controlled trial of acyclovir in late pregnancy for the reduction of herpes simplex virus shedding and cesarean delivery.","volume":"188","author":[{"family":"Watts","given":"D Heather"},{"family":"Brown","given":"Zane A"},{"family":"Money","given":"Deborah"},{"family":"Selke","given":"Stacy"},{"family":"Huang","given":"Meei Li"},{"family":"Sacks","given":"Stephen L"},{"family":"Corey","given":"Lawrence"}],"issued":{"date-parts":[["2003",3]]}}},{"id":59,"uris":["http://zotero.org/users/9828707/items/KMUA5W2Q"],"uri":["http://zotero.org/users/9828707/items/KMUA5W2Q"],"itemData":{"id":59,"type":"article-journal","abstract":"To determine if suppressive acyclovir near term decreased the frequency of clinical recurrences at delivery in women with recurrent genital herpes simplex virus (HSV) infection.","container-title":"Infectious diseases in obstetrics and gynecology","DOI":"10.1155/S1064744902000054","ISSN":"1064-7449","issue":"2","note":"PMID: 12530483","page":"71-7","title":"Acyclovir suppression to prevent recurrent genital herpes at delivery.","volume":"10","author":[{"family":"Scott","given":"L L"},{"family":"Hollier","given":"L M"},{"family":"McIntire","given":"D"},{"family":"Sanchez","given":"P J"},{"family":"Jackson","given":"G L"},{"family":"Wendel","given":"G D"}],"issued":{"date-parts":[["2002",1]]}}},{"id":58,"uris":["http://zotero.org/users/9828707/items/KX4LJWHK"],"uri":["http://zotero.org/users/9828707/items/KX4LJWHK"],"itemData":{"id":58,"type":"article-journal","abstract":"To evaluate the efficacy and safety of a suppressive course of acyclovir in late pregnancy in women with recurrent genital herpes infection on the incidence of viral shedding, herpes lesion development and caesarean section for recurrent genital herpes.","container-title":"British journal of obstetrics and gynaecology","ISSN":"0306-5456","issue":"3","note":"PMID: 9532986","page":"275-80","title":"A randomised placebo controlled trial of suppressive acyclovir in late pregnancy in women with recurrent genital herpes infection.","volume":"105","author":[{"family":"Brocklehurst","given":"P"},{"family":"Kinghorn","given":"G"},{"family":"Carney","given":"O"},{"family":"Helsen","given":"K"},{"family":"Ross","given":"E"},{"family":"Ellis","given":"E"},{"family":"Shen","given":"R"},{"family":"Cowan","given":"F"},{"family":"Mindel","given":"A"}],"issued":{"date-parts":[["1998",3]]}}},{"id":57,"uris":["http://zotero.org/users/9828707/items/VUZ4TIPG"],"uri":["http://zotero.org/users/9828707/items/VUZ4TIPG"],"itemData":{"id":57,"type":"article-journal","abstract":"To determine if suppressive acyclovir therapy given to term gravidas experiencing a first episode of genital herpes simplex virus (HSV)-infection during pregnancy decreases the need for cesarean delivery for that indication.","container-title":"Obstetrics and gynecology","ISSN":"0029-7844","issue":"1","note":"PMID: 8532270","page":"69-73","title":"Acyclovir suppression to prevent cesarean delivery after first-episode genital herpes.","volume":"87","author":[{"family":"Scott","given":"L L"},{"family":"Sanchez","given":"P J"},{"family":"Jackson","given":"G L"},{"family":"Zeray","given":"F"},{"family":"Wendel","given":"G D"}],"issued":{"date-parts":[["1996",1]]}}},{"id":56,"uris":["http://zotero.org/users/9828707/items/3SZFGZQH"],"uri":["http://zotero.org/users/9828707/items/3SZFGZQH"],"itemData":{"id":56,"type":"article-journal","abstract":"Neonatal herpes affects about 1 in 15,000 newborns and the prognosis for disseminated disease with encephalitis is poor. We investigated whether acyclovir prophylaxis in late pregnancy effectively reduces the risk of viral shedding and, hence, of mother-to-child transmission at delivery. A prospective study was conducted. Pregnant women who had at least one episode of genital herpes during pregnancy were randomly assigned to two groups: group 1 (n=167) received oral acyclovir from 36 weeks of gestation to term; group 2 (n=121) received no treatment. Group 3 (n=201) comprised women not given prophylaxis who had a history of genital herpes, but no active episodes during pregnancy. No specific instruction were set up for obstetrical management except for cesarean section in case of a suspected herpes lesion at the time of labor. The rate of Cesarean section was 8.4% in group 1, 16.5% in group 2, and 9.9% in group 3 (p&lt;0.001). 75% of cesareans in group 2 and 10% in group 3 were done for genital herpes. Percentage of viral shedding was, respectively, 0% (group1), 5% (group2), and 0.5%(group3) (p&lt;0.05). These findings underline the value of antiviral prophylaxis in late pregnancy for women with a known history of genital herpes. Such prophylaxis only partly prevents neonatal herpes infection, because it is not applicable to patients with no known clinical history but may excrete the virus.","container-title":"European journal of obstetrics, gynecology, and reproductive biology","ISSN":"0301-2115","issue":"1","note":"PMID: 11311761","page":"55-8","title":"Acyclovir prophylaxis in late pregnancy prevents recurrent genital herpes and viral shedding.","volume":"96","author":[{"family":"Braig","given":"S"},{"family":"Luton","given":"D"},{"family":"Sibony","given":"O"},{"family":"Edlinger","given":"C"},{"family":"Boissinot","given":"C"},{"family":"Blot","given":"P"},{"family":"Oury","given":"J F"}],"issued":{"date-parts":[["2001",5]]}}},{"id":55,"uris":["http://zotero.org/users/9828707/items/MLN74QS5"],"uri":["http://zotero.org/users/9828707/items/MLN74QS5"],"itemData":{"id":55,"type":"article-journal","abstract":"Genital herpes simplex virus (HSV) infection is one of the most common viral sexually transmitted infections. The majority of women with genital herpes will have a recurrence during pregnancy. Transmission of the virus from mother to fetus typically occurs by direct contact with virus in the genital tract during birth.","container-title":"Cochrane database of systematic reviews (Online)","DOI":"10.1002/14651858.CD004946.pub2","ISSN":"1469-493X","issue":"1","note":"PMID: 18254066","page":"CD004946","title":"Third trimester antiviral prophylaxis for preventing maternal genital herpes simplex virus (HSV) recurrences and neonatal infection.","author":[{"family":"Hollier","given":"L M"},{"family":"Wendel","given":"G D"}],"issued":{"date-parts":[["2008",1]]}}},{"id":64,"uris":["http://zotero.org/users/9828707/items/9XL2MNQM"],"uri":["http://zotero.org/users/9828707/items/9XL2MNQM"],"itemData":{"id":64,"type":"article-journal","abstract":"To measure the efficacy of valacyclovir suppression in late pregnancy to reduce the incidence of recurrent genital herpes in labor and subsequent cesarean delivery.","container-title":"Obstetrics and gynecology","DOI":"10.1097/01.AOG.0000219749.96274.15","ISSN":"0029-7844","issue":"1","note":"PMID: 16816068","page":"141-7","title":"Valacyclovir prophylaxis to prevent recurrent herpes at delivery: a randomized clinical trial.","volume":"108","author":[{"family":"Sheffield","given":"Jeanne S"},{"family":"Hill","given":"James B"},{"family":"Hollier","given":"Lisa M"},{"family":"Laibl","given":"Vanessa R"},{"family":"Roberts","given":"Scott W"},{"family":"Sanchez","given":"Pablo J"},{"family":"Wendel","given":"George D"}],"issued":{"date-parts":[["2006",7]]}}},{"id":12413,"uris":["http://zotero.org/users/9828707/items/G9NNUYWM"],"uri":["http://zotero.org/users/9828707/items/G9NNUYWM"],"itemData":{"id":12413,"type":"article-journal","abstract":"Infections with herpes simplex virus type 1 (HSV-1) or type 2 (HSV-2), both alpha herpesviruses, are highly prevalent worldwide. Both HSV types commonly cause genital infection, which, when acquired or reactivated during pregnancy, carries with it the risk of transmission to the fetus or neonate. Women who acquire primary or first-episode genital herpes during pregnancy are at greater risk for transmitting the infection than are women with recurrent genital herpes. Because viral infection and reactivation are frequently asymptomatic, many affected women are unaware of their infection and risk of transmission to their infants. Neonatal HSV infection can have devastating long-term consequences, especially when the central nervous system (CNS) is involved. Treatment of affected neonates with intravenous acyclovir has improved outcomes but there is room for further improvement, especially in regard to CNS disease. Working with pregnant women to prevent mother-to-child transmission of HSV is an important component in reducing the overall disease burden of neonatal HSV infections.","container-title":"Journal of the Pediatric Infectious Diseases Society","DOI":"10.1093/jpids/piu050","ISSN":"2048-7207","issue":"Suppl 1","journalAbbreviation":"J Pediatric Infect Dis Soc","language":"eng","note":"PMID: 25232472\nPMCID: PMC4164179","page":"S19-23","source":"PubMed","title":"Mother-to-Child Transmission of Herpes Simplex Virus","volume":"3 Suppl 1","author":[{"family":"James","given":"Scott H."},{"family":"Sheffield","given":"Jeanne S."},{"family":"Kimberlin","given":"David W."}],"issued":{"date-parts":[["2014",9]]}}},{"id":84,"uris":["http://zotero.org/users/9828707/items/NLK8ZYLZ"],"uri":["http://zotero.org/users/9828707/items/NLK8ZYLZ"],"itemData":{"id":84,"type":"article-journal","abstract":"Objective The goal was to describe herpes simplex virus (HSV) disease in neonates whose mothers received suppressive acyclovir therapy for HSV infection. Study design A multicenter case series of 8 infants who developed neonatal HSV disease following maternal antiviral suppressive therapy during pregnancy.\nResults Eight infants were identiﬁed from New Jersey (5), Maine (1), New York (1), and Texas (1) between 2005 and 2009. All 6 mothers of infants infected with HSV who were screened prenatally for group B Streptococcus were positive; 1 mother was not tested and the other had bacterial vaginosis and genital human papillomavirus infection. Six mothers had a ﬁrst clinical episode of genital HSV infection during this pregnancy; mothers with a prior history of genital HSV had no clinically recognized outbreak during the pregnancy. Perinatal transmission of HSV occurred in 7 infants (despite suppressive therapy until the day of delivery in 5 instances). Seven of 8 patients were born at term; 6 infants were male. In 7 of 8 cases, HSV was diagnosed by 8 days of age. Five infants had skin, eye, and mucous membrane disease, 2 had central nervous system disease (without and with disseminated disease), and one had intrauterine/disseminated disease.\nConclusions Although maternal antiviral suppressive therapy is an increasingly wide practice, physicians caring for neonates should be aware that suppressive therapy does not prevent neonatal HSV disease, which can have an atypical clinical presentation and drug resistance. (J Pediatr 2012;161:134-8).","container-title":"The Journal of Pediatrics","DOI":"10.1016/j.jpeds.2011.12.053","ISSN":"00223476","issue":"1","journalAbbreviation":"The Journal of Pediatrics","language":"en","page":"134-138.e3","source":"DOI.org (Crossref)","title":"Neonatal Herpes Disease following Maternal Antenatal Antiviral Suppressive Therapy: A Multicenter Case Series","title-short":"Neonatal Herpes Disease following Maternal Antenatal Antiviral Suppressive Therapy","volume":"161","author":[{"family":"Pinninti","given":"Swetha G."},{"family":"Angara","given":"Radhika"},{"family":"Feja","given":"Kristina N."},{"family":"Kimberlin","given":"David W."},{"family":"Leach","given":"Charles T."},{"family":"Conrad","given":"Dennis A."},{"family":"McCarthy","given":"Carol A."},{"family":"Tolan","given":"Robert W."}],"issued":{"date-parts":[["2012",7]]}}},{"id":227,"uris":["http://zotero.org/users/9828707/items/3E72KUTG"],"uri":["http://zotero.org/users/9828707/items/3E72KUTG"],"itemData":{"id":227,"type":"article-journal","abstract":"BACKGROUND: Acyclovir (ACV) given to HSV-2 positive women after 36 weeks reduces adverse outcomes but its benefit at lower gestation was undocumented. We determined the effect of oral acyclovir administered from 28 to 36 weeks on premature rupture of membranes (PROM) primarily and preterm delivery risk.\nMETHODS: This was a randomized, double-blind placebo-controlled trial among 200 HSV-2 positive pregnant women at 28 weeks of gestation at Mulago Hospital, Uganda. Participants were assigned randomly (1:1) to take either acyclovir 400 mg orally twice daily (intervention) or placebo (control) from 28 to 36 weeks. Both arms received acyclovir after 36 weeks until delivery. Development of Pre-PROM by 36 weeks and preterm delivery were outcomes.\nRESULTS: One hundred women were randomised to acyclovir and 100 to placebo arms between January 2014 and February 2015. There was tendency towards reduction of incidence of PROM at 36 weeks but this was not statistically significant (4.0% versus 10.0%; RR 0.35; 95% 0.11-1.10) in the acyclovir and placebo arms respectively. However, there was a significant reduction in the incidence of preterm delivery (11.1% versus 23.5%; RR 0.41; 95% 0.20-0.85) in the acyclovir and placebo arms respectively.\nCONCLUSIONS: Oral acyclovir given to HSV-2 positive pregnant women from 28 to 36 weeks reduced incidence of preterm delivery but did not significantly reduce incidence of pre-PROM.\nTRIAL REGISTRATION: www.pactr.org, PACTR201311000558197 .","container-title":"Reproductive Health","DOI":"10.1186/s12978-017-0292-7","ISSN":"1742-4755","issue":"1","journalAbbreviation":"Reprod Health","language":"eng","note":"PMID: 28253893\nPMCID: PMC5335854","page":"31","source":"PubMed","title":"Effect of suppressive acyclovir administered to HSV-2 positive mothers from week 28 to 36 weeks of pregnancy on adverse obstetric outcomes: a double-blind randomised placebo-controlled trial","title-short":"Effect of suppressive acyclovir administered to HSV-2 positive mothers from week 28 to 36 weeks of pregnancy on adverse obstetric outcomes","volume":"14","author":[{"family":"Nakubulwa","given":"Sarah"},{"family":"Kaye","given":"Dan K."},{"family":"Bwanga","given":"Freddie"},{"family":"Tumwesigye","given":"Nazarius Mbona"},{"family":"Nakku-Joloba","given":"Edith"},{"family":"Mirembe","given":"Florence"}],"issued":{"date-parts":[["2017",3,3]]}}}],"schema":"https://github.com/citation-style-language/schema/raw/master/csl-citation.json"} </w:instrText>
      </w:r>
      <w:r w:rsidR="00E63173" w:rsidRPr="0003596F">
        <w:rPr>
          <w:rFonts w:cstheme="minorHAnsi"/>
        </w:rPr>
        <w:fldChar w:fldCharType="separate"/>
      </w:r>
      <w:r w:rsidR="007D6AEB" w:rsidRPr="007D6AEB">
        <w:rPr>
          <w:rFonts w:ascii="Calibri" w:hAnsi="Calibri" w:cs="Calibri"/>
          <w:szCs w:val="24"/>
        </w:rPr>
        <w:t>(32–42)</w:t>
      </w:r>
      <w:r w:rsidR="00E63173" w:rsidRPr="0003596F">
        <w:rPr>
          <w:rFonts w:cstheme="minorHAnsi"/>
        </w:rPr>
        <w:fldChar w:fldCharType="end"/>
      </w:r>
      <w:r w:rsidR="00E63173" w:rsidRPr="0003596F">
        <w:rPr>
          <w:rFonts w:cstheme="minorHAnsi"/>
        </w:rPr>
        <w:t>.</w:t>
      </w:r>
      <w:r w:rsidR="00E63173">
        <w:rPr>
          <w:rFonts w:cstheme="minorHAnsi"/>
        </w:rPr>
        <w:t xml:space="preserve"> </w:t>
      </w:r>
      <w:proofErr w:type="spellStart"/>
      <w:r w:rsidR="00E63173">
        <w:rPr>
          <w:rFonts w:cstheme="minorHAnsi"/>
        </w:rPr>
        <w:t>Aciclovir</w:t>
      </w:r>
      <w:proofErr w:type="spellEnd"/>
      <w:r w:rsidR="00E63173">
        <w:rPr>
          <w:rFonts w:cstheme="minorHAnsi"/>
        </w:rPr>
        <w:t xml:space="preserve"> and valaciclovir have not been associated with an increase in major birth defects when given in pregnancy </w:t>
      </w:r>
      <w:r w:rsidR="00E63173">
        <w:rPr>
          <w:rFonts w:cstheme="minorHAnsi"/>
        </w:rPr>
        <w:fldChar w:fldCharType="begin"/>
      </w:r>
      <w:r w:rsidR="007D6AEB">
        <w:rPr>
          <w:rFonts w:cstheme="minorHAnsi"/>
        </w:rPr>
        <w:instrText xml:space="preserve"> ADDIN ZOTERO_ITEM CSL_CITATION {"citationID":"csZ8YRKN","properties":{"formattedCitation":"(43,44)","plainCitation":"(43,44)","noteIndex":0},"citationItems":[{"id":12347,"uris":["http://zotero.org/users/9828707/items/WXY49TKP"],"uri":["http://zotero.org/users/9828707/items/WXY49TKP"],"itemData":{"id":12347,"type":"article-journal","title":"Acyclovir Pregnancy Registry and Valacyclovir Pregnancy Registry Interim Report","URL":"https://pregnancyregistry.gsk.com/acyclovir.html","author":[{"family":"Glaxo Wellcome","given":""}],"issued":{"date-parts":[["1997"]]}}},{"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00E63173">
        <w:rPr>
          <w:rFonts w:cstheme="minorHAnsi"/>
        </w:rPr>
        <w:fldChar w:fldCharType="separate"/>
      </w:r>
      <w:r w:rsidR="007D6AEB" w:rsidRPr="007D6AEB">
        <w:rPr>
          <w:rFonts w:ascii="Calibri" w:hAnsi="Calibri" w:cs="Calibri"/>
        </w:rPr>
        <w:t>(43,44)</w:t>
      </w:r>
      <w:r w:rsidR="00E63173">
        <w:rPr>
          <w:rFonts w:cstheme="minorHAnsi"/>
        </w:rPr>
        <w:fldChar w:fldCharType="end"/>
      </w:r>
      <w:r w:rsidR="00E63173">
        <w:rPr>
          <w:rFonts w:cstheme="minorHAnsi"/>
        </w:rPr>
        <w:t xml:space="preserve"> and should be given at the following doses:</w:t>
      </w:r>
    </w:p>
    <w:p w14:paraId="149A599F" w14:textId="796804FE" w:rsidR="00E63173" w:rsidRDefault="00E63173" w:rsidP="00E63173">
      <w:pPr>
        <w:pStyle w:val="ListParagraph"/>
        <w:numPr>
          <w:ilvl w:val="1"/>
          <w:numId w:val="25"/>
        </w:numPr>
        <w:rPr>
          <w:rFonts w:cstheme="minorHAnsi"/>
        </w:rPr>
      </w:pPr>
      <w:r>
        <w:rPr>
          <w:rFonts w:cstheme="minorHAnsi"/>
        </w:rPr>
        <w:t xml:space="preserve">For all </w:t>
      </w:r>
      <w:r w:rsidR="00325B2B">
        <w:rPr>
          <w:rFonts w:cstheme="minorHAnsi"/>
        </w:rPr>
        <w:t>mothers and pregnant people</w:t>
      </w:r>
      <w:r>
        <w:rPr>
          <w:rFonts w:cstheme="minorHAnsi"/>
        </w:rPr>
        <w:t xml:space="preserve">: </w:t>
      </w:r>
      <w:proofErr w:type="spellStart"/>
      <w:r>
        <w:rPr>
          <w:rFonts w:cstheme="minorHAnsi"/>
        </w:rPr>
        <w:t>a</w:t>
      </w:r>
      <w:r w:rsidRPr="0003596F">
        <w:rPr>
          <w:rFonts w:cstheme="minorHAnsi"/>
        </w:rPr>
        <w:t>ciclovir</w:t>
      </w:r>
      <w:proofErr w:type="spellEnd"/>
      <w:r w:rsidRPr="0003596F">
        <w:rPr>
          <w:rFonts w:cstheme="minorHAnsi"/>
        </w:rPr>
        <w:t xml:space="preserve"> 400 mg three times daily or valaciclovir 500mg two times daily from 32 weeks of gestation </w:t>
      </w:r>
      <w:r>
        <w:rPr>
          <w:rFonts w:cstheme="minorHAnsi"/>
        </w:rPr>
        <w:fldChar w:fldCharType="begin"/>
      </w:r>
      <w:r w:rsidR="00F40B62">
        <w:rPr>
          <w:rFonts w:cstheme="minorHAnsi"/>
        </w:rPr>
        <w:instrText xml:space="preserve"> ADDIN ZOTERO_ITEM CSL_CITATION {"citationID":"nHXwpkiv","properties":{"formattedCitation":"(67)","plainCitation":"(67)","noteIndex":0},"citationItems":[{"id":66,"uris":["http://zotero.org/users/9828707/items/CJG48RW6"],"uri":["http://zotero.org/users/9828707/items/CJG48RW6"],"itemData":{"id":66,"type":"article-journal","abstract":"Concern about neonatal herpes often leads to cesarean delivery of infants in women with a history of genital herpes. The antiviral drug acyclovir has been used effectively to suppress genital herpes simplex virus recurrences in nonpregnant adults. Its administration to pregnant women with recurrent genital herpes may reduce herpes simplex virus recurrences and thus may decrease the cesarean section rate among this population. To study the pharmacokinetics, safety, and patient tolerance of suppressive oral acyclovir, either 200 mg (n = 7) or 400 mg (n = 8) was administered orally every 8 hours to pregnant women with a history of recurrent herpes simplex virus, from 38 weeks' gestation until delivery. The mean +/- SD plasma levels for the 200 and 400 mg groups, respectively, were: first dose peak, 1.7 +/- 0.6 and 2.3 +/- 1.0 mumol/L; steady-state trough, 0.7 +/- 0.3 and 0.8 +/- 0.6 mumol/L; steady-state peak, 1.9 +/- 1.0 and 3.3 +/- 1.0 mumol/L. In late gestation maternal acyclovir pharmacokinetics were similar to those of nonpregnant adults from other studies. Acyclovir was concentrated in the amniotic fluid; however, there was no accumulation in the fetus (mean maternal/infant plasma ratio at delivery was 1.3). Acyclovir was well tolerated, and no toxicity was seen in the mothers or infants. The administration of acyclovir, 400 mg every 8 hours, appears appropriate for use in an efficacy and safety study regarding suppression of herpes simplex virus recurrences during the last weeks of pregnancy.","container-title":"American journal of obstetrics and gynecology","ISSN":"0002-9378","issue":"2","note":"PMID: 1847004","page":"569-76","title":"Pharmacokinetics of acyclovir in the term human pregnancy and neonate.","volume":"164","author":[{"family":"Frenkel","given":"L M"},{"family":"Brown","given":"Z A"},{"family":"Bryson","given":"Y J"},{"family":"Corey","given":"L"},{"family":"Unadkat","given":"J D"},{"family":"Hensleigh","given":"P A"},{"family":"Arvin","given":"A M"},{"family":"Prober","given":"C G"},{"family":"Connor","given":"J D"}],"issued":{"date-parts":[["1991",2]]}}}],"schema":"https://github.com/citation-style-language/schema/raw/master/csl-citation.json"} </w:instrText>
      </w:r>
      <w:r>
        <w:rPr>
          <w:rFonts w:cstheme="minorHAnsi"/>
        </w:rPr>
        <w:fldChar w:fldCharType="separate"/>
      </w:r>
      <w:r w:rsidR="00F40B62" w:rsidRPr="00F40B62">
        <w:rPr>
          <w:rFonts w:ascii="Calibri" w:hAnsi="Calibri" w:cs="Calibri"/>
        </w:rPr>
        <w:t>(67)</w:t>
      </w:r>
      <w:r>
        <w:rPr>
          <w:rFonts w:cstheme="minorHAnsi"/>
        </w:rPr>
        <w:fldChar w:fldCharType="end"/>
      </w:r>
      <w:r>
        <w:rPr>
          <w:rFonts w:cstheme="minorHAnsi"/>
        </w:rPr>
        <w:t>.</w:t>
      </w:r>
    </w:p>
    <w:p w14:paraId="006CD62C" w14:textId="2AB68D8D" w:rsidR="00E63173" w:rsidRDefault="00E63173" w:rsidP="00E63173">
      <w:pPr>
        <w:pStyle w:val="ListParagraph"/>
        <w:numPr>
          <w:ilvl w:val="1"/>
          <w:numId w:val="25"/>
        </w:numPr>
        <w:rPr>
          <w:rFonts w:cstheme="minorHAnsi"/>
        </w:rPr>
      </w:pPr>
      <w:r w:rsidRPr="009F3F8F">
        <w:rPr>
          <w:rFonts w:cstheme="minorHAnsi"/>
        </w:rPr>
        <w:t xml:space="preserve">For all </w:t>
      </w:r>
      <w:r w:rsidR="00325B2B">
        <w:rPr>
          <w:rFonts w:cstheme="minorHAnsi"/>
        </w:rPr>
        <w:t xml:space="preserve">mothers and pregnant people </w:t>
      </w:r>
      <w:r w:rsidRPr="009F3F8F">
        <w:rPr>
          <w:rFonts w:cstheme="minorHAnsi"/>
        </w:rPr>
        <w:t xml:space="preserve">assessed as being at high risk of premature delivery: </w:t>
      </w:r>
      <w:proofErr w:type="spellStart"/>
      <w:r w:rsidRPr="009F3F8F">
        <w:rPr>
          <w:rFonts w:cstheme="minorHAnsi"/>
        </w:rPr>
        <w:t>aciclovir</w:t>
      </w:r>
      <w:proofErr w:type="spellEnd"/>
      <w:r w:rsidRPr="009F3F8F">
        <w:rPr>
          <w:rFonts w:cstheme="minorHAnsi"/>
        </w:rPr>
        <w:t xml:space="preserve"> 400 mg two times daily or valaciclovir 500mg once daily from 22 weeks of gestation, followed by </w:t>
      </w:r>
      <w:proofErr w:type="spellStart"/>
      <w:r w:rsidRPr="009F3F8F">
        <w:rPr>
          <w:rFonts w:cstheme="minorHAnsi"/>
        </w:rPr>
        <w:t>aciclovir</w:t>
      </w:r>
      <w:proofErr w:type="spellEnd"/>
      <w:r w:rsidRPr="009F3F8F">
        <w:rPr>
          <w:rFonts w:cstheme="minorHAnsi"/>
        </w:rPr>
        <w:t xml:space="preserve"> 400 mg three times daily or valaciclovir 500mg two times daily from 32 weeks of gestation</w:t>
      </w:r>
      <w:r w:rsidR="00804DE2">
        <w:rPr>
          <w:rFonts w:cstheme="minorHAnsi"/>
        </w:rPr>
        <w:t xml:space="preserve"> </w:t>
      </w:r>
      <w:r w:rsidR="00084A73">
        <w:rPr>
          <w:rFonts w:cstheme="minorHAnsi"/>
        </w:rPr>
        <w:fldChar w:fldCharType="begin"/>
      </w:r>
      <w:r w:rsidR="00F40B62">
        <w:rPr>
          <w:rFonts w:cstheme="minorHAnsi"/>
        </w:rPr>
        <w:instrText xml:space="preserve"> ADDIN ZOTERO_ITEM CSL_CITATION {"citationID":"G3SNT2JI","properties":{"formattedCitation":"(84)","plainCitation":"(84)","noteIndex":0},"citationItems":[{"id":12895,"uris":["http://zotero.org/users/9828707/items/UVY6PBNB"],"uri":["http://zotero.org/users/9828707/items/UVY6PBNB"],"itemData":{"id":12895,"type":"article-journal","title":"Saving Babies' Lives Version Three","volume":"3.1","author":[{"family":"NHS England","given":""}],"issued":{"date-parts":[["2023",7]]}}}],"schema":"https://github.com/citation-style-language/schema/raw/master/csl-citation.json"} </w:instrText>
      </w:r>
      <w:r w:rsidR="00084A73">
        <w:rPr>
          <w:rFonts w:cstheme="minorHAnsi"/>
        </w:rPr>
        <w:fldChar w:fldCharType="separate"/>
      </w:r>
      <w:r w:rsidR="00F40B62" w:rsidRPr="00F40B62">
        <w:rPr>
          <w:rFonts w:ascii="Calibri" w:hAnsi="Calibri" w:cs="Calibri"/>
        </w:rPr>
        <w:t>(84)</w:t>
      </w:r>
      <w:r w:rsidR="00084A73">
        <w:rPr>
          <w:rFonts w:cstheme="minorHAnsi"/>
        </w:rPr>
        <w:fldChar w:fldCharType="end"/>
      </w:r>
      <w:r w:rsidR="00084A73">
        <w:rPr>
          <w:rFonts w:cstheme="minorHAnsi"/>
        </w:rPr>
        <w:t xml:space="preserve"> [</w:t>
      </w:r>
      <w:proofErr w:type="spellStart"/>
      <w:r w:rsidR="00084A73">
        <w:rPr>
          <w:rFonts w:cstheme="minorHAnsi"/>
        </w:rPr>
        <w:t>Ib</w:t>
      </w:r>
      <w:proofErr w:type="spellEnd"/>
      <w:r w:rsidR="00084A73">
        <w:rPr>
          <w:rFonts w:cstheme="minorHAnsi"/>
        </w:rPr>
        <w:t>, A]</w:t>
      </w:r>
      <w:r>
        <w:rPr>
          <w:rFonts w:cstheme="minorHAnsi"/>
        </w:rPr>
        <w:t xml:space="preserve">. </w:t>
      </w:r>
    </w:p>
    <w:p w14:paraId="074FDA62" w14:textId="0298CCB0" w:rsidR="00B8478E" w:rsidRDefault="008438C4" w:rsidP="00B8478E">
      <w:pPr>
        <w:pStyle w:val="ListParagraph"/>
        <w:numPr>
          <w:ilvl w:val="1"/>
          <w:numId w:val="25"/>
        </w:numPr>
        <w:rPr>
          <w:rFonts w:cstheme="minorHAnsi"/>
        </w:rPr>
      </w:pPr>
      <w:r w:rsidRPr="001C0113">
        <w:rPr>
          <w:rFonts w:cstheme="minorHAnsi"/>
        </w:rPr>
        <w:t xml:space="preserve">Should </w:t>
      </w:r>
      <w:r w:rsidR="00325B2B">
        <w:rPr>
          <w:rFonts w:cstheme="minorHAnsi"/>
        </w:rPr>
        <w:t xml:space="preserve">mothers and pregnant people </w:t>
      </w:r>
      <w:r w:rsidRPr="001C0113">
        <w:rPr>
          <w:rFonts w:cstheme="minorHAnsi"/>
        </w:rPr>
        <w:t>experience frequent recurrences of genital herpes despite being</w:t>
      </w:r>
      <w:r>
        <w:rPr>
          <w:rFonts w:cstheme="minorHAnsi"/>
        </w:rPr>
        <w:t xml:space="preserve"> adherent to a </w:t>
      </w:r>
      <w:r w:rsidRPr="001C0113">
        <w:rPr>
          <w:rFonts w:cstheme="minorHAnsi"/>
        </w:rPr>
        <w:t xml:space="preserve">suppressive </w:t>
      </w:r>
      <w:r w:rsidR="00273A89">
        <w:rPr>
          <w:rFonts w:cstheme="minorHAnsi"/>
        </w:rPr>
        <w:t>antiviral</w:t>
      </w:r>
      <w:r>
        <w:rPr>
          <w:rFonts w:cstheme="minorHAnsi"/>
        </w:rPr>
        <w:t xml:space="preserve"> </w:t>
      </w:r>
      <w:r w:rsidRPr="001C0113">
        <w:rPr>
          <w:rFonts w:cstheme="minorHAnsi"/>
        </w:rPr>
        <w:t xml:space="preserve">regimen, dose adjustment may be considered after discussion with a </w:t>
      </w:r>
      <w:r w:rsidR="00332E5B">
        <w:rPr>
          <w:rFonts w:cstheme="minorHAnsi"/>
        </w:rPr>
        <w:t xml:space="preserve">genitourinary medicine (GUM) </w:t>
      </w:r>
      <w:r w:rsidRPr="001C0113">
        <w:rPr>
          <w:rFonts w:cstheme="minorHAnsi"/>
        </w:rPr>
        <w:t xml:space="preserve">physician. In these cases, the possibility of HSV resistance to </w:t>
      </w:r>
      <w:proofErr w:type="spellStart"/>
      <w:r>
        <w:rPr>
          <w:rFonts w:cstheme="minorHAnsi"/>
        </w:rPr>
        <w:t>ac</w:t>
      </w:r>
      <w:r w:rsidR="00943A12">
        <w:rPr>
          <w:rFonts w:cstheme="minorHAnsi"/>
        </w:rPr>
        <w:t>i</w:t>
      </w:r>
      <w:r>
        <w:rPr>
          <w:rFonts w:cstheme="minorHAnsi"/>
        </w:rPr>
        <w:t>clovir</w:t>
      </w:r>
      <w:proofErr w:type="spellEnd"/>
      <w:r>
        <w:rPr>
          <w:rFonts w:cstheme="minorHAnsi"/>
        </w:rPr>
        <w:t xml:space="preserve"> (</w:t>
      </w:r>
      <w:r w:rsidRPr="001C0113">
        <w:rPr>
          <w:rFonts w:cstheme="minorHAnsi"/>
        </w:rPr>
        <w:t>although rare</w:t>
      </w:r>
      <w:r>
        <w:rPr>
          <w:rFonts w:cstheme="minorHAnsi"/>
        </w:rPr>
        <w:t xml:space="preserve">) </w:t>
      </w:r>
      <w:r w:rsidRPr="001C0113">
        <w:rPr>
          <w:rFonts w:cstheme="minorHAnsi"/>
        </w:rPr>
        <w:t>should be considered and discussed with a virologist</w:t>
      </w:r>
      <w:r>
        <w:rPr>
          <w:rFonts w:cstheme="minorHAnsi"/>
        </w:rPr>
        <w:t xml:space="preserve"> </w:t>
      </w:r>
      <w:r>
        <w:rPr>
          <w:rFonts w:cstheme="minorHAnsi"/>
        </w:rPr>
        <w:fldChar w:fldCharType="begin"/>
      </w:r>
      <w:r>
        <w:rPr>
          <w:rFonts w:cstheme="minorHAnsi"/>
        </w:rPr>
        <w:instrText xml:space="preserve"> ADDIN ZOTERO_ITEM CSL_CITATION {"citationID":"wSxZy0Wc","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cstheme="minorHAnsi"/>
        </w:rPr>
        <w:fldChar w:fldCharType="separate"/>
      </w:r>
      <w:r w:rsidRPr="008438C4">
        <w:rPr>
          <w:rFonts w:ascii="Calibri" w:hAnsi="Calibri" w:cs="Calibri"/>
        </w:rPr>
        <w:t>(1)</w:t>
      </w:r>
      <w:r>
        <w:rPr>
          <w:rFonts w:cstheme="minorHAnsi"/>
        </w:rPr>
        <w:fldChar w:fldCharType="end"/>
      </w:r>
      <w:r>
        <w:rPr>
          <w:rFonts w:cstheme="minorHAnsi"/>
        </w:rPr>
        <w:t>.</w:t>
      </w:r>
      <w:r w:rsidR="00B8478E">
        <w:rPr>
          <w:rFonts w:cstheme="minorHAnsi"/>
        </w:rPr>
        <w:t xml:space="preserve"> Drug resistance testing may be obtained via the UK HSA laboratory at Collingdale and may be particularly considered for those who are immunosuppressed (including those with haemopoietic stem cell transplant, solid organ transplant or advanced HIV). </w:t>
      </w:r>
    </w:p>
    <w:p w14:paraId="350DC6FD" w14:textId="01E5B211" w:rsidR="004C2C18" w:rsidRDefault="00084A73" w:rsidP="0095697E">
      <w:pPr>
        <w:pStyle w:val="ListParagraph"/>
        <w:numPr>
          <w:ilvl w:val="0"/>
          <w:numId w:val="7"/>
        </w:numPr>
        <w:rPr>
          <w:rFonts w:cstheme="minorHAnsi"/>
        </w:rPr>
      </w:pPr>
      <w:r w:rsidRPr="004C2C18">
        <w:rPr>
          <w:rFonts w:cstheme="minorHAnsi"/>
        </w:rPr>
        <w:t>For m</w:t>
      </w:r>
      <w:r w:rsidR="00325B2B" w:rsidRPr="004C2C18">
        <w:rPr>
          <w:rFonts w:cstheme="minorHAnsi"/>
        </w:rPr>
        <w:t xml:space="preserve">others and pregnant people </w:t>
      </w:r>
      <w:r w:rsidR="00964ED2" w:rsidRPr="004C2C18">
        <w:rPr>
          <w:rFonts w:cstheme="minorHAnsi"/>
        </w:rPr>
        <w:t xml:space="preserve">with known genital herpes who are not known to have both HSV-1 and HSV-2, </w:t>
      </w:r>
      <w:r w:rsidRPr="004C2C18">
        <w:rPr>
          <w:rFonts w:cstheme="minorHAnsi"/>
        </w:rPr>
        <w:t xml:space="preserve">a discussion should be had around considering avoiding </w:t>
      </w:r>
      <w:r w:rsidR="00964ED2" w:rsidRPr="004C2C18">
        <w:rPr>
          <w:rFonts w:cstheme="minorHAnsi"/>
        </w:rPr>
        <w:t>sex in the third trimester, including sex with condoms and oral sex</w:t>
      </w:r>
      <w:r w:rsidR="004720D0" w:rsidRPr="004C2C18">
        <w:rPr>
          <w:rFonts w:cstheme="minorHAnsi"/>
        </w:rPr>
        <w:t xml:space="preserve"> [IV, C]</w:t>
      </w:r>
      <w:r w:rsidR="00964ED2" w:rsidRPr="004C2C18">
        <w:rPr>
          <w:rFonts w:cstheme="minorHAnsi"/>
        </w:rPr>
        <w:t xml:space="preserve">. This is to remove uncertainty about whether any lesions presenting in the third trimester are recurrences of their known </w:t>
      </w:r>
      <w:r w:rsidR="00964ED2" w:rsidRPr="004C2C18">
        <w:rPr>
          <w:rFonts w:cstheme="minorHAnsi"/>
        </w:rPr>
        <w:lastRenderedPageBreak/>
        <w:t>HSV type or are an acquisition episode of the other type.</w:t>
      </w:r>
      <w:r w:rsidR="008D1F6F" w:rsidRPr="004C2C18">
        <w:rPr>
          <w:rFonts w:cstheme="minorHAnsi"/>
        </w:rPr>
        <w:t xml:space="preserve"> </w:t>
      </w:r>
      <w:r w:rsidR="00F85516" w:rsidRPr="004C2C18">
        <w:rPr>
          <w:rFonts w:cstheme="minorHAnsi"/>
        </w:rPr>
        <w:t>Undertaking serology in this situation may help clarify the situation and avoid the need for this discussion</w:t>
      </w:r>
      <w:r w:rsidR="004C2C18">
        <w:rPr>
          <w:rFonts w:cstheme="minorHAnsi"/>
        </w:rPr>
        <w:t xml:space="preserve"> [IV, C]</w:t>
      </w:r>
      <w:r w:rsidR="00F85516" w:rsidRPr="004C2C18">
        <w:rPr>
          <w:rFonts w:cstheme="minorHAnsi"/>
        </w:rPr>
        <w:t xml:space="preserve">. </w:t>
      </w:r>
    </w:p>
    <w:p w14:paraId="6A610C4E" w14:textId="7FA69778" w:rsidR="00E63173" w:rsidRPr="004C2C18" w:rsidRDefault="003A6988" w:rsidP="0095697E">
      <w:pPr>
        <w:pStyle w:val="ListParagraph"/>
        <w:numPr>
          <w:ilvl w:val="0"/>
          <w:numId w:val="7"/>
        </w:numPr>
        <w:rPr>
          <w:rFonts w:cstheme="minorHAnsi"/>
        </w:rPr>
      </w:pPr>
      <w:r w:rsidRPr="004C2C18">
        <w:rPr>
          <w:rFonts w:cstheme="minorHAnsi"/>
        </w:rPr>
        <w:t>V</w:t>
      </w:r>
      <w:r w:rsidR="00E63173" w:rsidRPr="004C2C18">
        <w:rPr>
          <w:rFonts w:cstheme="minorHAnsi"/>
        </w:rPr>
        <w:t xml:space="preserve">aginal delivery </w:t>
      </w:r>
      <w:r w:rsidRPr="004C2C18">
        <w:rPr>
          <w:rFonts w:cstheme="minorHAnsi"/>
        </w:rPr>
        <w:t xml:space="preserve">should be </w:t>
      </w:r>
      <w:r w:rsidR="00E63173" w:rsidRPr="004C2C18">
        <w:rPr>
          <w:rFonts w:cstheme="minorHAnsi"/>
        </w:rPr>
        <w:t>anticipated</w:t>
      </w:r>
      <w:r w:rsidRPr="004C2C18">
        <w:rPr>
          <w:rFonts w:cstheme="minorHAnsi"/>
        </w:rPr>
        <w:t xml:space="preserve"> in the absence of other obstetric indications for caesarean section</w:t>
      </w:r>
      <w:r w:rsidR="00804DE2" w:rsidRPr="004C2C18">
        <w:rPr>
          <w:rFonts w:cstheme="minorHAnsi"/>
        </w:rPr>
        <w:t xml:space="preserve"> [IV, C]</w:t>
      </w:r>
      <w:r w:rsidRPr="004C2C18">
        <w:rPr>
          <w:rFonts w:cstheme="minorHAnsi"/>
        </w:rPr>
        <w:t xml:space="preserve">. </w:t>
      </w:r>
      <w:r w:rsidR="00E63173" w:rsidRPr="004C2C18">
        <w:rPr>
          <w:rFonts w:cstheme="minorHAnsi"/>
        </w:rPr>
        <w:t xml:space="preserve"> </w:t>
      </w:r>
    </w:p>
    <w:p w14:paraId="282200A1" w14:textId="35AF5C5C" w:rsidR="00E63173" w:rsidRPr="002C323E" w:rsidRDefault="00E63173" w:rsidP="00E63173">
      <w:pPr>
        <w:pStyle w:val="ListParagraph"/>
        <w:numPr>
          <w:ilvl w:val="0"/>
          <w:numId w:val="25"/>
        </w:numPr>
        <w:rPr>
          <w:rFonts w:cstheme="minorHAnsi"/>
        </w:rPr>
      </w:pPr>
      <w:r w:rsidRPr="002C323E">
        <w:rPr>
          <w:rFonts w:cstheme="minorHAnsi"/>
        </w:rPr>
        <w:t xml:space="preserve">Parents should be advised </w:t>
      </w:r>
      <w:r>
        <w:rPr>
          <w:rFonts w:cstheme="minorHAnsi"/>
        </w:rPr>
        <w:t>to s</w:t>
      </w:r>
      <w:r w:rsidRPr="002C323E">
        <w:rPr>
          <w:rFonts w:cstheme="minorHAnsi"/>
        </w:rPr>
        <w:t xml:space="preserve">eek </w:t>
      </w:r>
      <w:r>
        <w:rPr>
          <w:rFonts w:cstheme="minorHAnsi"/>
        </w:rPr>
        <w:t xml:space="preserve">urgent </w:t>
      </w:r>
      <w:r w:rsidRPr="002C323E">
        <w:rPr>
          <w:rFonts w:cstheme="minorHAnsi"/>
        </w:rPr>
        <w:t xml:space="preserve">medical help if they have concerns regarding their baby in the </w:t>
      </w:r>
      <w:r>
        <w:rPr>
          <w:rFonts w:cstheme="minorHAnsi"/>
        </w:rPr>
        <w:t>first</w:t>
      </w:r>
      <w:r w:rsidRPr="002C323E">
        <w:rPr>
          <w:rFonts w:cstheme="minorHAnsi"/>
        </w:rPr>
        <w:t xml:space="preserve"> 6 weeks</w:t>
      </w:r>
      <w:r>
        <w:rPr>
          <w:rFonts w:cstheme="minorHAnsi"/>
        </w:rPr>
        <w:t xml:space="preserve"> of life</w:t>
      </w:r>
      <w:r w:rsidRPr="002C323E">
        <w:rPr>
          <w:rFonts w:cstheme="minorHAnsi"/>
        </w:rPr>
        <w:t xml:space="preserve">, </w:t>
      </w:r>
      <w:r>
        <w:rPr>
          <w:rFonts w:cstheme="minorHAnsi"/>
        </w:rPr>
        <w:t xml:space="preserve">and </w:t>
      </w:r>
      <w:r w:rsidR="00730629" w:rsidRPr="002C323E">
        <w:rPr>
          <w:rFonts w:cstheme="minorHAnsi"/>
        </w:rPr>
        <w:t>if</w:t>
      </w:r>
      <w:r>
        <w:rPr>
          <w:rFonts w:cstheme="minorHAnsi"/>
        </w:rPr>
        <w:t xml:space="preserve"> they develop symptoms of</w:t>
      </w:r>
      <w:r w:rsidRPr="002C323E">
        <w:rPr>
          <w:rFonts w:cstheme="minorHAnsi"/>
        </w:rPr>
        <w:t xml:space="preserve">: </w:t>
      </w:r>
    </w:p>
    <w:p w14:paraId="3B7EDBD5" w14:textId="0EADB1B0" w:rsidR="00E63173" w:rsidRDefault="00E63173" w:rsidP="00E63173">
      <w:pPr>
        <w:pStyle w:val="ListParagraph"/>
        <w:numPr>
          <w:ilvl w:val="1"/>
          <w:numId w:val="25"/>
        </w:numPr>
        <w:rPr>
          <w:rFonts w:cstheme="minorHAnsi"/>
        </w:rPr>
      </w:pPr>
      <w:r>
        <w:rPr>
          <w:rFonts w:cstheme="minorHAnsi"/>
        </w:rPr>
        <w:t>S</w:t>
      </w:r>
      <w:r w:rsidRPr="007D74F6">
        <w:rPr>
          <w:rFonts w:cstheme="minorHAnsi"/>
        </w:rPr>
        <w:t>kin, eye and mucous membrane lesions</w:t>
      </w:r>
      <w:r w:rsidR="00804DE2">
        <w:rPr>
          <w:rFonts w:cstheme="minorHAnsi"/>
        </w:rPr>
        <w:t>.</w:t>
      </w:r>
    </w:p>
    <w:p w14:paraId="0CC44ED4" w14:textId="2AA5728A" w:rsidR="00E63173" w:rsidRDefault="00E63173" w:rsidP="00E63173">
      <w:pPr>
        <w:pStyle w:val="ListParagraph"/>
        <w:numPr>
          <w:ilvl w:val="1"/>
          <w:numId w:val="25"/>
        </w:numPr>
        <w:rPr>
          <w:rFonts w:cstheme="minorHAnsi"/>
        </w:rPr>
      </w:pPr>
      <w:r>
        <w:rPr>
          <w:rFonts w:cstheme="minorHAnsi"/>
        </w:rPr>
        <w:t>L</w:t>
      </w:r>
      <w:r w:rsidRPr="007D74F6">
        <w:rPr>
          <w:rFonts w:cstheme="minorHAnsi"/>
        </w:rPr>
        <w:t>ethargy/irritability</w:t>
      </w:r>
      <w:r w:rsidR="00804DE2">
        <w:rPr>
          <w:rFonts w:cstheme="minorHAnsi"/>
        </w:rPr>
        <w:t>.</w:t>
      </w:r>
    </w:p>
    <w:p w14:paraId="6210C353" w14:textId="2827DC18" w:rsidR="00E63173" w:rsidRDefault="00E63173" w:rsidP="00E63173">
      <w:pPr>
        <w:pStyle w:val="ListParagraph"/>
        <w:numPr>
          <w:ilvl w:val="1"/>
          <w:numId w:val="25"/>
        </w:numPr>
        <w:rPr>
          <w:rFonts w:cstheme="minorHAnsi"/>
        </w:rPr>
      </w:pPr>
      <w:r>
        <w:rPr>
          <w:rFonts w:cstheme="minorHAnsi"/>
        </w:rPr>
        <w:t>P</w:t>
      </w:r>
      <w:r w:rsidRPr="007D74F6">
        <w:rPr>
          <w:rFonts w:cstheme="minorHAnsi"/>
        </w:rPr>
        <w:t>oor feeding</w:t>
      </w:r>
      <w:r w:rsidR="00804DE2">
        <w:rPr>
          <w:rFonts w:cstheme="minorHAnsi"/>
        </w:rPr>
        <w:t>.</w:t>
      </w:r>
    </w:p>
    <w:p w14:paraId="38223CB7" w14:textId="60E822BC" w:rsidR="00E63173" w:rsidRDefault="00E63173" w:rsidP="00E63173">
      <w:pPr>
        <w:pStyle w:val="ListParagraph"/>
        <w:numPr>
          <w:ilvl w:val="1"/>
          <w:numId w:val="25"/>
        </w:numPr>
        <w:rPr>
          <w:rFonts w:cstheme="minorHAnsi"/>
        </w:rPr>
      </w:pPr>
      <w:r>
        <w:rPr>
          <w:rFonts w:cstheme="minorHAnsi"/>
        </w:rPr>
        <w:t>Fever</w:t>
      </w:r>
      <w:r w:rsidR="00804DE2">
        <w:rPr>
          <w:rFonts w:cstheme="minorHAnsi"/>
        </w:rPr>
        <w:t xml:space="preserve"> [IV, C].</w:t>
      </w:r>
    </w:p>
    <w:p w14:paraId="14801219" w14:textId="1FB8A05B" w:rsidR="00E63173" w:rsidRDefault="00E63173" w:rsidP="00E63173">
      <w:pPr>
        <w:pStyle w:val="ListParagraph"/>
        <w:numPr>
          <w:ilvl w:val="0"/>
          <w:numId w:val="25"/>
        </w:numPr>
        <w:rPr>
          <w:rFonts w:cstheme="minorHAnsi"/>
        </w:rPr>
      </w:pPr>
      <w:r>
        <w:rPr>
          <w:rFonts w:cstheme="minorHAnsi"/>
        </w:rPr>
        <w:t>Parents must be told to inform the doctor that they had genital herpes in pregnancy and the baby needs testing and treating for herpes infections unless another diagnosis is made</w:t>
      </w:r>
      <w:r w:rsidR="00804DE2">
        <w:rPr>
          <w:rFonts w:cstheme="minorHAnsi"/>
        </w:rPr>
        <w:t xml:space="preserve"> [IV, C]</w:t>
      </w:r>
      <w:r>
        <w:rPr>
          <w:rFonts w:cstheme="minorHAnsi"/>
        </w:rPr>
        <w:t>.</w:t>
      </w:r>
    </w:p>
    <w:p w14:paraId="039E6C81" w14:textId="77777777" w:rsidR="004D630A" w:rsidRDefault="004D630A" w:rsidP="00F20E79">
      <w:pPr>
        <w:pStyle w:val="ListParagraph"/>
        <w:rPr>
          <w:rFonts w:cstheme="minorHAnsi"/>
        </w:rPr>
      </w:pPr>
    </w:p>
    <w:p w14:paraId="6ACB73A7" w14:textId="3533D4FC" w:rsidR="004D630A" w:rsidRDefault="004D630A" w:rsidP="00F20E79">
      <w:pPr>
        <w:rPr>
          <w:rFonts w:cstheme="minorHAnsi"/>
          <w:b/>
        </w:rPr>
      </w:pPr>
      <w:r w:rsidRPr="00F20E79">
        <w:rPr>
          <w:rFonts w:cstheme="minorHAnsi"/>
          <w:b/>
        </w:rPr>
        <w:t xml:space="preserve">Managing recurrences </w:t>
      </w:r>
      <w:r w:rsidR="00432CEC">
        <w:rPr>
          <w:rFonts w:cstheme="minorHAnsi"/>
          <w:b/>
        </w:rPr>
        <w:t xml:space="preserve">in pregnancy </w:t>
      </w:r>
    </w:p>
    <w:p w14:paraId="64BCC50A" w14:textId="207E9540" w:rsidR="00431930" w:rsidRDefault="00431930" w:rsidP="00C270DC">
      <w:pPr>
        <w:pStyle w:val="ListParagraph"/>
        <w:numPr>
          <w:ilvl w:val="0"/>
          <w:numId w:val="6"/>
        </w:numPr>
        <w:rPr>
          <w:rFonts w:cstheme="minorHAnsi"/>
        </w:rPr>
      </w:pPr>
      <w:r w:rsidRPr="00481360">
        <w:rPr>
          <w:rFonts w:cstheme="minorHAnsi"/>
        </w:rPr>
        <w:t>Polymerase chain reaction (PCR) testing from ulcers should</w:t>
      </w:r>
      <w:r>
        <w:rPr>
          <w:rFonts w:cstheme="minorHAnsi"/>
        </w:rPr>
        <w:t xml:space="preserve"> routinely</w:t>
      </w:r>
      <w:r w:rsidRPr="00481360">
        <w:rPr>
          <w:rFonts w:cstheme="minorHAnsi"/>
        </w:rPr>
        <w:t xml:space="preserve"> include type specific HSV, varicella zoster virus (VZV)</w:t>
      </w:r>
      <w:r>
        <w:rPr>
          <w:rFonts w:cstheme="minorHAnsi"/>
        </w:rPr>
        <w:t xml:space="preserve"> and</w:t>
      </w:r>
      <w:r w:rsidRPr="00481360">
        <w:rPr>
          <w:rFonts w:cstheme="minorHAnsi"/>
        </w:rPr>
        <w:t xml:space="preserve"> </w:t>
      </w:r>
      <w:r w:rsidRPr="00481360">
        <w:rPr>
          <w:rFonts w:cstheme="minorHAnsi"/>
          <w:i/>
          <w:iCs/>
        </w:rPr>
        <w:t>Treponema pallidum</w:t>
      </w:r>
      <w:r w:rsidRPr="00481360">
        <w:rPr>
          <w:rFonts w:cstheme="minorHAnsi"/>
        </w:rPr>
        <w:t xml:space="preserve"> for syphilis</w:t>
      </w:r>
      <w:r>
        <w:rPr>
          <w:rFonts w:cstheme="minorHAnsi"/>
        </w:rPr>
        <w:t xml:space="preserve">. Where </w:t>
      </w:r>
      <w:r w:rsidR="00DA0D75">
        <w:rPr>
          <w:rFonts w:cstheme="minorHAnsi"/>
        </w:rPr>
        <w:t>applicable</w:t>
      </w:r>
      <w:r>
        <w:rPr>
          <w:rFonts w:cstheme="minorHAnsi"/>
        </w:rPr>
        <w:t xml:space="preserve">, </w:t>
      </w:r>
      <w:r w:rsidRPr="00481360">
        <w:rPr>
          <w:rFonts w:cstheme="minorHAnsi"/>
        </w:rPr>
        <w:t>enterovirus</w:t>
      </w:r>
      <w:r>
        <w:rPr>
          <w:rFonts w:cstheme="minorHAnsi"/>
        </w:rPr>
        <w:t xml:space="preserve"> PCR should be considered, and (depending on risk factors) MPOX and LGV PCR may be considered in addition to testing for other tropical  ulcerative diseases </w:t>
      </w:r>
      <w:r w:rsidRPr="00481360">
        <w:rPr>
          <w:rFonts w:cstheme="minorHAnsi"/>
        </w:rPr>
        <w:fldChar w:fldCharType="begin"/>
      </w:r>
      <w:r w:rsidR="00F40B62">
        <w:rPr>
          <w:rFonts w:cstheme="minorHAnsi"/>
        </w:rPr>
        <w:instrText xml:space="preserve"> ADDIN ZOTERO_ITEM CSL_CITATION {"citationID":"vwKtn0YU","properties":{"formattedCitation":"(57\\uc0\\u8211{}61)","plainCitation":"(57–61)","noteIndex":0},"citationItems":[{"id":120,"uris":["http://zotero.org/users/9828707/items/JM9LHMQZ"],"uri":["http://zotero.org/users/9828707/items/JM9LHMQZ"],"itemData":{"id":120,"type":"article-journal","container-title":"Journal of Gynecology Obstetrics and Human Reproduction","DOI":"10.1016/j.jogoh.2019.101675","ISSN":"24687847","issue":"2","journalAbbreviation":"Journal of Gynecology Obstetrics and Human Reproduction","language":"en","page":"101675","source":"DOI.org (Crossref)","title":"Genital zoster in near term pregnancy: Case report and need of management guidelines","title-short":"Genital zoster in near term pregnancy","volume":"49","author":[{"family":"Mariaggi","given":"Alice-Andrée"},{"family":"Boujenah","given":"Jeremy"},{"family":"L’Honneur","given":"Anne-Sophie"},{"family":"Carbillon","given":"Lionel"},{"family":"Rozenberg","given":"Flore"}],"issued":{"date-parts":[["2020",2]]}}},{"id":119,"uris":["http://zotero.org/users/9828707/items/988MYIK3"],"uri":["http://zotero.org/users/9828707/items/988MYIK3"],"itemData":{"id":119,"type":"article-journal","abstract":"Herpes zoster is an acute, cutaneous viral infection caused by the reactivation of varicella-zoster virus. Genital dermatomes are involved in only up to 2% of cases and are probably underrecognized. We present a series of 7 genital herpes zoster cases diagnosed in our Unit of Sexually Transmitted Diseases. None of our patients were positive for HIV test, and only one was taking immunosuppressive medication. We recommend the use of molecular testings to confirm the diagnosis of varicella-zoster virus or herpes simplex virus infection in all cases of genital herpes-like lesions.","container-title":"Sexually Transmitted Diseases","DOI":"10.1097/OLQ.0000000000001465","ISSN":"1537-4521","issue":"1","journalAbbreviation":"Sex Transm Dis","language":"eng","note":"PMID: 33993159","page":"e34-e36","source":"PubMed","title":"Genital Herpes Zoster: A Rare Location That Can Mimic Genital Herpes","title-short":"Genital Herpes Zoster","volume":"49","author":[{"family":"Magdaleno-Tapial","given":"Jorge"},{"family":"Hernández-Bel","given":"Pablo"},{"family":"Ortiz-Salvador","given":"José María"},{"family":"López-Martí","given":"Cristina"},{"family":"Martínez-Doménech","given":"Álvaro"},{"family":"García-Legaz-Martínez","given":"Marta"},{"family":"Pérez-Ferriols","given":"Amparo"}],"issued":{"date-parts":[["2022",1,1]]}}},{"id":118,"uris":["http://zotero.org/users/9828707/items/ZXVQLBDM"],"uri":["http://zotero.org/users/9828707/items/ZXVQLBDM"],"itemData":{"id":118,"type":"article-journal","source":"Zotero","title":"ISOSS congenital syphilis case review report: 2015 to 2020","URL":"https://www.gov.uk/government/publications/infectious-diseases-in-pregnancy-screening-isoss-congenital-syphilis-report-2015-to-2020/isoss-congenital-syphilis-case-review-report-2015-to-2020","author":[{"family":"Integrated Screening Outcomes Surveillance Service (ISOSS)","given":""}],"issued":{"date-parts":[["2021"]]}}},{"id":99,"uris":["http://zotero.org/users/9828707/items/YQMK47DS"],"uri":["http://zotero.org/users/9828707/items/YQMK47DS"],"itemData":{"id":99,"type":"article-journal","container-title":"Obstetrics &amp; Gynecology","DOI":"10.1097/AOG.0000000000003268","ISSN":"0029-7844","issue":"6","language":"en","page":"1269-1273","source":"DOI.org (Crossref)","title":"Nonsexually Transmitted Genital Ulcer Secondary to Hand, Foot, and Mouth Disease","volume":"133","author":[{"family":"Wong","given":"Jennifer"},{"family":"Langford","given":"Andrea"},{"family":"Howard","given":"David L."}],"issued":{"date-parts":[["2019",6]]}}},{"id":85,"uris":["http://zotero.org/users/9828707/items/WAXU8DIS"],"uri":["http://zotero.org/users/9828707/items/WAXU8DIS"],"itemData":{"id":85,"type":"article-journal","container-title":"European Journal of Obstetrics, Gynecology, and Reproductive Biology","DOI":"10.1016/j.ejogrb.2017.10.014","ISSN":"1872-7654","journalAbbreviation":"Eur J Obstet Gynecol Reprod Biol","language":"eng","note":"PMID: 29103618","page":"133","source":"PubMed","title":"Primary syphilis in pregnancy mistaken for genital herpes: A preventable cause of congenital syphilis","title-short":"Primary syphilis in pregnancy mistaken for genital herpes","volume":"219","author":[{"family":"Howe","given":"Bridie"},{"family":"Basta","given":"Medhat"},{"family":"Foster","given":"Kirsty"},{"family":"Esen","given":"Umo"},{"family":"Ellis","given":"Richard"},{"family":"Hussey","given":"Jane"}],"issued":{"date-parts":[["2017",12]]}}}],"schema":"https://github.com/citation-style-language/schema/raw/master/csl-citation.json"} </w:instrText>
      </w:r>
      <w:r w:rsidRPr="00481360">
        <w:rPr>
          <w:rFonts w:cstheme="minorHAnsi"/>
        </w:rPr>
        <w:fldChar w:fldCharType="separate"/>
      </w:r>
      <w:r w:rsidR="00F40B62" w:rsidRPr="00F40B62">
        <w:rPr>
          <w:rFonts w:ascii="Calibri" w:hAnsi="Calibri" w:cs="Calibri"/>
          <w:szCs w:val="24"/>
        </w:rPr>
        <w:t>(57–61)</w:t>
      </w:r>
      <w:r w:rsidRPr="00481360">
        <w:rPr>
          <w:rFonts w:cstheme="minorHAnsi"/>
        </w:rPr>
        <w:fldChar w:fldCharType="end"/>
      </w:r>
      <w:r>
        <w:rPr>
          <w:rFonts w:cstheme="minorHAnsi"/>
        </w:rPr>
        <w:t xml:space="preserve">. </w:t>
      </w:r>
      <w:r w:rsidR="00432CEC">
        <w:rPr>
          <w:rFonts w:cstheme="minorHAnsi"/>
        </w:rPr>
        <w:t>In the third trimester, t</w:t>
      </w:r>
      <w:r w:rsidR="00432CEC" w:rsidRPr="00432CEC">
        <w:rPr>
          <w:rFonts w:cstheme="minorHAnsi"/>
        </w:rPr>
        <w:t xml:space="preserve">he laboratory should be informed to enable rapid return of results. </w:t>
      </w:r>
      <w:r w:rsidR="00C270DC">
        <w:rPr>
          <w:rFonts w:cstheme="minorHAnsi"/>
        </w:rPr>
        <w:t>A clinically typical recurrence may be an acquisition episode of another HSV type, or indeed a different sexually transmitted infection</w:t>
      </w:r>
      <w:r w:rsidR="00804DE2">
        <w:rPr>
          <w:rFonts w:cstheme="minorHAnsi"/>
        </w:rPr>
        <w:t xml:space="preserve"> [IV, C]</w:t>
      </w:r>
      <w:r w:rsidR="00C270DC">
        <w:rPr>
          <w:rFonts w:cstheme="minorHAnsi"/>
        </w:rPr>
        <w:t xml:space="preserve">. </w:t>
      </w:r>
    </w:p>
    <w:p w14:paraId="502CB866" w14:textId="3632F5D5" w:rsidR="00C270DC" w:rsidRPr="002F6649" w:rsidRDefault="00431930" w:rsidP="00C270DC">
      <w:pPr>
        <w:pStyle w:val="ListParagraph"/>
        <w:numPr>
          <w:ilvl w:val="0"/>
          <w:numId w:val="6"/>
        </w:numPr>
        <w:rPr>
          <w:rFonts w:cstheme="minorHAnsi"/>
          <w:b/>
          <w:bCs/>
          <w:i/>
          <w:iCs/>
        </w:rPr>
      </w:pPr>
      <w:r>
        <w:rPr>
          <w:rFonts w:cstheme="minorHAnsi"/>
        </w:rPr>
        <w:t xml:space="preserve">Where the pregnant woman or person is not known to have both HSV-1 and HSV-2, HSV serology should be </w:t>
      </w:r>
      <w:r w:rsidR="00273A89">
        <w:rPr>
          <w:rFonts w:cstheme="minorHAnsi"/>
        </w:rPr>
        <w:t>performed,</w:t>
      </w:r>
      <w:r w:rsidR="007145C0">
        <w:rPr>
          <w:rFonts w:cstheme="minorHAnsi"/>
        </w:rPr>
        <w:t xml:space="preserve"> and the result used to inform the management of pregnancy and the birth plan</w:t>
      </w:r>
      <w:r w:rsidR="00432F8E">
        <w:rPr>
          <w:rFonts w:cstheme="minorHAnsi"/>
        </w:rPr>
        <w:t xml:space="preserve"> (a birth plan is available in appendix 3 but local birth plans informed by the BASHH guidelines may be used instead)</w:t>
      </w:r>
      <w:r>
        <w:rPr>
          <w:rFonts w:cstheme="minorHAnsi"/>
        </w:rPr>
        <w:t>.</w:t>
      </w:r>
      <w:r w:rsidR="007145C0">
        <w:rPr>
          <w:rFonts w:cstheme="minorHAnsi"/>
        </w:rPr>
        <w:t xml:space="preserve"> </w:t>
      </w:r>
      <w:r w:rsidR="00C270DC">
        <w:rPr>
          <w:rFonts w:cstheme="minorHAnsi"/>
        </w:rPr>
        <w:t xml:space="preserve">Further information on HSV serology is found in the section </w:t>
      </w:r>
      <w:r w:rsidR="00C270DC" w:rsidRPr="002F6649">
        <w:rPr>
          <w:rFonts w:cstheme="minorHAnsi"/>
        </w:rPr>
        <w:t>‘Serology in third trimester acquisition’</w:t>
      </w:r>
      <w:r w:rsidR="00804DE2">
        <w:rPr>
          <w:rFonts w:cstheme="minorHAnsi"/>
        </w:rPr>
        <w:t xml:space="preserve"> [IV, C]</w:t>
      </w:r>
      <w:r w:rsidR="00C270DC" w:rsidRPr="002F6649">
        <w:rPr>
          <w:rFonts w:cstheme="minorHAnsi"/>
        </w:rPr>
        <w:t>.</w:t>
      </w:r>
    </w:p>
    <w:p w14:paraId="4FEDEFFC" w14:textId="28E4D9EA" w:rsidR="00E95229" w:rsidRDefault="00730629" w:rsidP="00617572">
      <w:pPr>
        <w:pStyle w:val="ListParagraph"/>
        <w:numPr>
          <w:ilvl w:val="0"/>
          <w:numId w:val="25"/>
        </w:numPr>
        <w:rPr>
          <w:rFonts w:cstheme="minorHAnsi"/>
        </w:rPr>
      </w:pPr>
      <w:r w:rsidRPr="00E95229">
        <w:rPr>
          <w:rFonts w:cstheme="minorHAnsi"/>
        </w:rPr>
        <w:t>Most</w:t>
      </w:r>
      <w:r w:rsidR="00431930" w:rsidRPr="00E95229">
        <w:rPr>
          <w:rFonts w:cstheme="minorHAnsi"/>
        </w:rPr>
        <w:t xml:space="preserve"> recurrent episodes of genital herpes are short-lasting and resolve within 7–10 days without antiviral treatment. Supportive treatment measures using saline bathing, topical lidocaine 2% gel or 5% ointment, and analgesia with where standard doses of paracetamol alone will usually suffice</w:t>
      </w:r>
      <w:r w:rsidR="00804DE2">
        <w:rPr>
          <w:rFonts w:cstheme="minorHAnsi"/>
        </w:rPr>
        <w:t xml:space="preserve"> [IV, C]</w:t>
      </w:r>
      <w:r w:rsidR="00431930" w:rsidRPr="00E95229">
        <w:rPr>
          <w:rFonts w:cstheme="minorHAnsi"/>
        </w:rPr>
        <w:t xml:space="preserve">. </w:t>
      </w:r>
    </w:p>
    <w:p w14:paraId="0540626E" w14:textId="328EFB90" w:rsidR="00431930" w:rsidRDefault="00E95229" w:rsidP="00617572">
      <w:pPr>
        <w:pStyle w:val="ListParagraph"/>
        <w:numPr>
          <w:ilvl w:val="0"/>
          <w:numId w:val="25"/>
        </w:numPr>
        <w:rPr>
          <w:rFonts w:cstheme="minorHAnsi"/>
        </w:rPr>
      </w:pPr>
      <w:r w:rsidRPr="00E95229">
        <w:rPr>
          <w:rFonts w:cstheme="minorHAnsi"/>
        </w:rPr>
        <w:t>Where antiviral</w:t>
      </w:r>
      <w:r>
        <w:rPr>
          <w:rFonts w:cstheme="minorHAnsi"/>
        </w:rPr>
        <w:t xml:space="preserve"> episodic</w:t>
      </w:r>
      <w:r w:rsidRPr="00E95229">
        <w:rPr>
          <w:rFonts w:cstheme="minorHAnsi"/>
        </w:rPr>
        <w:t xml:space="preserve"> treatment is required</w:t>
      </w:r>
      <w:r w:rsidR="00084A73">
        <w:rPr>
          <w:rFonts w:cstheme="minorHAnsi"/>
        </w:rPr>
        <w:t xml:space="preserve"> to manage symptoms</w:t>
      </w:r>
      <w:r w:rsidRPr="00E95229">
        <w:rPr>
          <w:rFonts w:cstheme="minorHAnsi"/>
        </w:rPr>
        <w:t>,</w:t>
      </w:r>
      <w:r>
        <w:rPr>
          <w:rFonts w:cstheme="minorHAnsi"/>
        </w:rPr>
        <w:t xml:space="preserve"> the risks, benefits and alternatives should be discussed with </w:t>
      </w:r>
      <w:r w:rsidR="00325B2B">
        <w:rPr>
          <w:rFonts w:cstheme="minorHAnsi"/>
        </w:rPr>
        <w:t>mothers and pregnant people</w:t>
      </w:r>
      <w:r>
        <w:rPr>
          <w:rFonts w:cstheme="minorHAnsi"/>
        </w:rPr>
        <w:t>. Use of antivirals</w:t>
      </w:r>
      <w:r w:rsidR="00431930" w:rsidRPr="00E95229">
        <w:rPr>
          <w:rFonts w:cstheme="minorHAnsi"/>
        </w:rPr>
        <w:t xml:space="preserve"> should be in line with their clinical condition and will usually involve the use of oral </w:t>
      </w:r>
      <w:proofErr w:type="spellStart"/>
      <w:r w:rsidR="00431930" w:rsidRPr="00E95229">
        <w:rPr>
          <w:rFonts w:cstheme="minorHAnsi"/>
        </w:rPr>
        <w:t>aciclovir</w:t>
      </w:r>
      <w:proofErr w:type="spellEnd"/>
      <w:r w:rsidR="00431930" w:rsidRPr="00E95229">
        <w:rPr>
          <w:rFonts w:cstheme="minorHAnsi"/>
        </w:rPr>
        <w:t xml:space="preserve"> in standard doses</w:t>
      </w:r>
      <w:r>
        <w:rPr>
          <w:rFonts w:cstheme="minorHAnsi"/>
        </w:rPr>
        <w:t xml:space="preserve"> for episodic treatment</w:t>
      </w:r>
      <w:r w:rsidR="00431930" w:rsidRPr="00E95229">
        <w:rPr>
          <w:rFonts w:cstheme="minorHAnsi"/>
        </w:rPr>
        <w:t xml:space="preserve"> (400 mg three times daily, usually for 5 days) or oral valaciclovir (500mg twice daily, usually for 5 days) as per the BASHH guidelines </w:t>
      </w:r>
      <w:r w:rsidR="00431930" w:rsidRPr="00E95229">
        <w:rPr>
          <w:rFonts w:cstheme="minorHAnsi"/>
        </w:rPr>
        <w:fldChar w:fldCharType="begin"/>
      </w:r>
      <w:r w:rsidR="00E43456">
        <w:rPr>
          <w:rFonts w:cstheme="minorHAnsi"/>
        </w:rPr>
        <w:instrText xml:space="preserve"> ADDIN ZOTERO_ITEM CSL_CITATION {"citationID":"WiYt51e6","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431930" w:rsidRPr="00E95229">
        <w:rPr>
          <w:rFonts w:cstheme="minorHAnsi"/>
        </w:rPr>
        <w:fldChar w:fldCharType="separate"/>
      </w:r>
      <w:r w:rsidR="00431930" w:rsidRPr="00E95229">
        <w:rPr>
          <w:rFonts w:ascii="Calibri" w:hAnsi="Calibri" w:cs="Calibri"/>
        </w:rPr>
        <w:t>(1)</w:t>
      </w:r>
      <w:r w:rsidR="00431930" w:rsidRPr="00E95229">
        <w:rPr>
          <w:rFonts w:cstheme="minorHAnsi"/>
        </w:rPr>
        <w:fldChar w:fldCharType="end"/>
      </w:r>
      <w:r w:rsidR="00431930" w:rsidRPr="00E95229">
        <w:rPr>
          <w:rFonts w:cstheme="minorHAnsi"/>
        </w:rPr>
        <w:t xml:space="preserve">. Immunosuppressed </w:t>
      </w:r>
      <w:r w:rsidR="00325B2B">
        <w:rPr>
          <w:rFonts w:cstheme="minorHAnsi"/>
        </w:rPr>
        <w:t xml:space="preserve">mothers and pregnant people </w:t>
      </w:r>
      <w:r w:rsidR="00431930" w:rsidRPr="00E95229">
        <w:rPr>
          <w:rFonts w:cstheme="minorHAnsi"/>
        </w:rPr>
        <w:t xml:space="preserve">will require higher doses for a longer duration as per the BASHH guidelines </w:t>
      </w:r>
      <w:r w:rsidR="00431930" w:rsidRPr="00E95229">
        <w:rPr>
          <w:rFonts w:cstheme="minorHAnsi"/>
        </w:rPr>
        <w:fldChar w:fldCharType="begin"/>
      </w:r>
      <w:r w:rsidR="00E43456">
        <w:rPr>
          <w:rFonts w:cstheme="minorHAnsi"/>
        </w:rPr>
        <w:instrText xml:space="preserve"> ADDIN ZOTERO_ITEM CSL_CITATION {"citationID":"XOYPOsLH","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431930" w:rsidRPr="00E95229">
        <w:rPr>
          <w:rFonts w:cstheme="minorHAnsi"/>
        </w:rPr>
        <w:fldChar w:fldCharType="separate"/>
      </w:r>
      <w:r w:rsidR="00431930" w:rsidRPr="00E95229">
        <w:rPr>
          <w:rFonts w:ascii="Calibri" w:hAnsi="Calibri" w:cs="Calibri"/>
        </w:rPr>
        <w:t>(1)</w:t>
      </w:r>
      <w:r w:rsidR="00431930" w:rsidRPr="00E95229">
        <w:rPr>
          <w:rFonts w:cstheme="minorHAnsi"/>
        </w:rPr>
        <w:fldChar w:fldCharType="end"/>
      </w:r>
      <w:r w:rsidR="00431930" w:rsidRPr="00E95229">
        <w:rPr>
          <w:rFonts w:cstheme="minorHAnsi"/>
        </w:rPr>
        <w:t xml:space="preserve">. Famciclovir should not be used in pregnancy due to lack of safety data </w:t>
      </w:r>
      <w:r w:rsidR="00431930" w:rsidRPr="00E95229">
        <w:rPr>
          <w:rFonts w:cstheme="minorHAnsi"/>
        </w:rPr>
        <w:fldChar w:fldCharType="begin"/>
      </w:r>
      <w:r w:rsidR="007D6AEB">
        <w:rPr>
          <w:rFonts w:cstheme="minorHAnsi"/>
        </w:rPr>
        <w:instrText xml:space="preserve"> ADDIN ZOTERO_ITEM CSL_CITATION {"citationID":"CKZOvam0","properties":{"formattedCitation":"(44)","plainCitation":"(44)","noteIndex":0},"citationItems":[{"id":63,"uris":["http://zotero.org/users/9828707/items/XE8UAGWG"],"uri":["http://zotero.org/users/9828707/items/XE8UAGWG"],"itemData":{"id":63,"type":"article-journal","abstract":"Herpes simplex and herpes zoster infections are common and often treated with antiviral drugs including acyclovir, valacyclovir, and famciclovir. Safety of these antivirals when used in the first trimester of pregnancy is insufficiently documented.","container-title":"JAMA : the journal of the American Medical Association","DOI":"10.1001/jama.2010.1206","ISSN":"1538-3598","issue":"8","note":"PMID: 20736469","page":"859-66","title":"Use of acyclovir, valacyclovir, and famciclovir in the first trimester of pregnancy and the risk of birth defects.","volume":"304","author":[{"family":"Pasternak","given":"Björn"},{"family":"Hviid","given":"Anders"}],"issued":{"date-parts":[["2010",8,25]]}}}],"schema":"https://github.com/citation-style-language/schema/raw/master/csl-citation.json"} </w:instrText>
      </w:r>
      <w:r w:rsidR="00431930" w:rsidRPr="00E95229">
        <w:rPr>
          <w:rFonts w:cstheme="minorHAnsi"/>
        </w:rPr>
        <w:fldChar w:fldCharType="separate"/>
      </w:r>
      <w:r w:rsidR="007D6AEB" w:rsidRPr="007D6AEB">
        <w:rPr>
          <w:rFonts w:ascii="Calibri" w:hAnsi="Calibri" w:cs="Calibri"/>
        </w:rPr>
        <w:t>(44)</w:t>
      </w:r>
      <w:r w:rsidR="00431930" w:rsidRPr="00E95229">
        <w:rPr>
          <w:rFonts w:cstheme="minorHAnsi"/>
        </w:rPr>
        <w:fldChar w:fldCharType="end"/>
      </w:r>
      <w:r w:rsidR="00804DE2">
        <w:rPr>
          <w:rFonts w:cstheme="minorHAnsi"/>
        </w:rPr>
        <w:t xml:space="preserve"> [IV, C]</w:t>
      </w:r>
      <w:r w:rsidR="00431930" w:rsidRPr="00E95229">
        <w:rPr>
          <w:rFonts w:cstheme="minorHAnsi"/>
        </w:rPr>
        <w:t>.</w:t>
      </w:r>
    </w:p>
    <w:p w14:paraId="7560F3C6" w14:textId="7627EA1B" w:rsidR="00E95229" w:rsidRDefault="00E95229" w:rsidP="00E95229">
      <w:pPr>
        <w:pStyle w:val="ListParagraph"/>
        <w:numPr>
          <w:ilvl w:val="0"/>
          <w:numId w:val="25"/>
        </w:numPr>
        <w:rPr>
          <w:rFonts w:cstheme="minorHAnsi"/>
        </w:rPr>
      </w:pPr>
      <w:r w:rsidRPr="00E95229">
        <w:rPr>
          <w:rFonts w:cstheme="minorHAnsi"/>
        </w:rPr>
        <w:t>Where antiviral</w:t>
      </w:r>
      <w:r>
        <w:rPr>
          <w:rFonts w:cstheme="minorHAnsi"/>
        </w:rPr>
        <w:t xml:space="preserve"> suppression </w:t>
      </w:r>
      <w:r w:rsidRPr="00E95229">
        <w:rPr>
          <w:rFonts w:cstheme="minorHAnsi"/>
        </w:rPr>
        <w:t>is required</w:t>
      </w:r>
      <w:r w:rsidR="00432CEC">
        <w:rPr>
          <w:rFonts w:cstheme="minorHAnsi"/>
        </w:rPr>
        <w:t xml:space="preserve"> for symptom management</w:t>
      </w:r>
      <w:r>
        <w:rPr>
          <w:rFonts w:cstheme="minorHAnsi"/>
        </w:rPr>
        <w:t xml:space="preserve"> prior to 32 weeks</w:t>
      </w:r>
      <w:r w:rsidRPr="00E95229">
        <w:rPr>
          <w:rFonts w:cstheme="minorHAnsi"/>
        </w:rPr>
        <w:t>,</w:t>
      </w:r>
      <w:r>
        <w:rPr>
          <w:rFonts w:cstheme="minorHAnsi"/>
        </w:rPr>
        <w:t xml:space="preserve"> the risks, benefits and alternatives should be discussed with </w:t>
      </w:r>
      <w:r w:rsidR="00325B2B">
        <w:rPr>
          <w:rFonts w:cstheme="minorHAnsi"/>
        </w:rPr>
        <w:t>mothers and pregnant people</w:t>
      </w:r>
      <w:r>
        <w:rPr>
          <w:rFonts w:cstheme="minorHAnsi"/>
        </w:rPr>
        <w:t xml:space="preserve">. Suppression should be given as </w:t>
      </w:r>
      <w:proofErr w:type="spellStart"/>
      <w:r w:rsidRPr="009F3F8F">
        <w:rPr>
          <w:rFonts w:cstheme="minorHAnsi"/>
        </w:rPr>
        <w:t>aciclovir</w:t>
      </w:r>
      <w:proofErr w:type="spellEnd"/>
      <w:r w:rsidRPr="009F3F8F">
        <w:rPr>
          <w:rFonts w:cstheme="minorHAnsi"/>
        </w:rPr>
        <w:t xml:space="preserve"> 400 mg two times daily or valaciclovir 500mg once </w:t>
      </w:r>
      <w:r w:rsidRPr="009F3F8F">
        <w:rPr>
          <w:rFonts w:cstheme="minorHAnsi"/>
        </w:rPr>
        <w:lastRenderedPageBreak/>
        <w:t xml:space="preserve">daily, followed by </w:t>
      </w:r>
      <w:proofErr w:type="spellStart"/>
      <w:r w:rsidRPr="009F3F8F">
        <w:rPr>
          <w:rFonts w:cstheme="minorHAnsi"/>
        </w:rPr>
        <w:t>aciclovir</w:t>
      </w:r>
      <w:proofErr w:type="spellEnd"/>
      <w:r w:rsidRPr="009F3F8F">
        <w:rPr>
          <w:rFonts w:cstheme="minorHAnsi"/>
        </w:rPr>
        <w:t xml:space="preserve"> 400 mg three times daily or valaciclovir 500mg two times daily from 32 weeks of gestation</w:t>
      </w:r>
      <w:r w:rsidR="00804DE2">
        <w:rPr>
          <w:rFonts w:cstheme="minorHAnsi"/>
        </w:rPr>
        <w:t xml:space="preserve"> [IV, C]</w:t>
      </w:r>
      <w:r>
        <w:rPr>
          <w:rFonts w:cstheme="minorHAnsi"/>
        </w:rPr>
        <w:t xml:space="preserve">. </w:t>
      </w:r>
    </w:p>
    <w:p w14:paraId="3F7C8CB4" w14:textId="744D0C96" w:rsidR="00C00BD4" w:rsidRDefault="00C00BD4" w:rsidP="00E95229">
      <w:pPr>
        <w:pStyle w:val="ListParagraph"/>
        <w:numPr>
          <w:ilvl w:val="0"/>
          <w:numId w:val="25"/>
        </w:numPr>
        <w:rPr>
          <w:rFonts w:cstheme="minorHAnsi"/>
        </w:rPr>
      </w:pPr>
      <w:r>
        <w:rPr>
          <w:rFonts w:cstheme="minorHAnsi"/>
        </w:rPr>
        <w:t xml:space="preserve">Other management aspects are discussed above </w:t>
      </w:r>
      <w:r w:rsidRPr="00C00BD4">
        <w:rPr>
          <w:rFonts w:cstheme="minorHAnsi"/>
        </w:rPr>
        <w:t xml:space="preserve">in the ‘Management of </w:t>
      </w:r>
      <w:r w:rsidR="00325B2B">
        <w:rPr>
          <w:rFonts w:cstheme="minorHAnsi"/>
        </w:rPr>
        <w:t>mothers and pregnant people</w:t>
      </w:r>
      <w:r w:rsidRPr="00C00BD4">
        <w:rPr>
          <w:rFonts w:cstheme="minorHAnsi"/>
        </w:rPr>
        <w:t xml:space="preserve"> with a diagnosis of genital herpes prior to pregnancy, including those with recurrent herpes during pregnancy’ section</w:t>
      </w:r>
      <w:r w:rsidR="00804DE2">
        <w:rPr>
          <w:rFonts w:cstheme="minorHAnsi"/>
        </w:rPr>
        <w:t xml:space="preserve"> [IV, C]</w:t>
      </w:r>
      <w:r w:rsidRPr="00C00BD4">
        <w:rPr>
          <w:rFonts w:cstheme="minorHAnsi"/>
        </w:rPr>
        <w:t>.</w:t>
      </w:r>
      <w:r>
        <w:rPr>
          <w:rFonts w:cstheme="minorHAnsi"/>
          <w:b/>
        </w:rPr>
        <w:t xml:space="preserve"> </w:t>
      </w:r>
    </w:p>
    <w:p w14:paraId="09BB9499" w14:textId="2374DB3B" w:rsidR="00E95229" w:rsidRDefault="00E95229" w:rsidP="00E95229">
      <w:pPr>
        <w:pStyle w:val="ListParagraph"/>
        <w:rPr>
          <w:rFonts w:cstheme="minorHAnsi"/>
        </w:rPr>
      </w:pPr>
    </w:p>
    <w:p w14:paraId="131CB58E" w14:textId="07A49E04" w:rsidR="00DD610A" w:rsidRPr="006B091B" w:rsidRDefault="00DD610A">
      <w:pPr>
        <w:rPr>
          <w:rFonts w:cstheme="minorHAnsi"/>
          <w:b/>
          <w:bCs/>
        </w:rPr>
      </w:pPr>
    </w:p>
    <w:p w14:paraId="4051D80B" w14:textId="77777777" w:rsidR="004D630A" w:rsidRPr="004D630A" w:rsidRDefault="004D630A" w:rsidP="004D630A">
      <w:pPr>
        <w:rPr>
          <w:rFonts w:cstheme="minorHAnsi"/>
        </w:rPr>
      </w:pPr>
    </w:p>
    <w:p w14:paraId="43F3282E" w14:textId="77777777" w:rsidR="00680258" w:rsidRDefault="00680258">
      <w:pPr>
        <w:rPr>
          <w:rFonts w:cstheme="minorHAnsi"/>
        </w:rPr>
      </w:pPr>
      <w:r>
        <w:rPr>
          <w:rFonts w:cstheme="minorHAnsi"/>
        </w:rPr>
        <w:br w:type="page"/>
      </w:r>
    </w:p>
    <w:p w14:paraId="21ED4CE7" w14:textId="3FB8B69B" w:rsidR="00AB792E" w:rsidRPr="00AD5969" w:rsidRDefault="00AB792E">
      <w:pPr>
        <w:rPr>
          <w:rFonts w:cstheme="minorHAnsi"/>
          <w:b/>
        </w:rPr>
      </w:pPr>
      <w:r w:rsidRPr="00AD5969">
        <w:rPr>
          <w:rFonts w:cstheme="minorHAnsi"/>
          <w:b/>
        </w:rPr>
        <w:lastRenderedPageBreak/>
        <w:t xml:space="preserve">6. Management </w:t>
      </w:r>
      <w:r w:rsidRPr="00325B2B">
        <w:rPr>
          <w:rFonts w:cstheme="minorHAnsi"/>
          <w:b/>
        </w:rPr>
        <w:t xml:space="preserve">of </w:t>
      </w:r>
      <w:r w:rsidR="00325B2B" w:rsidRPr="00F115A6">
        <w:rPr>
          <w:rFonts w:cstheme="minorHAnsi"/>
          <w:b/>
        </w:rPr>
        <w:t>mothers and pregnant people</w:t>
      </w:r>
      <w:r w:rsidR="00325B2B">
        <w:rPr>
          <w:rFonts w:cstheme="minorHAnsi"/>
        </w:rPr>
        <w:t xml:space="preserve"> </w:t>
      </w:r>
      <w:r w:rsidRPr="00AD5969">
        <w:rPr>
          <w:rFonts w:cstheme="minorHAnsi"/>
          <w:b/>
        </w:rPr>
        <w:t xml:space="preserve">with primary or recurrent genital lesions at the onset of labour </w:t>
      </w:r>
      <w:r w:rsidR="00755260">
        <w:rPr>
          <w:rFonts w:cstheme="minorHAnsi"/>
          <w:b/>
        </w:rPr>
        <w:t xml:space="preserve">or </w:t>
      </w:r>
      <w:r w:rsidR="00BA29B4">
        <w:rPr>
          <w:rFonts w:cstheme="minorHAnsi"/>
          <w:b/>
        </w:rPr>
        <w:t>within</w:t>
      </w:r>
      <w:r w:rsidR="00755260">
        <w:rPr>
          <w:rFonts w:cstheme="minorHAnsi"/>
          <w:b/>
        </w:rPr>
        <w:t xml:space="preserve"> </w:t>
      </w:r>
      <w:r w:rsidR="00065473" w:rsidRPr="00F115A6">
        <w:rPr>
          <w:b/>
          <w:bCs/>
        </w:rPr>
        <w:t xml:space="preserve">the </w:t>
      </w:r>
      <w:r w:rsidR="00D93556">
        <w:rPr>
          <w:b/>
          <w:bCs/>
        </w:rPr>
        <w:t>4</w:t>
      </w:r>
      <w:r w:rsidR="00065473" w:rsidRPr="00F115A6">
        <w:rPr>
          <w:b/>
          <w:bCs/>
        </w:rPr>
        <w:t xml:space="preserve"> weeks following birth</w:t>
      </w:r>
    </w:p>
    <w:p w14:paraId="329ADA1B" w14:textId="77777777" w:rsidR="00547C2D" w:rsidRPr="00AD5969" w:rsidRDefault="00AB792E">
      <w:pPr>
        <w:rPr>
          <w:rFonts w:cstheme="minorHAnsi"/>
          <w:b/>
        </w:rPr>
      </w:pPr>
      <w:r w:rsidRPr="00AD5969">
        <w:rPr>
          <w:rFonts w:cstheme="minorHAnsi"/>
          <w:b/>
        </w:rPr>
        <w:t xml:space="preserve">General management </w:t>
      </w:r>
    </w:p>
    <w:p w14:paraId="7751CAAB" w14:textId="00153499" w:rsidR="00BA29B4" w:rsidRDefault="00AB792E" w:rsidP="00BA29B4">
      <w:pPr>
        <w:rPr>
          <w:rFonts w:cstheme="minorHAnsi"/>
        </w:rPr>
      </w:pPr>
      <w:r w:rsidRPr="00BA29B4">
        <w:rPr>
          <w:rFonts w:cstheme="minorHAnsi"/>
        </w:rPr>
        <w:t xml:space="preserve">Management of </w:t>
      </w:r>
      <w:r w:rsidR="00325B2B">
        <w:rPr>
          <w:rFonts w:cstheme="minorHAnsi"/>
        </w:rPr>
        <w:t xml:space="preserve">mothers and pregnant people </w:t>
      </w:r>
      <w:r w:rsidRPr="00BA29B4">
        <w:rPr>
          <w:rFonts w:cstheme="minorHAnsi"/>
        </w:rPr>
        <w:t xml:space="preserve">with genital herpes at the onset of labour will be based on clinical assessment as there will not be time for confirmatory laboratory testing. </w:t>
      </w:r>
    </w:p>
    <w:p w14:paraId="1045A71D" w14:textId="488F83B5" w:rsidR="00BA29B4" w:rsidRDefault="00BA29B4" w:rsidP="00BA29B4">
      <w:pPr>
        <w:pStyle w:val="ListParagraph"/>
        <w:numPr>
          <w:ilvl w:val="0"/>
          <w:numId w:val="6"/>
        </w:numPr>
        <w:rPr>
          <w:rFonts w:cstheme="minorHAnsi"/>
        </w:rPr>
      </w:pPr>
      <w:r>
        <w:rPr>
          <w:rFonts w:cstheme="minorHAnsi"/>
        </w:rPr>
        <w:t xml:space="preserve">A careful history from </w:t>
      </w:r>
      <w:r w:rsidR="00325B2B">
        <w:rPr>
          <w:rFonts w:cstheme="minorHAnsi"/>
        </w:rPr>
        <w:t xml:space="preserve">mothers and pregnant people </w:t>
      </w:r>
      <w:r>
        <w:rPr>
          <w:rFonts w:cstheme="minorHAnsi"/>
        </w:rPr>
        <w:t xml:space="preserve">should be taken to identify any previous possible herpetic symptoms or diagnoses as per NICE guidance </w:t>
      </w:r>
      <w:r>
        <w:rPr>
          <w:rFonts w:cstheme="minorHAnsi"/>
        </w:rPr>
        <w:fldChar w:fldCharType="begin"/>
      </w:r>
      <w:r w:rsidR="00F40B62">
        <w:rPr>
          <w:rFonts w:cstheme="minorHAnsi"/>
        </w:rPr>
        <w:instrText xml:space="preserve"> ADDIN ZOTERO_ITEM CSL_CITATION {"citationID":"gwO4ubXF","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00F40B62">
        <w:rPr>
          <w:rFonts w:ascii="Cambria Math" w:hAnsi="Cambria Math" w:cs="Cambria Math"/>
        </w:rPr>
        <w:instrText>‑</w:instrText>
      </w:r>
      <w:r w:rsidR="00F40B62">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Pr>
          <w:rFonts w:cstheme="minorHAnsi"/>
        </w:rPr>
        <w:fldChar w:fldCharType="separate"/>
      </w:r>
      <w:r w:rsidR="00F40B62" w:rsidRPr="00F40B62">
        <w:rPr>
          <w:rFonts w:ascii="Calibri" w:hAnsi="Calibri" w:cs="Calibri"/>
        </w:rPr>
        <w:t>(50)</w:t>
      </w:r>
      <w:r>
        <w:rPr>
          <w:rFonts w:cstheme="minorHAnsi"/>
        </w:rPr>
        <w:fldChar w:fldCharType="end"/>
      </w:r>
      <w:r w:rsidR="00C47548">
        <w:rPr>
          <w:rFonts w:cstheme="minorHAnsi"/>
        </w:rPr>
        <w:t xml:space="preserve"> [IV, C]</w:t>
      </w:r>
      <w:r>
        <w:rPr>
          <w:rFonts w:cstheme="minorHAnsi"/>
        </w:rPr>
        <w:t xml:space="preserve">. </w:t>
      </w:r>
    </w:p>
    <w:p w14:paraId="72E09230" w14:textId="5CBA19ED" w:rsidR="00BA29B4" w:rsidRPr="00524883" w:rsidRDefault="00BA29B4" w:rsidP="00524883">
      <w:pPr>
        <w:pStyle w:val="ListParagraph"/>
        <w:numPr>
          <w:ilvl w:val="0"/>
          <w:numId w:val="25"/>
        </w:numPr>
        <w:rPr>
          <w:rFonts w:cstheme="minorHAnsi"/>
        </w:rPr>
      </w:pPr>
      <w:r>
        <w:rPr>
          <w:rFonts w:cstheme="minorHAnsi"/>
        </w:rPr>
        <w:t xml:space="preserve">Urgent referral </w:t>
      </w:r>
      <w:r w:rsidRPr="00481360">
        <w:rPr>
          <w:rFonts w:cstheme="minorHAnsi"/>
        </w:rPr>
        <w:t xml:space="preserve">should be </w:t>
      </w:r>
      <w:r>
        <w:rPr>
          <w:rFonts w:cstheme="minorHAnsi"/>
        </w:rPr>
        <w:t xml:space="preserve">made </w:t>
      </w:r>
      <w:r w:rsidRPr="00481360">
        <w:rPr>
          <w:rFonts w:cstheme="minorHAnsi"/>
        </w:rPr>
        <w:t xml:space="preserve">to a genitourinary medicine </w:t>
      </w:r>
      <w:r w:rsidR="00332E5B">
        <w:rPr>
          <w:rFonts w:cstheme="minorHAnsi"/>
        </w:rPr>
        <w:t xml:space="preserve">(GUM) </w:t>
      </w:r>
      <w:r w:rsidRPr="00481360">
        <w:rPr>
          <w:rFonts w:cstheme="minorHAnsi"/>
        </w:rPr>
        <w:t>physician</w:t>
      </w:r>
      <w:r>
        <w:rPr>
          <w:rFonts w:cstheme="minorHAnsi"/>
        </w:rPr>
        <w:t xml:space="preserve">, consultant obstetrician and neonatologist and an urgent </w:t>
      </w:r>
      <w:r>
        <w:t>delivery and postnatal management</w:t>
      </w:r>
      <w:r>
        <w:rPr>
          <w:rFonts w:cstheme="minorHAnsi"/>
        </w:rPr>
        <w:t xml:space="preserve"> plan documented</w:t>
      </w:r>
      <w:r w:rsidR="00F42EE6">
        <w:rPr>
          <w:rFonts w:cstheme="minorHAnsi"/>
        </w:rPr>
        <w:t xml:space="preserve"> [IV, C]</w:t>
      </w:r>
      <w:r w:rsidR="00524883" w:rsidRPr="00423CD3">
        <w:rPr>
          <w:rFonts w:cstheme="minorHAnsi"/>
        </w:rPr>
        <w:t>.</w:t>
      </w:r>
    </w:p>
    <w:p w14:paraId="54C2911C" w14:textId="7033787A" w:rsidR="00BA29B4" w:rsidRDefault="00BA29B4" w:rsidP="00BA29B4">
      <w:pPr>
        <w:pStyle w:val="ListParagraph"/>
        <w:numPr>
          <w:ilvl w:val="0"/>
          <w:numId w:val="6"/>
        </w:numPr>
        <w:rPr>
          <w:rFonts w:cstheme="minorHAnsi"/>
        </w:rPr>
      </w:pPr>
      <w:r w:rsidRPr="00481360">
        <w:rPr>
          <w:rFonts w:cstheme="minorHAnsi"/>
        </w:rPr>
        <w:t>Polymerase chain reaction (PCR) testing from ulcers should</w:t>
      </w:r>
      <w:r>
        <w:rPr>
          <w:rFonts w:cstheme="minorHAnsi"/>
        </w:rPr>
        <w:t xml:space="preserve"> routinely</w:t>
      </w:r>
      <w:r w:rsidRPr="00481360">
        <w:rPr>
          <w:rFonts w:cstheme="minorHAnsi"/>
        </w:rPr>
        <w:t xml:space="preserve"> include type specific HSV, varicella zoster virus (VZV)</w:t>
      </w:r>
      <w:r>
        <w:rPr>
          <w:rFonts w:cstheme="minorHAnsi"/>
        </w:rPr>
        <w:t xml:space="preserve"> and</w:t>
      </w:r>
      <w:r w:rsidRPr="00481360">
        <w:rPr>
          <w:rFonts w:cstheme="minorHAnsi"/>
        </w:rPr>
        <w:t xml:space="preserve"> </w:t>
      </w:r>
      <w:r w:rsidRPr="00481360">
        <w:rPr>
          <w:rFonts w:cstheme="minorHAnsi"/>
          <w:i/>
          <w:iCs/>
        </w:rPr>
        <w:t>Treponema pallidum</w:t>
      </w:r>
      <w:r w:rsidRPr="00481360">
        <w:rPr>
          <w:rFonts w:cstheme="minorHAnsi"/>
        </w:rPr>
        <w:t xml:space="preserve"> for syphilis</w:t>
      </w:r>
      <w:r>
        <w:rPr>
          <w:rFonts w:cstheme="minorHAnsi"/>
        </w:rPr>
        <w:t xml:space="preserve">. Where </w:t>
      </w:r>
      <w:r w:rsidR="00DA0D75">
        <w:rPr>
          <w:rFonts w:cstheme="minorHAnsi"/>
        </w:rPr>
        <w:t>applicable</w:t>
      </w:r>
      <w:r>
        <w:rPr>
          <w:rFonts w:cstheme="minorHAnsi"/>
        </w:rPr>
        <w:t xml:space="preserve">, </w:t>
      </w:r>
      <w:r w:rsidRPr="00481360">
        <w:rPr>
          <w:rFonts w:cstheme="minorHAnsi"/>
        </w:rPr>
        <w:t>enterovirus</w:t>
      </w:r>
      <w:r>
        <w:rPr>
          <w:rFonts w:cstheme="minorHAnsi"/>
        </w:rPr>
        <w:t xml:space="preserve"> PCR should be considered, and (depending on risk factors) MPOX and LGV PCR may be considered in addition to testing for other tropical  ulcerative diseases </w:t>
      </w:r>
      <w:r w:rsidRPr="00481360">
        <w:rPr>
          <w:rFonts w:cstheme="minorHAnsi"/>
        </w:rPr>
        <w:fldChar w:fldCharType="begin"/>
      </w:r>
      <w:r w:rsidR="00F40B62">
        <w:rPr>
          <w:rFonts w:cstheme="minorHAnsi"/>
        </w:rPr>
        <w:instrText xml:space="preserve"> ADDIN ZOTERO_ITEM CSL_CITATION {"citationID":"fQ25oGty","properties":{"formattedCitation":"(57\\uc0\\u8211{}61)","plainCitation":"(57–61)","noteIndex":0},"citationItems":[{"id":120,"uris":["http://zotero.org/users/9828707/items/JM9LHMQZ"],"uri":["http://zotero.org/users/9828707/items/JM9LHMQZ"],"itemData":{"id":120,"type":"article-journal","container-title":"Journal of Gynecology Obstetrics and Human Reproduction","DOI":"10.1016/j.jogoh.2019.101675","ISSN":"24687847","issue":"2","journalAbbreviation":"Journal of Gynecology Obstetrics and Human Reproduction","language":"en","page":"101675","source":"DOI.org (Crossref)","title":"Genital zoster in near term pregnancy: Case report and need of management guidelines","title-short":"Genital zoster in near term pregnancy","volume":"49","author":[{"family":"Mariaggi","given":"Alice-Andrée"},{"family":"Boujenah","given":"Jeremy"},{"family":"L’Honneur","given":"Anne-Sophie"},{"family":"Carbillon","given":"Lionel"},{"family":"Rozenberg","given":"Flore"}],"issued":{"date-parts":[["2020",2]]}}},{"id":119,"uris":["http://zotero.org/users/9828707/items/988MYIK3"],"uri":["http://zotero.org/users/9828707/items/988MYIK3"],"itemData":{"id":119,"type":"article-journal","abstract":"Herpes zoster is an acute, cutaneous viral infection caused by the reactivation of varicella-zoster virus. Genital dermatomes are involved in only up to 2% of cases and are probably underrecognized. We present a series of 7 genital herpes zoster cases diagnosed in our Unit of Sexually Transmitted Diseases. None of our patients were positive for HIV test, and only one was taking immunosuppressive medication. We recommend the use of molecular testings to confirm the diagnosis of varicella-zoster virus or herpes simplex virus infection in all cases of genital herpes-like lesions.","container-title":"Sexually Transmitted Diseases","DOI":"10.1097/OLQ.0000000000001465","ISSN":"1537-4521","issue":"1","journalAbbreviation":"Sex Transm Dis","language":"eng","note":"PMID: 33993159","page":"e34-e36","source":"PubMed","title":"Genital Herpes Zoster: A Rare Location That Can Mimic Genital Herpes","title-short":"Genital Herpes Zoster","volume":"49","author":[{"family":"Magdaleno-Tapial","given":"Jorge"},{"family":"Hernández-Bel","given":"Pablo"},{"family":"Ortiz-Salvador","given":"José María"},{"family":"López-Martí","given":"Cristina"},{"family":"Martínez-Doménech","given":"Álvaro"},{"family":"García-Legaz-Martínez","given":"Marta"},{"family":"Pérez-Ferriols","given":"Amparo"}],"issued":{"date-parts":[["2022",1,1]]}}},{"id":118,"uris":["http://zotero.org/users/9828707/items/ZXVQLBDM"],"uri":["http://zotero.org/users/9828707/items/ZXVQLBDM"],"itemData":{"id":118,"type":"article-journal","source":"Zotero","title":"ISOSS congenital syphilis case review report: 2015 to 2020","URL":"https://www.gov.uk/government/publications/infectious-diseases-in-pregnancy-screening-isoss-congenital-syphilis-report-2015-to-2020/isoss-congenital-syphilis-case-review-report-2015-to-2020","author":[{"family":"Integrated Screening Outcomes Surveillance Service (ISOSS)","given":""}],"issued":{"date-parts":[["2021"]]}}},{"id":99,"uris":["http://zotero.org/users/9828707/items/YQMK47DS"],"uri":["http://zotero.org/users/9828707/items/YQMK47DS"],"itemData":{"id":99,"type":"article-journal","container-title":"Obstetrics &amp; Gynecology","DOI":"10.1097/AOG.0000000000003268","ISSN":"0029-7844","issue":"6","language":"en","page":"1269-1273","source":"DOI.org (Crossref)","title":"Nonsexually Transmitted Genital Ulcer Secondary to Hand, Foot, and Mouth Disease","volume":"133","author":[{"family":"Wong","given":"Jennifer"},{"family":"Langford","given":"Andrea"},{"family":"Howard","given":"David L."}],"issued":{"date-parts":[["2019",6]]}}},{"id":85,"uris":["http://zotero.org/users/9828707/items/WAXU8DIS"],"uri":["http://zotero.org/users/9828707/items/WAXU8DIS"],"itemData":{"id":85,"type":"article-journal","container-title":"European Journal of Obstetrics, Gynecology, and Reproductive Biology","DOI":"10.1016/j.ejogrb.2017.10.014","ISSN":"1872-7654","journalAbbreviation":"Eur J Obstet Gynecol Reprod Biol","language":"eng","note":"PMID: 29103618","page":"133","source":"PubMed","title":"Primary syphilis in pregnancy mistaken for genital herpes: A preventable cause of congenital syphilis","title-short":"Primary syphilis in pregnancy mistaken for genital herpes","volume":"219","author":[{"family":"Howe","given":"Bridie"},{"family":"Basta","given":"Medhat"},{"family":"Foster","given":"Kirsty"},{"family":"Esen","given":"Umo"},{"family":"Ellis","given":"Richard"},{"family":"Hussey","given":"Jane"}],"issued":{"date-parts":[["2017",12]]}}}],"schema":"https://github.com/citation-style-language/schema/raw/master/csl-citation.json"} </w:instrText>
      </w:r>
      <w:r w:rsidRPr="00481360">
        <w:rPr>
          <w:rFonts w:cstheme="minorHAnsi"/>
        </w:rPr>
        <w:fldChar w:fldCharType="separate"/>
      </w:r>
      <w:r w:rsidR="00F40B62" w:rsidRPr="00F40B62">
        <w:rPr>
          <w:rFonts w:ascii="Calibri" w:hAnsi="Calibri" w:cs="Calibri"/>
          <w:szCs w:val="24"/>
        </w:rPr>
        <w:t>(57–61)</w:t>
      </w:r>
      <w:r w:rsidRPr="00481360">
        <w:rPr>
          <w:rFonts w:cstheme="minorHAnsi"/>
        </w:rPr>
        <w:fldChar w:fldCharType="end"/>
      </w:r>
      <w:r>
        <w:rPr>
          <w:rFonts w:cstheme="minorHAnsi"/>
        </w:rPr>
        <w:t>. The laboratory should be informed to enable rapid return of results. Although results are unlikely to be available in time to impact on delivery decisions, they may influence management of the neonate</w:t>
      </w:r>
      <w:r w:rsidR="00F42EE6">
        <w:rPr>
          <w:rFonts w:cstheme="minorHAnsi"/>
        </w:rPr>
        <w:t xml:space="preserve"> [IV, C]</w:t>
      </w:r>
      <w:r>
        <w:rPr>
          <w:rFonts w:cstheme="minorHAnsi"/>
        </w:rPr>
        <w:t>.</w:t>
      </w:r>
    </w:p>
    <w:p w14:paraId="4745CBF8" w14:textId="47BF92A3" w:rsidR="00BA29B4" w:rsidRPr="00524883" w:rsidRDefault="00BA29B4" w:rsidP="00BA29B4">
      <w:pPr>
        <w:pStyle w:val="ListParagraph"/>
        <w:numPr>
          <w:ilvl w:val="0"/>
          <w:numId w:val="6"/>
        </w:numPr>
        <w:rPr>
          <w:rFonts w:cstheme="minorHAnsi"/>
          <w:b/>
          <w:bCs/>
          <w:i/>
          <w:iCs/>
        </w:rPr>
      </w:pPr>
      <w:r w:rsidRPr="002F6649">
        <w:rPr>
          <w:rFonts w:cstheme="minorHAnsi"/>
        </w:rPr>
        <w:t>HSV serology should be performed.</w:t>
      </w:r>
      <w:r>
        <w:rPr>
          <w:rFonts w:cstheme="minorHAnsi"/>
        </w:rPr>
        <w:t xml:space="preserve"> Further information on HSV serology in the third trimester is found in the following section </w:t>
      </w:r>
      <w:r w:rsidRPr="002F6649">
        <w:rPr>
          <w:rFonts w:cstheme="minorHAnsi"/>
        </w:rPr>
        <w:t>‘Serology in third trimester acquisition’</w:t>
      </w:r>
      <w:r w:rsidR="00F42EE6">
        <w:rPr>
          <w:rFonts w:cstheme="minorHAnsi"/>
        </w:rPr>
        <w:t xml:space="preserve"> [IV, C]</w:t>
      </w:r>
      <w:r w:rsidRPr="002F6649">
        <w:rPr>
          <w:rFonts w:cstheme="minorHAnsi"/>
        </w:rPr>
        <w:t>.</w:t>
      </w:r>
    </w:p>
    <w:p w14:paraId="1BE37652" w14:textId="10D0705C" w:rsidR="00524883" w:rsidRPr="002C323E" w:rsidRDefault="00524883" w:rsidP="00524883">
      <w:pPr>
        <w:pStyle w:val="ListParagraph"/>
        <w:numPr>
          <w:ilvl w:val="0"/>
          <w:numId w:val="6"/>
        </w:numPr>
        <w:rPr>
          <w:rFonts w:cstheme="minorHAnsi"/>
        </w:rPr>
      </w:pPr>
      <w:r w:rsidRPr="002C323E">
        <w:rPr>
          <w:rFonts w:cstheme="minorHAnsi"/>
        </w:rPr>
        <w:t xml:space="preserve">Parents should be advised </w:t>
      </w:r>
      <w:r>
        <w:rPr>
          <w:rFonts w:cstheme="minorHAnsi"/>
        </w:rPr>
        <w:t>to s</w:t>
      </w:r>
      <w:r w:rsidRPr="002C323E">
        <w:rPr>
          <w:rFonts w:cstheme="minorHAnsi"/>
        </w:rPr>
        <w:t xml:space="preserve">eek </w:t>
      </w:r>
      <w:r>
        <w:rPr>
          <w:rFonts w:cstheme="minorHAnsi"/>
        </w:rPr>
        <w:t xml:space="preserve">urgent </w:t>
      </w:r>
      <w:r w:rsidRPr="002C323E">
        <w:rPr>
          <w:rFonts w:cstheme="minorHAnsi"/>
        </w:rPr>
        <w:t xml:space="preserve">medical help if they have concerns regarding their baby in the </w:t>
      </w:r>
      <w:r>
        <w:rPr>
          <w:rFonts w:cstheme="minorHAnsi"/>
        </w:rPr>
        <w:t>first</w:t>
      </w:r>
      <w:r w:rsidRPr="002C323E">
        <w:rPr>
          <w:rFonts w:cstheme="minorHAnsi"/>
        </w:rPr>
        <w:t xml:space="preserve"> 6 weeks</w:t>
      </w:r>
      <w:r>
        <w:rPr>
          <w:rFonts w:cstheme="minorHAnsi"/>
        </w:rPr>
        <w:t xml:space="preserve"> of life</w:t>
      </w:r>
      <w:r w:rsidRPr="002C323E">
        <w:rPr>
          <w:rFonts w:cstheme="minorHAnsi"/>
        </w:rPr>
        <w:t xml:space="preserve">, </w:t>
      </w:r>
      <w:r>
        <w:rPr>
          <w:rFonts w:cstheme="minorHAnsi"/>
        </w:rPr>
        <w:t xml:space="preserve">and </w:t>
      </w:r>
      <w:r w:rsidR="00730629" w:rsidRPr="002C323E">
        <w:rPr>
          <w:rFonts w:cstheme="minorHAnsi"/>
        </w:rPr>
        <w:t>if</w:t>
      </w:r>
      <w:r>
        <w:rPr>
          <w:rFonts w:cstheme="minorHAnsi"/>
        </w:rPr>
        <w:t xml:space="preserve"> they develop symptoms of</w:t>
      </w:r>
      <w:r w:rsidRPr="002C323E">
        <w:rPr>
          <w:rFonts w:cstheme="minorHAnsi"/>
        </w:rPr>
        <w:t xml:space="preserve">: </w:t>
      </w:r>
    </w:p>
    <w:p w14:paraId="003EE2E9" w14:textId="1B695268" w:rsidR="00524883" w:rsidRDefault="00524883" w:rsidP="00524883">
      <w:pPr>
        <w:pStyle w:val="ListParagraph"/>
        <w:numPr>
          <w:ilvl w:val="1"/>
          <w:numId w:val="6"/>
        </w:numPr>
        <w:rPr>
          <w:rFonts w:cstheme="minorHAnsi"/>
        </w:rPr>
      </w:pPr>
      <w:r>
        <w:rPr>
          <w:rFonts w:cstheme="minorHAnsi"/>
        </w:rPr>
        <w:t>S</w:t>
      </w:r>
      <w:r w:rsidRPr="007D74F6">
        <w:rPr>
          <w:rFonts w:cstheme="minorHAnsi"/>
        </w:rPr>
        <w:t>kin, eye and mucous membrane lesions</w:t>
      </w:r>
      <w:r w:rsidR="00F42EE6">
        <w:rPr>
          <w:rFonts w:cstheme="minorHAnsi"/>
        </w:rPr>
        <w:t>.</w:t>
      </w:r>
    </w:p>
    <w:p w14:paraId="0793C430" w14:textId="1CC1F8E7" w:rsidR="00524883" w:rsidRDefault="00524883" w:rsidP="00524883">
      <w:pPr>
        <w:pStyle w:val="ListParagraph"/>
        <w:numPr>
          <w:ilvl w:val="1"/>
          <w:numId w:val="6"/>
        </w:numPr>
        <w:rPr>
          <w:rFonts w:cstheme="minorHAnsi"/>
        </w:rPr>
      </w:pPr>
      <w:r>
        <w:rPr>
          <w:rFonts w:cstheme="minorHAnsi"/>
        </w:rPr>
        <w:t>L</w:t>
      </w:r>
      <w:r w:rsidRPr="007D74F6">
        <w:rPr>
          <w:rFonts w:cstheme="minorHAnsi"/>
        </w:rPr>
        <w:t>ethargy/irritability</w:t>
      </w:r>
      <w:r w:rsidR="00F42EE6">
        <w:rPr>
          <w:rFonts w:cstheme="minorHAnsi"/>
        </w:rPr>
        <w:t>.</w:t>
      </w:r>
    </w:p>
    <w:p w14:paraId="4ADA1A1D" w14:textId="58766486" w:rsidR="00524883" w:rsidRDefault="00524883" w:rsidP="00524883">
      <w:pPr>
        <w:pStyle w:val="ListParagraph"/>
        <w:numPr>
          <w:ilvl w:val="1"/>
          <w:numId w:val="6"/>
        </w:numPr>
        <w:rPr>
          <w:rFonts w:cstheme="minorHAnsi"/>
        </w:rPr>
      </w:pPr>
      <w:r>
        <w:rPr>
          <w:rFonts w:cstheme="minorHAnsi"/>
        </w:rPr>
        <w:t>P</w:t>
      </w:r>
      <w:r w:rsidRPr="007D74F6">
        <w:rPr>
          <w:rFonts w:cstheme="minorHAnsi"/>
        </w:rPr>
        <w:t>oor feeding</w:t>
      </w:r>
      <w:r w:rsidR="00F42EE6">
        <w:rPr>
          <w:rFonts w:cstheme="minorHAnsi"/>
        </w:rPr>
        <w:t>.</w:t>
      </w:r>
    </w:p>
    <w:p w14:paraId="2C28A6FD" w14:textId="23CBEF2C" w:rsidR="00524883" w:rsidRDefault="00524883" w:rsidP="00524883">
      <w:pPr>
        <w:pStyle w:val="ListParagraph"/>
        <w:numPr>
          <w:ilvl w:val="1"/>
          <w:numId w:val="6"/>
        </w:numPr>
        <w:rPr>
          <w:rFonts w:cstheme="minorHAnsi"/>
        </w:rPr>
      </w:pPr>
      <w:r>
        <w:rPr>
          <w:rFonts w:cstheme="minorHAnsi"/>
        </w:rPr>
        <w:t>Fever</w:t>
      </w:r>
      <w:r w:rsidR="00F42EE6">
        <w:rPr>
          <w:rFonts w:cstheme="minorHAnsi"/>
        </w:rPr>
        <w:t xml:space="preserve"> [IV, C].</w:t>
      </w:r>
    </w:p>
    <w:p w14:paraId="2E9B0803" w14:textId="36744B8C" w:rsidR="00524883" w:rsidRDefault="00524883" w:rsidP="00524883">
      <w:pPr>
        <w:pStyle w:val="ListParagraph"/>
        <w:numPr>
          <w:ilvl w:val="0"/>
          <w:numId w:val="6"/>
        </w:numPr>
        <w:rPr>
          <w:rFonts w:cstheme="minorHAnsi"/>
        </w:rPr>
      </w:pPr>
      <w:r>
        <w:rPr>
          <w:rFonts w:cstheme="minorHAnsi"/>
        </w:rPr>
        <w:t>Parents must be told to inform the doctor that they had genital herpes in pregnancy and the baby needs testing and treating for herpes infections unless another diagnosis is made</w:t>
      </w:r>
      <w:r w:rsidR="00F42EE6">
        <w:rPr>
          <w:rFonts w:cstheme="minorHAnsi"/>
        </w:rPr>
        <w:t xml:space="preserve"> [IV, C]</w:t>
      </w:r>
      <w:r>
        <w:rPr>
          <w:rFonts w:cstheme="minorHAnsi"/>
        </w:rPr>
        <w:t>.</w:t>
      </w:r>
    </w:p>
    <w:p w14:paraId="1299C43A" w14:textId="77777777" w:rsidR="00547C2D" w:rsidRPr="00AD5969" w:rsidRDefault="00547C2D">
      <w:pPr>
        <w:rPr>
          <w:rFonts w:cstheme="minorHAnsi"/>
        </w:rPr>
      </w:pPr>
    </w:p>
    <w:p w14:paraId="73B9E932" w14:textId="0A418FFF" w:rsidR="00547C2D" w:rsidRPr="00F115A6" w:rsidRDefault="00E43456">
      <w:pPr>
        <w:rPr>
          <w:rFonts w:cstheme="minorHAnsi"/>
          <w:bCs/>
        </w:rPr>
      </w:pPr>
      <w:r>
        <w:rPr>
          <w:rFonts w:cstheme="minorHAnsi"/>
          <w:b/>
        </w:rPr>
        <w:t>First episode genital herpes at onset of labour</w:t>
      </w:r>
      <w:r w:rsidR="00217A5D">
        <w:rPr>
          <w:rFonts w:cstheme="minorHAnsi"/>
          <w:b/>
        </w:rPr>
        <w:t xml:space="preserve"> </w:t>
      </w:r>
      <w:r w:rsidR="00217A5D">
        <w:rPr>
          <w:rFonts w:cstheme="minorHAnsi"/>
          <w:bCs/>
        </w:rPr>
        <w:t>(to be read in conjunction with the general management section above)</w:t>
      </w:r>
    </w:p>
    <w:p w14:paraId="06396AE3" w14:textId="17618046" w:rsidR="00BA29B4" w:rsidRDefault="00BA29B4" w:rsidP="00524883">
      <w:pPr>
        <w:rPr>
          <w:rFonts w:cstheme="minorHAnsi"/>
        </w:rPr>
      </w:pPr>
      <w:r w:rsidRPr="00BA29B4">
        <w:rPr>
          <w:rFonts w:cstheme="minorHAnsi"/>
        </w:rPr>
        <w:t xml:space="preserve">Where primary episode genital herpes lesions are present at the time of delivery and the baby is delivered vaginally, the risk of neonatal herpes is estimated to be 41% </w:t>
      </w:r>
      <w:r w:rsidRPr="00BA29B4">
        <w:rPr>
          <w:rFonts w:cstheme="minorHAnsi"/>
        </w:rPr>
        <w:fldChar w:fldCharType="begin"/>
      </w:r>
      <w:r w:rsidR="00F40B62">
        <w:rPr>
          <w:rFonts w:cstheme="minorHAnsi"/>
        </w:rPr>
        <w:instrText xml:space="preserve"> ADDIN ZOTERO_ITEM CSL_CITATION {"citationID":"UeZGhKIl","properties":{"formattedCitation":"(3,69\\uc0\\u8211{}71)","plainCitation":"(3,69–71)","noteIndex":0},"citationItems":[{"id":47,"uris":["http://zotero.org/users/9828707/items/Q2IV44MS"],"uri":["http://zotero.org/users/9828707/items/Q2IV44MS"],"itemData":{"id":47,"type":"article-journal","abstract":"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container-title":"The New England journal of medicine","DOI":"10.1056/NEJM199708213370801","ISSN":"0028-4793","issue":"8","note":"PMID: 9262493","page":"509-15","title":"The acquisition of herpes simplex virus during pregnancy.","volume":"337","author":[{"family":"Brown","given":"Z A"},{"family":"Selke","given":"S"},{"family":"Zeh","given":"J"},{"family":"Kopelman","given":"J"},{"family":"Maslow","given":"A"},{"family":"Ashley","given":"R L"},{"family":"Watts","given":"D H"},{"family":"Berry","given":"S"},{"family":"Herd","given":"M"},{"family":"Corey","given":"L"}],"issued":{"date-parts":[["1997",8,21]]}}},{"id":46,"uris":["http://zotero.org/users/9828707/items/DMDCTD7K"],"uri":["http://zotero.org/users/9828707/items/DMDCTD7K"],"itemData":{"id":46,"type":"article-journal","abstract":"Although genital herpes simplex virus (HSV) infections occurring during pregnancy are known to be associated with neonatal and maternal complications, their frequency and contributing risk factors are not well understood. We prospectively followed 29 patients who acquired genital herpes during pregnancy, to evaluate the perinatal effects of the infection. The patients were classified on the basis of clinical or serologic criteria. Fifteen patients had a primary first episode of genital HSV Type 2 (HSV-2), and 14 had a nonprimary first episode. Although no patient had disseminated disease, 6 of the 15 with primary genital herpes but none of 14 with nonprimary first-episode infection had infants with serious perinatal morbidity (P less than 0.01). Four of the five infants whose mothers acquired primary HSV-2 in the third trimester had perinatal morbidity such as prematurity, intrauterine growth retardation, and neonatal infection with HSV-2. Perinatal complications occurred in one of five infants whose mothers acquired primary HSV-2 during the first trimester, as well as in one of five infants whose mothers had primary HSV-2 during the second trimester. Asymptomatic cervical shedding of HSV-2 was detected at 10.6 percent of weekly visits made after a primary first episode, as compared with 0.5 percent of visits after a nonprimary first episode (P less than 0.01). We conclude that infants born to women who acquire primary genital herpes during pregnancy are at high risk of exposure to HSV, either during premature labor at the time of the primary episode or subsequently because of asymptomatic cervical shedding of the virus. The 40 percent incidence of serious perinatal morbidity in such women suggests that studies of preventive measures such as the use of antiviral chemotherapy are warranted.","container-title":"The New England journal of medicine","DOI":"10.1056/NEJM198711123172002","ISSN":"0028-4793","issue":"20","note":"PMID: 2823137","page":"1246-51","title":"Effects on infants of a first episode of genital herpes during pregnancy.","volume":"317","author":[{"family":"Brown","given":"Z A"},{"family":"Vontver","given":"L A"},{"family":"Benedetti","given":"J"},{"family":"Critchlow","given":"C W"},{"family":"Sells","given":"C J"},{"family":"Berry","given":"S"},{"family":"Corey","given":"L"}],"issued":{"date-parts":[["1987",11,12]]}}},{"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id":39,"uris":["http://zotero.org/users/9828707/items/PLF2T2F3"],"uri":["http://zotero.org/users/9828707/items/PLF2T2F3"],"itemData":{"id":39,"type":"article-journal","abstract":"To define the risk factors associated with neonatal acquisition of herpes simplex virus (HSV) infection, we prospectively obtained HSV cultures from the cervix and external genitalia of 15,923 pregnant women in early labor who were without symptoms or signs of genital HSV infection. Follow-up of the women with positive cultures for HSV and their HSV-exposed infants included serologic tests and serial cultures for HSV.","container-title":"The New England journal of medicine","DOI":"10.1056/NEJM199105023241804","ISSN":"0028-4793","issue":"18","note":"PMID: 1849612","page":"1247-52","title":"Neonatal herpes simplex virus infection in relation to asymptomatic maternal infection at the time of labor.","volume":"324","author":[{"family":"Brown","given":"Z A"},{"family":"Benedetti","given":"J"},{"family":"Ashley","given":"R"},{"family":"Burchett","given":"S"},{"family":"Selke","given":"S"},{"family":"Berry","given":"S"},{"family":"Vontver","given":"L A"},{"family":"Corey","given":"L"}],"issued":{"date-parts":[["1991",5,2]]}}}],"schema":"https://github.com/citation-style-language/schema/raw/master/csl-citation.json"} </w:instrText>
      </w:r>
      <w:r w:rsidRPr="00BA29B4">
        <w:rPr>
          <w:rFonts w:cstheme="minorHAnsi"/>
        </w:rPr>
        <w:fldChar w:fldCharType="separate"/>
      </w:r>
      <w:r w:rsidR="00F40B62" w:rsidRPr="00F40B62">
        <w:rPr>
          <w:rFonts w:ascii="Calibri" w:hAnsi="Calibri" w:cs="Calibri"/>
          <w:szCs w:val="24"/>
        </w:rPr>
        <w:t>(3,69–71)</w:t>
      </w:r>
      <w:r w:rsidRPr="00BA29B4">
        <w:rPr>
          <w:rFonts w:cstheme="minorHAnsi"/>
        </w:rPr>
        <w:fldChar w:fldCharType="end"/>
      </w:r>
      <w:r w:rsidRPr="00BA29B4">
        <w:rPr>
          <w:rFonts w:cstheme="minorHAnsi"/>
        </w:rPr>
        <w:t>.</w:t>
      </w:r>
      <w:r w:rsidR="005743E8">
        <w:rPr>
          <w:rFonts w:cstheme="minorHAnsi"/>
        </w:rPr>
        <w:t xml:space="preserve"> For non-primary episode </w:t>
      </w:r>
      <w:r w:rsidR="00EE01B8">
        <w:rPr>
          <w:rFonts w:cstheme="minorHAnsi"/>
        </w:rPr>
        <w:t xml:space="preserve">(mother or pregnant person already has one type of herpes and has newly acquired the second type) </w:t>
      </w:r>
      <w:r w:rsidR="005743E8">
        <w:rPr>
          <w:rFonts w:cstheme="minorHAnsi"/>
        </w:rPr>
        <w:t xml:space="preserve">genital herpes lesions at birth, the risk is estimated </w:t>
      </w:r>
      <w:r w:rsidR="005743E8" w:rsidRPr="004B79C7">
        <w:rPr>
          <w:rFonts w:cstheme="minorHAnsi"/>
        </w:rPr>
        <w:t>25%</w:t>
      </w:r>
      <w:r w:rsidR="004B79C7" w:rsidRPr="00105BCB">
        <w:rPr>
          <w:rFonts w:cstheme="minorHAnsi"/>
        </w:rPr>
        <w:t xml:space="preserve"> </w:t>
      </w:r>
      <w:r w:rsidR="004B79C7" w:rsidRPr="00105BCB">
        <w:rPr>
          <w:rFonts w:cstheme="minorHAnsi"/>
        </w:rPr>
        <w:fldChar w:fldCharType="begin"/>
      </w:r>
      <w:r w:rsidR="00F40B62">
        <w:rPr>
          <w:rFonts w:cstheme="minorHAnsi"/>
        </w:rPr>
        <w:instrText xml:space="preserve"> ADDIN ZOTERO_ITEM CSL_CITATION {"citationID":"ffp1B28O","properties":{"formattedCitation":"(85)","plainCitation":"(85)","noteIndex":0},"citationItems":[{"id":12418,"uris":["http://zotero.org/users/9828707/items/8484AEQR"],"uri":["http://zotero.org/users/9828707/items/8484AEQR"],"itemData":{"id":12418,"type":"article-journal","abstract":"OBJECTIVE: Identify measures to diagnose, prevent, and treat genital herpes infection during pregnancy and childbirth as well as neonatal herpes infection.\nMATERIALS AND METHODS: Bibliographic search from the Medline and Cochrane Library databases and review of international clinical practice guidelines.\nRESULTS: Genital herpes lesions are most often due to HSV-2 (LE2). The risk of HSV seroconversion during pregnancy is 1-5% (LE2). Genital herpes lesions during pregnancy in a woman with a history of genital herpes is a recurrence. In this situation, there is no need for virologic confirmation (Grade B). In pregnant women with genital lesions who report they have not previously had genital herpes, virological confirmation by PCR and identifying the specific IgG type is necessary (professional consensus). A first episode of genital herpes during pregnancy should be treated with aciclovir (200 mg 5 times daily) or valaciclovir (1000 mg twice daily) for 5-10 days (Grade C), and recurrent herpes during pregnancy with aciclovir (200 mg 5 times daily) or valaciclovir (500 mg twice daily) (Grade C). The risk of neonatal herpes is estimated at between 25% and 44% if a non primary and primary first genital herpes episode is ongoing at delivery (LE2) and 1% for a recurrence (LE3). Antiviral prophylaxis should be offered to women with either a first or recurrent episode of genital herpes during pregnancy from 36 weeks of gestation until delivery (Grade B). Routine prophylaxis is not recommended for women with a history of genital herpes but no recurrence during pregnancy (professional consensus). A cesarean delivery is recommended if a first episode of genital herpes is suspected (or confirmed) at the onset of labor (Grade B) or if it occured less than 6 weeks before delivery (professional consensus) or in the event of premature rupture of the membranes at term. When a recurrence of genital herpes is underway at the onset of labor, cesarean delivery is most likely to be considered when the membranes are intact and vaginal delivery in cases of prolonged rupture of membranes (professional consensus). Neonatal herpes is rare and mainly due to HSV-1 (LE3). In most cases of neonatal herpes, mothers have no history of genital herpes (LE3). When neonatal herpes is suspected, various samples (blood and cerebrospinal fluid) for HSV PCR must be taken to confirm the diagnosis (professional consensus). Any newborn with suspected neonatal herpes should be treated with intravenous acyclovir (20 mg/kg 3 times daily) (grade A) before the PCR results are available (professional consensus). The duration of the treatment depends on the clinical form (professional consensus) CONCLUSION: There is no formal evidence that it is possible to reduce the risk of neonatal herpes in genital herpes during pregnancy. However, appropriate care can reduce the symptoms associated with herpes and the risk of recurrence at term, as well as cesarean rate because of herpes lesions.","container-title":"European Journal of Obstetrics, Gynecology, and Reproductive Biology","DOI":"10.1016/j.ejogrb.2018.03.011","ISSN":"1872-7654","journalAbbreviation":"Eur J Obstet Gynecol Reprod Biol","language":"eng","note":"PMID: 29571124","page":"93-101","source":"PubMed","title":"Prevention and management of genital herpes simplex infection during pregnancy and delivery: Guidelines from the French College of Gynaecologists and Obstetricians (CNGOF)","title-short":"Prevention and management of genital herpes simplex infection during pregnancy and delivery","volume":"224","author":[{"family":"Sénat","given":"Marie-Victoire"},{"family":"Anselem","given":"Olivia"},{"family":"Picone","given":"Olivier"},{"family":"Renesme","given":"Laurent"},{"family":"Sananès","given":"Nicolas"},{"family":"Vauloup-Fellous","given":"Christelle"},{"family":"Sellier","given":"Yann"},{"family":"Laplace","given":"Jean-Pierre"},{"family":"Sentilhes","given":"Loïc"}],"issued":{"date-parts":[["2018",5]]}}}],"schema":"https://github.com/citation-style-language/schema/raw/master/csl-citation.json"} </w:instrText>
      </w:r>
      <w:r w:rsidR="004B79C7" w:rsidRPr="00105BCB">
        <w:rPr>
          <w:rFonts w:cstheme="minorHAnsi"/>
        </w:rPr>
        <w:fldChar w:fldCharType="separate"/>
      </w:r>
      <w:r w:rsidR="00F40B62" w:rsidRPr="00F40B62">
        <w:rPr>
          <w:rFonts w:ascii="Calibri" w:hAnsi="Calibri" w:cs="Calibri"/>
        </w:rPr>
        <w:t>(85)</w:t>
      </w:r>
      <w:r w:rsidR="004B79C7" w:rsidRPr="00105BCB">
        <w:rPr>
          <w:rFonts w:cstheme="minorHAnsi"/>
        </w:rPr>
        <w:fldChar w:fldCharType="end"/>
      </w:r>
      <w:r w:rsidR="005743E8" w:rsidRPr="004B79C7">
        <w:rPr>
          <w:rFonts w:cstheme="minorHAnsi"/>
        </w:rPr>
        <w:t>.</w:t>
      </w:r>
      <w:r w:rsidR="00524883">
        <w:rPr>
          <w:rFonts w:cstheme="minorHAnsi"/>
        </w:rPr>
        <w:t xml:space="preserve"> </w:t>
      </w:r>
      <w:r w:rsidRPr="00AD5969">
        <w:rPr>
          <w:rFonts w:cstheme="minorHAnsi"/>
        </w:rPr>
        <w:t>The risk of perinatal transmission depends on the timing of maternal acquisition of HSV, with the highest risk in infants born to people who have not completed HSV seroconversion during pregnancy (most commonly in the third trimester, within 6 weeks of delivery)</w:t>
      </w:r>
      <w:r>
        <w:rPr>
          <w:rFonts w:cstheme="minorHAnsi"/>
        </w:rPr>
        <w:t xml:space="preserve">, and possibly those with low antibody avidity </w:t>
      </w:r>
      <w:r>
        <w:rPr>
          <w:rFonts w:cstheme="minorHAnsi"/>
        </w:rPr>
        <w:fldChar w:fldCharType="begin"/>
      </w:r>
      <w:r w:rsidR="00F40B62">
        <w:rPr>
          <w:rFonts w:cstheme="minorHAnsi"/>
        </w:rPr>
        <w:instrText xml:space="preserve"> ADDIN ZOTERO_ITEM CSL_CITATION {"citationID":"5pJCxHa4","properties":{"formattedCitation":"(86)","plainCitation":"(86)","noteIndex":0},"citationItems":[{"id":82,"uris":["http://zotero.org/users/9828707/items/BTIUM533"],"uri":["http://zotero.org/users/9828707/items/BTIUM533"],"itemData":{"id":82,"type":"article-journal","abstract":"OBJECTIVE: The objective of the study was to assess whether herpes simplex virus antibody avidity is associated with risk of transmission of herpes simplex virus to the neonate.\nSTUDY DESIGN: We developed a novel herpes simplex virus type 1 avidity test based on the commercially available Focus HerpeSelect-1 enzyme-linked immunosorbent assay kit using sera from nonpregnant subjects with genital herpes simplex virus-1 infection. We used this test, and the previously developed herpes simplex virus type 2 avidity test, to compare maternal herpes simplex virus-1 and herpes simplex virus-2 antibody avidity in women who transmitted herpes simplex virus to the neonate and women who had herpes simplex virus isolated from genital secretions at delivery but who did not transmit herpes simplex virus to their infants.\nRESULTS: Among nonpregnant subjects with genital herpes simplex virus-1 infection whose sera were used to develop the herpes simplex virus-1 avidity test, a significant relationship between herpes simplex virus-1 antibody avidity and time since herpes simplex virus-1 acquisition was observed (P &lt; .001, mixed-effects model), with median avidity values increasing over time after primary infection. Among pregnant, herpes simplex virus-1, or herpes simplex virus-2 seropositive women, 4 of 8 women (50%) with avidity 40 or greater transmitted herpes simplex virus to the neonate, compared with only 12 of 97 (12%) of women with avidity greater than 40 (P = .02).\nCONCLUSIONS: Herpes simplex virus-1 antibody avidity increased over time after genital herpes simplex virus-1 acquisition, as has been previously observed for herpes simplex virus-2. Among women with herpes simplex virus antibody at delivery, low antibody avidity was associated with herpes simplex virus transmission to the neonate and may be a useful marker for recent seroconversion.","container-title":"American Journal of Obstetrics and Gynecology","DOI":"10.1016/j.ajog.2006.02.013","ISSN":"1097-6868","issue":"1","journalAbbreviation":"Am J Obstet Gynecol","language":"eng","note":"PMID: 16813750","page":"115-120","source":"PubMed","title":"Maternal herpes simplex virus antibody avidity and risk of neonatal herpes","volume":"195","author":[{"family":"Brown","given":"Elizabeth L."},{"family":"Morrow","given":"Rhoda"},{"family":"Krantz","given":"Elizabeth M."},{"family":"Arvin","given":"Ann M."},{"family":"Prober","given":"Charles G."},{"family":"Yasukawa","given":"Linda L."},{"family":"Corey","given":"Lawrence"},{"family":"Wald","given":"Anna"}],"issued":{"date-parts":[["2006",7]]}}}],"schema":"https://github.com/citation-style-language/schema/raw/master/csl-citation.json"} </w:instrText>
      </w:r>
      <w:r>
        <w:rPr>
          <w:rFonts w:cstheme="minorHAnsi"/>
        </w:rPr>
        <w:fldChar w:fldCharType="separate"/>
      </w:r>
      <w:r w:rsidR="00F40B62" w:rsidRPr="00F40B62">
        <w:rPr>
          <w:rFonts w:ascii="Calibri" w:hAnsi="Calibri" w:cs="Calibri"/>
        </w:rPr>
        <w:t>(86)</w:t>
      </w:r>
      <w:r>
        <w:rPr>
          <w:rFonts w:cstheme="minorHAnsi"/>
        </w:rPr>
        <w:fldChar w:fldCharType="end"/>
      </w:r>
      <w:r w:rsidRPr="00AD5969">
        <w:rPr>
          <w:rFonts w:cstheme="minorHAnsi"/>
        </w:rPr>
        <w:t>.</w:t>
      </w:r>
    </w:p>
    <w:p w14:paraId="29663CE8" w14:textId="06046E7C" w:rsidR="00524883" w:rsidRPr="00AD5969" w:rsidRDefault="00524883" w:rsidP="00524883">
      <w:pPr>
        <w:pStyle w:val="ListParagraph"/>
        <w:numPr>
          <w:ilvl w:val="0"/>
          <w:numId w:val="9"/>
        </w:numPr>
        <w:rPr>
          <w:rFonts w:cstheme="minorHAnsi"/>
        </w:rPr>
      </w:pPr>
      <w:r w:rsidRPr="00AD5969">
        <w:rPr>
          <w:rFonts w:cstheme="minorHAnsi"/>
        </w:rPr>
        <w:lastRenderedPageBreak/>
        <w:t xml:space="preserve">Caesarean section should be recommended to all </w:t>
      </w:r>
      <w:r w:rsidR="00325B2B">
        <w:rPr>
          <w:rFonts w:cstheme="minorHAnsi"/>
        </w:rPr>
        <w:t xml:space="preserve">mothers and pregnant people </w:t>
      </w:r>
      <w:r w:rsidRPr="00AD5969">
        <w:rPr>
          <w:rFonts w:cstheme="minorHAnsi"/>
        </w:rPr>
        <w:t>presenting with primary</w:t>
      </w:r>
      <w:r w:rsidR="00D77A66">
        <w:rPr>
          <w:rFonts w:cstheme="minorHAnsi"/>
        </w:rPr>
        <w:t>/non-primary</w:t>
      </w:r>
      <w:r w:rsidRPr="00AD5969">
        <w:rPr>
          <w:rFonts w:cstheme="minorHAnsi"/>
        </w:rPr>
        <w:t xml:space="preserve"> episode genital herpes lesions at the time of delivery, </w:t>
      </w:r>
      <w:r w:rsidR="00730629" w:rsidRPr="00AD5969">
        <w:rPr>
          <w:rFonts w:cstheme="minorHAnsi"/>
        </w:rPr>
        <w:t>to</w:t>
      </w:r>
      <w:r w:rsidRPr="00AD5969">
        <w:rPr>
          <w:rFonts w:cstheme="minorHAnsi"/>
        </w:rPr>
        <w:t xml:space="preserve"> reduce exposure of the </w:t>
      </w:r>
      <w:proofErr w:type="spellStart"/>
      <w:r w:rsidRPr="00AD5969">
        <w:rPr>
          <w:rFonts w:cstheme="minorHAnsi"/>
        </w:rPr>
        <w:t>fetus</w:t>
      </w:r>
      <w:proofErr w:type="spellEnd"/>
      <w:r w:rsidRPr="00AD5969">
        <w:rPr>
          <w:rFonts w:cstheme="minorHAnsi"/>
        </w:rPr>
        <w:t xml:space="preserve"> to HSV which may be present in maternal genital </w:t>
      </w:r>
      <w:r w:rsidR="00730629" w:rsidRPr="00AD5969">
        <w:rPr>
          <w:rFonts w:cstheme="minorHAnsi"/>
        </w:rPr>
        <w:t>secretions</w:t>
      </w:r>
      <w:r w:rsidR="00730629">
        <w:rPr>
          <w:rFonts w:cstheme="minorHAnsi"/>
        </w:rPr>
        <w:t xml:space="preserve"> [</w:t>
      </w:r>
      <w:r w:rsidR="00F42EE6">
        <w:rPr>
          <w:rFonts w:cstheme="minorHAnsi"/>
        </w:rPr>
        <w:t>III, B]</w:t>
      </w:r>
    </w:p>
    <w:p w14:paraId="523B6014" w14:textId="2A295480" w:rsidR="00524883" w:rsidRDefault="00524883" w:rsidP="00524883">
      <w:pPr>
        <w:pStyle w:val="ListParagraph"/>
        <w:numPr>
          <w:ilvl w:val="0"/>
          <w:numId w:val="9"/>
        </w:numPr>
        <w:rPr>
          <w:rFonts w:cstheme="minorHAnsi"/>
        </w:rPr>
      </w:pPr>
      <w:r w:rsidRPr="00AD5969">
        <w:rPr>
          <w:rFonts w:cstheme="minorHAnsi"/>
        </w:rPr>
        <w:t xml:space="preserve">There is some evidence to suggest that the benefit of </w:t>
      </w:r>
      <w:r w:rsidR="00E43456">
        <w:rPr>
          <w:rFonts w:cstheme="minorHAnsi"/>
        </w:rPr>
        <w:t>C</w:t>
      </w:r>
      <w:r w:rsidRPr="00AD5969">
        <w:rPr>
          <w:rFonts w:cstheme="minorHAnsi"/>
        </w:rPr>
        <w:t>aesarean section reduces if the membranes have been ruptured for greater than 4 hours</w:t>
      </w:r>
      <w:r>
        <w:rPr>
          <w:rFonts w:cstheme="minorHAnsi"/>
        </w:rPr>
        <w:t xml:space="preserve"> </w:t>
      </w:r>
      <w:r>
        <w:rPr>
          <w:rFonts w:cstheme="minorHAnsi"/>
        </w:rPr>
        <w:fldChar w:fldCharType="begin"/>
      </w:r>
      <w:r w:rsidR="00F40B62">
        <w:rPr>
          <w:rFonts w:cstheme="minorHAnsi"/>
        </w:rPr>
        <w:instrText xml:space="preserve"> ADDIN ZOTERO_ITEM CSL_CITATION {"citationID":"c1yZZXzc","properties":{"formattedCitation":"(87)","plainCitation":"(87)","noteIndex":0},"citationItems":[{"id":44,"uris":["http://zotero.org/users/9828707/items/8NLCLGC8"],"uri":["http://zotero.org/users/9828707/items/8NLCLGC8"],"itemData":{"id":44,"type":"article-journal","container-title":"American journal of obstetrics and gynecology","ISSN":"0002-9378","issue":"6","note":"PMID: 4327295","page":"825-37","title":"Perinatal risk associated with maternal genital herpes simplex virus infection.","volume":"110","author":[{"family":"Nahmias","given":"A J"},{"family":"Josey","given":"W E"},{"family":"Naib","given":"Z M"},{"family":"Freeman","given":"M G"},{"family":"Fernandez","given":"R J"},{"family":"Wheeler","given":"J H"}],"issued":{"date-parts":[["1971",7,15]]}}}],"schema":"https://github.com/citation-style-language/schema/raw/master/csl-citation.json"} </w:instrText>
      </w:r>
      <w:r>
        <w:rPr>
          <w:rFonts w:cstheme="minorHAnsi"/>
        </w:rPr>
        <w:fldChar w:fldCharType="separate"/>
      </w:r>
      <w:r w:rsidR="00F40B62" w:rsidRPr="00F40B62">
        <w:rPr>
          <w:rFonts w:ascii="Calibri" w:hAnsi="Calibri" w:cs="Calibri"/>
        </w:rPr>
        <w:t>(87)</w:t>
      </w:r>
      <w:r>
        <w:rPr>
          <w:rFonts w:cstheme="minorHAnsi"/>
        </w:rPr>
        <w:fldChar w:fldCharType="end"/>
      </w:r>
      <w:r w:rsidRPr="00AD5969">
        <w:rPr>
          <w:rFonts w:cstheme="minorHAnsi"/>
        </w:rPr>
        <w:t xml:space="preserve">. However, there may be some benefit in performing a </w:t>
      </w:r>
      <w:r w:rsidR="00E43456">
        <w:rPr>
          <w:rFonts w:cstheme="minorHAnsi"/>
        </w:rPr>
        <w:t>C</w:t>
      </w:r>
      <w:r w:rsidRPr="00AD5969">
        <w:rPr>
          <w:rFonts w:cstheme="minorHAnsi"/>
        </w:rPr>
        <w:t>aesarean section even after this time interval</w:t>
      </w:r>
      <w:r>
        <w:rPr>
          <w:rFonts w:cstheme="minorHAnsi"/>
        </w:rPr>
        <w:t xml:space="preserve">, and </w:t>
      </w:r>
      <w:r w:rsidR="00E43456">
        <w:rPr>
          <w:rFonts w:cstheme="minorHAnsi"/>
        </w:rPr>
        <w:t>C</w:t>
      </w:r>
      <w:r>
        <w:rPr>
          <w:rFonts w:cstheme="minorHAnsi"/>
        </w:rPr>
        <w:t xml:space="preserve">aesarean section should be expedited in </w:t>
      </w:r>
      <w:r w:rsidR="00325B2B">
        <w:rPr>
          <w:rFonts w:cstheme="minorHAnsi"/>
        </w:rPr>
        <w:t xml:space="preserve">mothers and pregnant people </w:t>
      </w:r>
      <w:r>
        <w:rPr>
          <w:rFonts w:cstheme="minorHAnsi"/>
        </w:rPr>
        <w:t>whose membranes have ruptured to ensure that delivery occurs within 4 hours where possible</w:t>
      </w:r>
      <w:r w:rsidR="00F42EE6">
        <w:rPr>
          <w:rFonts w:cstheme="minorHAnsi"/>
        </w:rPr>
        <w:t xml:space="preserve"> [III, B]</w:t>
      </w:r>
      <w:r w:rsidRPr="00AD5969">
        <w:rPr>
          <w:rFonts w:cstheme="minorHAnsi"/>
        </w:rPr>
        <w:t>.</w:t>
      </w:r>
    </w:p>
    <w:p w14:paraId="6E70E582" w14:textId="77777777" w:rsidR="00E43456" w:rsidRDefault="00E43456" w:rsidP="00781B89">
      <w:pPr>
        <w:pStyle w:val="ListParagraph"/>
        <w:numPr>
          <w:ilvl w:val="0"/>
          <w:numId w:val="9"/>
        </w:numPr>
        <w:rPr>
          <w:rFonts w:cstheme="minorHAnsi"/>
        </w:rPr>
      </w:pPr>
      <w:r w:rsidRPr="00E43456">
        <w:rPr>
          <w:rFonts w:cstheme="minorHAnsi"/>
        </w:rPr>
        <w:t xml:space="preserve">For </w:t>
      </w:r>
      <w:r>
        <w:rPr>
          <w:rFonts w:cstheme="minorHAnsi"/>
        </w:rPr>
        <w:t>those</w:t>
      </w:r>
      <w:r w:rsidRPr="00E43456">
        <w:rPr>
          <w:rFonts w:cstheme="minorHAnsi"/>
        </w:rPr>
        <w:t xml:space="preserve"> who decline</w:t>
      </w:r>
      <w:r>
        <w:rPr>
          <w:rFonts w:cstheme="minorHAnsi"/>
        </w:rPr>
        <w:t xml:space="preserve"> a</w:t>
      </w:r>
      <w:r w:rsidRPr="00E43456">
        <w:rPr>
          <w:rFonts w:cstheme="minorHAnsi"/>
        </w:rPr>
        <w:t xml:space="preserve"> Caesarean section </w:t>
      </w:r>
      <w:r>
        <w:rPr>
          <w:rFonts w:cstheme="minorHAnsi"/>
        </w:rPr>
        <w:t>and proceed with vaginal delivery:</w:t>
      </w:r>
      <w:r>
        <w:rPr>
          <w:rFonts w:cstheme="minorHAnsi"/>
        </w:rPr>
        <w:tab/>
      </w:r>
    </w:p>
    <w:p w14:paraId="4AE1CA43" w14:textId="0E9B830D" w:rsidR="00524883" w:rsidRDefault="00E43456" w:rsidP="00E43456">
      <w:pPr>
        <w:pStyle w:val="ListParagraph"/>
        <w:numPr>
          <w:ilvl w:val="1"/>
          <w:numId w:val="9"/>
        </w:numPr>
        <w:rPr>
          <w:rFonts w:cstheme="minorHAnsi"/>
        </w:rPr>
      </w:pPr>
      <w:r>
        <w:rPr>
          <w:rFonts w:cstheme="minorHAnsi"/>
        </w:rPr>
        <w:t>I</w:t>
      </w:r>
      <w:r w:rsidR="00524883" w:rsidRPr="00E43456">
        <w:rPr>
          <w:rFonts w:cstheme="minorHAnsi"/>
        </w:rPr>
        <w:t xml:space="preserve">ntravenous </w:t>
      </w:r>
      <w:proofErr w:type="spellStart"/>
      <w:r w:rsidR="00524883" w:rsidRPr="00E43456">
        <w:rPr>
          <w:rFonts w:cstheme="minorHAnsi"/>
        </w:rPr>
        <w:t>aciclovir</w:t>
      </w:r>
      <w:proofErr w:type="spellEnd"/>
      <w:r w:rsidR="00524883" w:rsidRPr="00E43456">
        <w:rPr>
          <w:rFonts w:cstheme="minorHAnsi"/>
        </w:rPr>
        <w:t xml:space="preserve"> </w:t>
      </w:r>
      <w:r>
        <w:rPr>
          <w:rFonts w:cstheme="minorHAnsi"/>
        </w:rPr>
        <w:t xml:space="preserve">should be </w:t>
      </w:r>
      <w:r w:rsidR="00524883" w:rsidRPr="00E43456">
        <w:rPr>
          <w:rFonts w:cstheme="minorHAnsi"/>
        </w:rPr>
        <w:t xml:space="preserve">given intrapartum to </w:t>
      </w:r>
      <w:r w:rsidR="00325B2B">
        <w:rPr>
          <w:rFonts w:cstheme="minorHAnsi"/>
        </w:rPr>
        <w:t xml:space="preserve">mothers and pregnant people </w:t>
      </w:r>
      <w:r w:rsidR="00524883" w:rsidRPr="00E43456">
        <w:rPr>
          <w:rFonts w:cstheme="minorHAnsi"/>
        </w:rPr>
        <w:t xml:space="preserve">(5 mg/kg every 8 hours) and subsequently to the neonate (intravenous </w:t>
      </w:r>
      <w:proofErr w:type="spellStart"/>
      <w:r w:rsidR="00524883" w:rsidRPr="00E43456">
        <w:rPr>
          <w:rFonts w:cstheme="minorHAnsi"/>
        </w:rPr>
        <w:t>aciclovir</w:t>
      </w:r>
      <w:proofErr w:type="spellEnd"/>
      <w:r w:rsidR="00524883" w:rsidRPr="00E43456">
        <w:rPr>
          <w:rFonts w:cstheme="minorHAnsi"/>
        </w:rPr>
        <w:t xml:space="preserve"> 20 mg/kg every 8 hours) </w:t>
      </w:r>
      <w:r w:rsidR="00524883" w:rsidRPr="00E43456">
        <w:rPr>
          <w:rFonts w:cstheme="minorHAnsi"/>
        </w:rPr>
        <w:fldChar w:fldCharType="begin"/>
      </w:r>
      <w:r w:rsidR="00F40B62">
        <w:rPr>
          <w:rFonts w:cstheme="minorHAnsi"/>
        </w:rPr>
        <w:instrText xml:space="preserve"> ADDIN ZOTERO_ITEM CSL_CITATION {"citationID":"zhRz6xsL","properties":{"formattedCitation":"(56,88)","plainCitation":"(56,88)","noteIndex":0},"citationItems":[{"id":23,"uris":["http://zotero.org/users/9828707/items/4YAU79KB"],"uri":["http://zotero.org/users/9828707/items/4YAU79KB"],"itemData":{"id":23,"type":"article-journal","abstract":"To study the possible links between recurrent symptomatic genital herpes during pregnancy and risk for congenital abnormalities (CAs).","container-title":"Acta obstetricia et gynecologica Scandinavica","DOI":"10.1080/00016340801898943","ISSN":"1600-0412","issue":"3","note":"PMID: 18307068","page":"292-9","title":"No association between maternal recurrent genital herpes in pregnancy and higher risk for congenital abnormalities.","volume":"87","author":[{"family":"Acs","given":"Nándor"},{"family":"Bánhidy","given":"Ferenc"},{"family":"Puhó","given":"Erzsébet"},{"family":"Czeizel","given":"Andrew E"}],"issued":{"date-parts":[["2008",1]]}}},{"id":12,"uris":["http://zotero.org/users/9828707/items/RH7HW44M"],"uri":["http://zotero.org/users/9828707/items/RH7HW44M"],"itemData":{"id":12,"type":"article-journal","abstract":"Neonatal herpes still presents diagnostic and management problems in view of continuing high mortality and morbidity rates, even though effective antiviral therapy is now available. This article, which reviews current knowledge and progress, provides practical guidelines for the diagnosis, management and treatment of neonatal herpes, based on the literature and decades of experience. It is advisable to focus at the local level on detecting maternal cervical infection, applying the available diagnostic tools and obtaining appropriate medical specialty consultations, as well as improving health worker and patient education about detecting and managing herpes simplex virus infections.","container-title":"Herpes : the journal of the IHMF","ISSN":"0969-7667","issue":"2","note":"PMID: 15955265","page":"33-7","title":"Neonatal HSV infection Part I: continuing challenges.","volume":"11","author":[{"family":"Nahmias","given":"Andre J"}],"issued":{"date-parts":[["2004",8]]}}}],"schema":"https://github.com/citation-style-language/schema/raw/master/csl-citation.json"} </w:instrText>
      </w:r>
      <w:r w:rsidR="00524883" w:rsidRPr="00E43456">
        <w:rPr>
          <w:rFonts w:cstheme="minorHAnsi"/>
        </w:rPr>
        <w:fldChar w:fldCharType="separate"/>
      </w:r>
      <w:r w:rsidR="00F40B62" w:rsidRPr="00F40B62">
        <w:rPr>
          <w:rFonts w:ascii="Calibri" w:hAnsi="Calibri" w:cs="Calibri"/>
        </w:rPr>
        <w:t>(56,88)</w:t>
      </w:r>
      <w:r w:rsidR="00524883" w:rsidRPr="00E43456">
        <w:rPr>
          <w:rFonts w:cstheme="minorHAnsi"/>
        </w:rPr>
        <w:fldChar w:fldCharType="end"/>
      </w:r>
      <w:r w:rsidR="00524883" w:rsidRPr="00E43456">
        <w:rPr>
          <w:rFonts w:cstheme="minorHAnsi"/>
        </w:rPr>
        <w:t xml:space="preserve">. It is unknown whether </w:t>
      </w:r>
      <w:r>
        <w:rPr>
          <w:rFonts w:cstheme="minorHAnsi"/>
        </w:rPr>
        <w:t xml:space="preserve">this </w:t>
      </w:r>
      <w:r w:rsidR="00524883" w:rsidRPr="00E43456">
        <w:rPr>
          <w:rFonts w:cstheme="minorHAnsi"/>
        </w:rPr>
        <w:t>reduces the risk of neonatal HSV infection.</w:t>
      </w:r>
    </w:p>
    <w:p w14:paraId="231DA750" w14:textId="265D427B" w:rsidR="003F7093" w:rsidRDefault="003F7093" w:rsidP="003F7093">
      <w:pPr>
        <w:pStyle w:val="ListParagraph"/>
        <w:numPr>
          <w:ilvl w:val="0"/>
          <w:numId w:val="9"/>
        </w:numPr>
        <w:rPr>
          <w:rFonts w:cstheme="minorHAnsi"/>
        </w:rPr>
      </w:pPr>
      <w:r>
        <w:rPr>
          <w:rFonts w:cstheme="minorHAnsi"/>
        </w:rPr>
        <w:t xml:space="preserve">For those who proceed with a </w:t>
      </w:r>
      <w:r w:rsidRPr="00E43456">
        <w:rPr>
          <w:rFonts w:cstheme="minorHAnsi"/>
        </w:rPr>
        <w:t>Caesarean section</w:t>
      </w:r>
      <w:r>
        <w:rPr>
          <w:rFonts w:cstheme="minorHAnsi"/>
        </w:rPr>
        <w:t>, especially where the membranes have already ruptured:</w:t>
      </w:r>
    </w:p>
    <w:p w14:paraId="1E4CCD19" w14:textId="0041D4C7" w:rsidR="003F7093" w:rsidRDefault="003F7093" w:rsidP="003F7093">
      <w:pPr>
        <w:pStyle w:val="ListParagraph"/>
        <w:numPr>
          <w:ilvl w:val="1"/>
          <w:numId w:val="9"/>
        </w:numPr>
        <w:rPr>
          <w:rFonts w:cstheme="minorHAnsi"/>
        </w:rPr>
      </w:pPr>
      <w:r>
        <w:rPr>
          <w:rFonts w:cstheme="minorHAnsi"/>
        </w:rPr>
        <w:t>I</w:t>
      </w:r>
      <w:r w:rsidRPr="00E43456">
        <w:rPr>
          <w:rFonts w:cstheme="minorHAnsi"/>
        </w:rPr>
        <w:t xml:space="preserve">ntravenous </w:t>
      </w:r>
      <w:proofErr w:type="spellStart"/>
      <w:r w:rsidRPr="00E43456">
        <w:rPr>
          <w:rFonts w:cstheme="minorHAnsi"/>
        </w:rPr>
        <w:t>aciclovir</w:t>
      </w:r>
      <w:proofErr w:type="spellEnd"/>
      <w:r w:rsidRPr="00E43456">
        <w:rPr>
          <w:rFonts w:cstheme="minorHAnsi"/>
        </w:rPr>
        <w:t xml:space="preserve"> </w:t>
      </w:r>
      <w:r>
        <w:rPr>
          <w:rFonts w:cstheme="minorHAnsi"/>
        </w:rPr>
        <w:t>should be considered</w:t>
      </w:r>
      <w:r w:rsidRPr="00E43456">
        <w:rPr>
          <w:rFonts w:cstheme="minorHAnsi"/>
        </w:rPr>
        <w:t xml:space="preserve"> intrapartum to </w:t>
      </w:r>
      <w:r>
        <w:rPr>
          <w:rFonts w:cstheme="minorHAnsi"/>
        </w:rPr>
        <w:t xml:space="preserve">mothers and pregnant people </w:t>
      </w:r>
      <w:r w:rsidRPr="00E43456">
        <w:rPr>
          <w:rFonts w:cstheme="minorHAnsi"/>
        </w:rPr>
        <w:t xml:space="preserve">(5 mg/kg every 8 hours) and subsequently to the neonate (intravenous </w:t>
      </w:r>
      <w:proofErr w:type="spellStart"/>
      <w:r w:rsidRPr="00E43456">
        <w:rPr>
          <w:rFonts w:cstheme="minorHAnsi"/>
        </w:rPr>
        <w:t>aciclovir</w:t>
      </w:r>
      <w:proofErr w:type="spellEnd"/>
      <w:r w:rsidRPr="00E43456">
        <w:rPr>
          <w:rFonts w:cstheme="minorHAnsi"/>
        </w:rPr>
        <w:t xml:space="preserve"> 20 mg/kg every 8 hours) </w:t>
      </w:r>
      <w:r w:rsidRPr="00E43456">
        <w:rPr>
          <w:rFonts w:cstheme="minorHAnsi"/>
        </w:rPr>
        <w:fldChar w:fldCharType="begin"/>
      </w:r>
      <w:r>
        <w:rPr>
          <w:rFonts w:cstheme="minorHAnsi"/>
        </w:rPr>
        <w:instrText xml:space="preserve"> ADDIN ZOTERO_ITEM CSL_CITATION {"citationID":"zhRz6xsL","properties":{"formattedCitation":"(56,88)","plainCitation":"(56,88)","noteIndex":0},"citationItems":[{"id":23,"uris":["http://zotero.org/users/9828707/items/4YAU79KB"],"uri":["http://zotero.org/users/9828707/items/4YAU79KB"],"itemData":{"id":23,"type":"article-journal","abstract":"To study the possible links between recurrent symptomatic genital herpes during pregnancy and risk for congenital abnormalities (CAs).","container-title":"Acta obstetricia et gynecologica Scandinavica","DOI":"10.1080/00016340801898943","ISSN":"1600-0412","issue":"3","note":"PMID: 18307068","page":"292-9","title":"No association between maternal recurrent genital herpes in pregnancy and higher risk for congenital abnormalities.","volume":"87","author":[{"family":"Acs","given":"Nándor"},{"family":"Bánhidy","given":"Ferenc"},{"family":"Puhó","given":"Erzsébet"},{"family":"Czeizel","given":"Andrew E"}],"issued":{"date-parts":[["2008",1]]}}},{"id":12,"uris":["http://zotero.org/users/9828707/items/RH7HW44M"],"uri":["http://zotero.org/users/9828707/items/RH7HW44M"],"itemData":{"id":12,"type":"article-journal","abstract":"Neonatal herpes still presents diagnostic and management problems in view of continuing high mortality and morbidity rates, even though effective antiviral therapy is now available. This article, which reviews current knowledge and progress, provides practical guidelines for the diagnosis, management and treatment of neonatal herpes, based on the literature and decades of experience. It is advisable to focus at the local level on detecting maternal cervical infection, applying the available diagnostic tools and obtaining appropriate medical specialty consultations, as well as improving health worker and patient education about detecting and managing herpes simplex virus infections.","container-title":"Herpes : the journal of the IHMF","ISSN":"0969-7667","issue":"2","note":"PMID: 15955265","page":"33-7","title":"Neonatal HSV infection Part I: continuing challenges.","volume":"11","author":[{"family":"Nahmias","given":"Andre J"}],"issued":{"date-parts":[["2004",8]]}}}],"schema":"https://github.com/citation-style-language/schema/raw/master/csl-citation.json"} </w:instrText>
      </w:r>
      <w:r w:rsidRPr="00E43456">
        <w:rPr>
          <w:rFonts w:cstheme="minorHAnsi"/>
        </w:rPr>
        <w:fldChar w:fldCharType="separate"/>
      </w:r>
      <w:r w:rsidRPr="00F40B62">
        <w:rPr>
          <w:rFonts w:ascii="Calibri" w:hAnsi="Calibri" w:cs="Calibri"/>
        </w:rPr>
        <w:t>(56,88)</w:t>
      </w:r>
      <w:r w:rsidRPr="00E43456">
        <w:rPr>
          <w:rFonts w:cstheme="minorHAnsi"/>
        </w:rPr>
        <w:fldChar w:fldCharType="end"/>
      </w:r>
      <w:r w:rsidRPr="00E43456">
        <w:rPr>
          <w:rFonts w:cstheme="minorHAnsi"/>
        </w:rPr>
        <w:t xml:space="preserve">. It is unknown whether </w:t>
      </w:r>
      <w:r>
        <w:rPr>
          <w:rFonts w:cstheme="minorHAnsi"/>
        </w:rPr>
        <w:t xml:space="preserve">this </w:t>
      </w:r>
      <w:r w:rsidRPr="00E43456">
        <w:rPr>
          <w:rFonts w:cstheme="minorHAnsi"/>
        </w:rPr>
        <w:t>reduces the risk of neonatal HSV infection.</w:t>
      </w:r>
    </w:p>
    <w:p w14:paraId="266D932E" w14:textId="7FFB4AF6" w:rsidR="00BA29B4" w:rsidRDefault="00EE01B8" w:rsidP="00BA29B4">
      <w:pPr>
        <w:pStyle w:val="ListParagraph"/>
        <w:numPr>
          <w:ilvl w:val="0"/>
          <w:numId w:val="25"/>
        </w:numPr>
        <w:rPr>
          <w:rFonts w:cstheme="minorHAnsi"/>
        </w:rPr>
      </w:pPr>
      <w:r>
        <w:rPr>
          <w:rFonts w:cstheme="minorHAnsi"/>
        </w:rPr>
        <w:t>Mothers and previously pregnant people</w:t>
      </w:r>
      <w:r w:rsidR="00BA29B4">
        <w:rPr>
          <w:rFonts w:cstheme="minorHAnsi"/>
        </w:rPr>
        <w:t xml:space="preserve"> who present with first episode genital herpes and /or disseminated HSV up to </w:t>
      </w:r>
      <w:r w:rsidR="00065473">
        <w:t>the</w:t>
      </w:r>
      <w:r w:rsidR="00065473" w:rsidRPr="003927AA">
        <w:t xml:space="preserve"> </w:t>
      </w:r>
      <w:r w:rsidR="00D93556">
        <w:t>4</w:t>
      </w:r>
      <w:r w:rsidR="00065473" w:rsidRPr="003927AA">
        <w:t xml:space="preserve"> weeks </w:t>
      </w:r>
      <w:r w:rsidR="00065473">
        <w:t xml:space="preserve">following birth </w:t>
      </w:r>
      <w:r w:rsidR="00BA29B4">
        <w:rPr>
          <w:rFonts w:cstheme="minorHAnsi"/>
        </w:rPr>
        <w:t xml:space="preserve">are likely to have been shedding at delivery. The adult may have been unwell without classical herpetic lesions. This places the baby at high risk of neonatal HSV, they should be  </w:t>
      </w:r>
      <w:r w:rsidR="00BA29B4" w:rsidRPr="008E229F">
        <w:rPr>
          <w:rFonts w:cstheme="minorHAnsi"/>
        </w:rPr>
        <w:t xml:space="preserve"> managed as a highest risk neonatal case (see</w:t>
      </w:r>
      <w:r w:rsidR="00BA29B4">
        <w:rPr>
          <w:rFonts w:cstheme="minorHAnsi"/>
        </w:rPr>
        <w:t xml:space="preserve"> section ‘Management of the neonate’</w:t>
      </w:r>
      <w:r w:rsidR="00BA29B4" w:rsidRPr="008E229F">
        <w:rPr>
          <w:rFonts w:cstheme="minorHAnsi"/>
        </w:rPr>
        <w:t>)</w:t>
      </w:r>
      <w:r w:rsidR="00F42EE6">
        <w:rPr>
          <w:rFonts w:cstheme="minorHAnsi"/>
        </w:rPr>
        <w:t xml:space="preserve"> [IV, C]</w:t>
      </w:r>
      <w:r w:rsidR="00BA29B4" w:rsidRPr="008E229F">
        <w:rPr>
          <w:rFonts w:cstheme="minorHAnsi"/>
        </w:rPr>
        <w:t xml:space="preserve">. </w:t>
      </w:r>
    </w:p>
    <w:p w14:paraId="4DDBEF00" w14:textId="77777777" w:rsidR="00547C2D" w:rsidRPr="00AD5969" w:rsidRDefault="00547C2D">
      <w:pPr>
        <w:rPr>
          <w:rFonts w:cstheme="minorHAnsi"/>
        </w:rPr>
      </w:pPr>
    </w:p>
    <w:p w14:paraId="7735ABAF" w14:textId="77777777" w:rsidR="00217A5D" w:rsidRPr="00695750" w:rsidRDefault="00AB792E" w:rsidP="00217A5D">
      <w:pPr>
        <w:rPr>
          <w:rFonts w:cstheme="minorHAnsi"/>
          <w:bCs/>
        </w:rPr>
      </w:pPr>
      <w:r w:rsidRPr="00AD5969">
        <w:rPr>
          <w:rFonts w:cstheme="minorHAnsi"/>
          <w:b/>
        </w:rPr>
        <w:t xml:space="preserve">Recurrent genital herpes </w:t>
      </w:r>
      <w:r w:rsidR="00E43456">
        <w:rPr>
          <w:rFonts w:cstheme="minorHAnsi"/>
          <w:b/>
        </w:rPr>
        <w:t>at onset of labour</w:t>
      </w:r>
      <w:r w:rsidR="00D77A66">
        <w:rPr>
          <w:rFonts w:cstheme="minorHAnsi"/>
          <w:b/>
        </w:rPr>
        <w:t xml:space="preserve"> when primary/non-primary infection was acquired before the 3</w:t>
      </w:r>
      <w:r w:rsidR="00D77A66" w:rsidRPr="00105BCB">
        <w:rPr>
          <w:rFonts w:cstheme="minorHAnsi"/>
          <w:b/>
          <w:vertAlign w:val="superscript"/>
        </w:rPr>
        <w:t>rd</w:t>
      </w:r>
      <w:r w:rsidR="00D77A66">
        <w:rPr>
          <w:rFonts w:cstheme="minorHAnsi"/>
          <w:b/>
        </w:rPr>
        <w:t xml:space="preserve"> trimester or more than 6 weeks prior to delivery</w:t>
      </w:r>
      <w:r w:rsidR="00217A5D">
        <w:rPr>
          <w:rFonts w:cstheme="minorHAnsi"/>
          <w:b/>
        </w:rPr>
        <w:t xml:space="preserve"> </w:t>
      </w:r>
      <w:r w:rsidR="00217A5D">
        <w:rPr>
          <w:rFonts w:cstheme="minorHAnsi"/>
          <w:bCs/>
        </w:rPr>
        <w:t>(to be read in conjunction with the general management section above)</w:t>
      </w:r>
    </w:p>
    <w:p w14:paraId="02EA958D" w14:textId="5A680360" w:rsidR="00547C2D" w:rsidRPr="00AD5969" w:rsidRDefault="00325B2B" w:rsidP="00C6520E">
      <w:pPr>
        <w:pStyle w:val="ListParagraph"/>
        <w:numPr>
          <w:ilvl w:val="0"/>
          <w:numId w:val="10"/>
        </w:numPr>
        <w:rPr>
          <w:rFonts w:cstheme="minorHAnsi"/>
        </w:rPr>
      </w:pPr>
      <w:r>
        <w:rPr>
          <w:rFonts w:cstheme="minorHAnsi"/>
        </w:rPr>
        <w:t xml:space="preserve">Mothers and pregnant people </w:t>
      </w:r>
      <w:r w:rsidR="00AB792E" w:rsidRPr="00AD5969">
        <w:rPr>
          <w:rFonts w:cstheme="minorHAnsi"/>
        </w:rPr>
        <w:t>presenting with recurrent genital herpes lesions at the onset of labour should be advised that the risk to the baby of neonatal herpes is low (0–3% for vaginal delivery)</w:t>
      </w:r>
      <w:r w:rsidR="00456AD5">
        <w:rPr>
          <w:rFonts w:cstheme="minorHAnsi"/>
        </w:rPr>
        <w:t xml:space="preserve"> </w:t>
      </w:r>
      <w:r w:rsidR="00456AD5">
        <w:rPr>
          <w:rFonts w:cstheme="minorHAnsi"/>
        </w:rPr>
        <w:fldChar w:fldCharType="begin"/>
      </w:r>
      <w:r w:rsidR="00F40B62">
        <w:rPr>
          <w:rFonts w:cstheme="minorHAnsi"/>
        </w:rPr>
        <w:instrText xml:space="preserve"> ADDIN ZOTERO_ITEM CSL_CITATION {"citationID":"qysNRLis","properties":{"formattedCitation":"(70)","plainCitation":"(70)","noteIndex":0},"citationItems":[{"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schema":"https://github.com/citation-style-language/schema/raw/master/csl-citation.json"} </w:instrText>
      </w:r>
      <w:r w:rsidR="00456AD5">
        <w:rPr>
          <w:rFonts w:cstheme="minorHAnsi"/>
        </w:rPr>
        <w:fldChar w:fldCharType="separate"/>
      </w:r>
      <w:r w:rsidR="00F40B62" w:rsidRPr="00F40B62">
        <w:rPr>
          <w:rFonts w:ascii="Calibri" w:hAnsi="Calibri" w:cs="Calibri"/>
        </w:rPr>
        <w:t>(70)</w:t>
      </w:r>
      <w:r w:rsidR="00456AD5">
        <w:rPr>
          <w:rFonts w:cstheme="minorHAnsi"/>
        </w:rPr>
        <w:fldChar w:fldCharType="end"/>
      </w:r>
      <w:r w:rsidR="00F42EE6">
        <w:rPr>
          <w:rFonts w:cstheme="minorHAnsi"/>
        </w:rPr>
        <w:t xml:space="preserve"> [III, B]</w:t>
      </w:r>
      <w:r w:rsidR="00AB792E" w:rsidRPr="00AD5969">
        <w:rPr>
          <w:rFonts w:cstheme="minorHAnsi"/>
        </w:rPr>
        <w:t>.</w:t>
      </w:r>
      <w:r w:rsidR="0037792E" w:rsidRPr="00AD5969">
        <w:rPr>
          <w:rFonts w:cstheme="minorHAnsi"/>
          <w:vertAlign w:val="superscript"/>
        </w:rPr>
        <w:t xml:space="preserve"> </w:t>
      </w:r>
    </w:p>
    <w:p w14:paraId="50AECF7B" w14:textId="3AFA822B" w:rsidR="00C8546F" w:rsidRDefault="00AB792E" w:rsidP="00C6520E">
      <w:pPr>
        <w:pStyle w:val="ListParagraph"/>
        <w:numPr>
          <w:ilvl w:val="0"/>
          <w:numId w:val="10"/>
        </w:numPr>
        <w:rPr>
          <w:rFonts w:cstheme="minorHAnsi"/>
        </w:rPr>
      </w:pPr>
      <w:r w:rsidRPr="00AD5969">
        <w:rPr>
          <w:rFonts w:cstheme="minorHAnsi"/>
        </w:rPr>
        <w:t xml:space="preserve">Vaginal delivery should be offered to </w:t>
      </w:r>
      <w:r w:rsidR="001C25D8">
        <w:rPr>
          <w:rFonts w:cstheme="minorHAnsi"/>
        </w:rPr>
        <w:t xml:space="preserve">mothers and pregnant people </w:t>
      </w:r>
      <w:r w:rsidR="00C8546F">
        <w:rPr>
          <w:rFonts w:cstheme="minorHAnsi"/>
        </w:rPr>
        <w:t xml:space="preserve">where there is confidence that genital </w:t>
      </w:r>
      <w:r w:rsidRPr="00AD5969">
        <w:rPr>
          <w:rFonts w:cstheme="minorHAnsi"/>
        </w:rPr>
        <w:t xml:space="preserve">herpes lesions </w:t>
      </w:r>
      <w:r w:rsidR="00C8546F">
        <w:rPr>
          <w:rFonts w:cstheme="minorHAnsi"/>
        </w:rPr>
        <w:t xml:space="preserve">noted </w:t>
      </w:r>
      <w:r w:rsidRPr="00AD5969">
        <w:rPr>
          <w:rFonts w:cstheme="minorHAnsi"/>
        </w:rPr>
        <w:t>at the onset of labour</w:t>
      </w:r>
      <w:r w:rsidR="00C8546F">
        <w:rPr>
          <w:rFonts w:cstheme="minorHAnsi"/>
        </w:rPr>
        <w:t xml:space="preserve"> are associated with recurrent rather than primary</w:t>
      </w:r>
      <w:r w:rsidR="00D77A66">
        <w:rPr>
          <w:rFonts w:cstheme="minorHAnsi"/>
        </w:rPr>
        <w:t>/non-primary</w:t>
      </w:r>
      <w:r w:rsidR="00C8546F">
        <w:rPr>
          <w:rFonts w:cstheme="minorHAnsi"/>
        </w:rPr>
        <w:t xml:space="preserve"> infection</w:t>
      </w:r>
      <w:r w:rsidRPr="00AD5969">
        <w:rPr>
          <w:rFonts w:cstheme="minorHAnsi"/>
        </w:rPr>
        <w:t xml:space="preserve">. </w:t>
      </w:r>
      <w:r w:rsidR="00C8546F" w:rsidRPr="00AD5969">
        <w:rPr>
          <w:rFonts w:cstheme="minorHAnsi"/>
        </w:rPr>
        <w:t xml:space="preserve">Evidence from the Netherlands shows that a conservative approach, </w:t>
      </w:r>
      <w:r w:rsidR="00DA0D75">
        <w:rPr>
          <w:rFonts w:cstheme="minorHAnsi"/>
        </w:rPr>
        <w:t>facilitating</w:t>
      </w:r>
      <w:r w:rsidR="00DA0D75" w:rsidRPr="00AD5969">
        <w:rPr>
          <w:rFonts w:cstheme="minorHAnsi"/>
        </w:rPr>
        <w:t xml:space="preserve"> </w:t>
      </w:r>
      <w:r w:rsidR="00C8546F" w:rsidRPr="00AD5969">
        <w:rPr>
          <w:rFonts w:cstheme="minorHAnsi"/>
        </w:rPr>
        <w:t>vaginal delivery in the presence of an anogenital lesion, has not been associated with a rise in the number of neonatal HSV cases</w:t>
      </w:r>
      <w:r w:rsidR="00C8546F">
        <w:rPr>
          <w:rFonts w:cstheme="minorHAnsi"/>
        </w:rPr>
        <w:t xml:space="preserve"> </w:t>
      </w:r>
      <w:r w:rsidR="00C8546F">
        <w:rPr>
          <w:rFonts w:cstheme="minorHAnsi"/>
        </w:rPr>
        <w:fldChar w:fldCharType="begin"/>
      </w:r>
      <w:r w:rsidR="00F40B62">
        <w:rPr>
          <w:rFonts w:cstheme="minorHAnsi"/>
        </w:rPr>
        <w:instrText xml:space="preserve"> ADDIN ZOTERO_ITEM CSL_CITATION {"citationID":"DBeyrbcf","properties":{"formattedCitation":"(70)","plainCitation":"(70)","noteIndex":0},"citationItems":[{"id":7,"uris":["http://zotero.org/users/9828707/items/GGWB88FW"],"uri":["http://zotero.org/users/9828707/items/GGWB88FW"],"itemData":{"id":7,"type":"article-journal","abstract":"We studied the risk of herpes simplex virus (HSV) infections in neonates exposed to HSV at the time of vaginal delivery to mothers with a history of recurrent genital HSV infections. None of 34 infants exposed to HSV type 2 acquired an HSV infection. On the basis of this sample, the 95 percent confidence limit for the theoretical maximum infection rate is 8 percent. Cord blood or blood obtained during the first two weeks of life was available from 33 of the 34 exposed, uninfected neonates. All 33 of the samples possessed demonstrable neutralizing antibody to HSV type 2, and 79 percent had titers above 1:20. These results were compared with those in a previously studied group of neonates with HSV infections; the latter infants were significantly less likely at the onset of symptoms to have demonstrable neutralizing antibody to HSV type 2 (P = 0.000148) or to have titers above 1:20 (P less than 0.00001). We conclude that given the low attack rate, empirical antiviral therapy is not warranted in all infants of mothers with recurrent genital HSV infection who are exposed to the virus in the birth canal. Our findings suggest that the presence and titer of neutralizing antibody to HSV contribute to the low attack rate.","container-title":"The New England journal of medicine","DOI":"10.1056/NEJM198701293160503","ISSN":"0028-4793","issue":"5","note":"PMID: 3025727","page":"240-4","title":"Low risk of herpes simplex virus infections in neonates exposed to the virus at the time of vaginal delivery to mothers with recurrent genital herpes simplex virus infections.","volume":"316","author":[{"family":"Prober","given":"C G"},{"family":"Sullender","given":"W M"},{"family":"Yasukawa","given":"L L"},{"family":"Au","given":"D S"},{"family":"Yeager","given":"A S"},{"family":"Arvin","given":"A M"}],"issued":{"date-parts":[["1987",1,29]]}}}],"schema":"https://github.com/citation-style-language/schema/raw/master/csl-citation.json"} </w:instrText>
      </w:r>
      <w:r w:rsidR="00C8546F">
        <w:rPr>
          <w:rFonts w:cstheme="minorHAnsi"/>
        </w:rPr>
        <w:fldChar w:fldCharType="separate"/>
      </w:r>
      <w:r w:rsidR="00F40B62" w:rsidRPr="00F40B62">
        <w:rPr>
          <w:rFonts w:ascii="Calibri" w:hAnsi="Calibri" w:cs="Calibri"/>
        </w:rPr>
        <w:t>(70)</w:t>
      </w:r>
      <w:r w:rsidR="00C8546F">
        <w:rPr>
          <w:rFonts w:cstheme="minorHAnsi"/>
        </w:rPr>
        <w:fldChar w:fldCharType="end"/>
      </w:r>
      <w:r w:rsidR="00F42EE6">
        <w:rPr>
          <w:rFonts w:cstheme="minorHAnsi"/>
        </w:rPr>
        <w:t xml:space="preserve"> [III, B]</w:t>
      </w:r>
      <w:r w:rsidR="00C8546F" w:rsidRPr="00AD5969">
        <w:rPr>
          <w:rFonts w:cstheme="minorHAnsi"/>
        </w:rPr>
        <w:t>.</w:t>
      </w:r>
      <w:r w:rsidR="00C8546F" w:rsidRPr="00AD5969">
        <w:rPr>
          <w:rFonts w:cstheme="minorHAnsi"/>
          <w:vertAlign w:val="superscript"/>
        </w:rPr>
        <w:t xml:space="preserve"> </w:t>
      </w:r>
    </w:p>
    <w:p w14:paraId="54E8E995" w14:textId="45664384" w:rsidR="00D77A66" w:rsidRPr="00EA5BD4" w:rsidRDefault="00EA5BD4" w:rsidP="00C6520E">
      <w:pPr>
        <w:pStyle w:val="ListParagraph"/>
        <w:numPr>
          <w:ilvl w:val="0"/>
          <w:numId w:val="10"/>
        </w:numPr>
        <w:rPr>
          <w:rFonts w:cstheme="minorHAnsi"/>
        </w:rPr>
      </w:pPr>
      <w:r w:rsidRPr="00EA5BD4">
        <w:rPr>
          <w:rFonts w:cstheme="minorHAnsi"/>
        </w:rPr>
        <w:t xml:space="preserve">Where suppressive antivirals for the pregnant woman or person with known genital herpes has been started earlier in pregnancy, these reduce asymptomatic HSV shedding and lesions at term, and may also reduce premature delivery. However maternal antiviral suppressive therapy has not been studied sufficiently to definitively demonstrate that it prevents neonatal HSV disease </w:t>
      </w:r>
      <w:r w:rsidRPr="00EA5BD4">
        <w:rPr>
          <w:rFonts w:cstheme="minorHAnsi"/>
        </w:rPr>
        <w:fldChar w:fldCharType="begin"/>
      </w:r>
      <w:r w:rsidR="007D6AEB">
        <w:rPr>
          <w:rFonts w:cstheme="minorHAnsi"/>
        </w:rPr>
        <w:instrText xml:space="preserve"> ADDIN ZOTERO_ITEM CSL_CITATION {"citationID":"J5rs1z1G","properties":{"formattedCitation":"(32\\uc0\\u8211{}42)","plainCitation":"(32–42)","noteIndex":0},"citationItems":[{"id":61,"uris":["http://zotero.org/users/9828707/items/IVH2JQ3L"],"uri":["http://zotero.org/users/9828707/items/IVH2JQ3L"],"itemData":{"id":61,"type":"article-journal","abstract":"Genital herpes simplex virus (HSV) infection is one of the most common viral sexually transmitted diseases in the United States. Perinatal transmission of the virus to the fetus or neonate is a major concern in affected pregnancies. Our objective was to systematically review published data to estimate the effect of prophylactic acyclovir provided to pregnant women near term on the rate of recurrent genital herpes at delivery; the number of cesarean deliveries performed for clinical HSV recurrences or prodromal symptoms; and the prevalence of HSV virologic detection at delivery.","container-title":"Obstetrics and gynecology","ISSN":"0029-7844","issue":"6","note":"PMID: 14662233","page":"1396-403","title":"Acyclovir prophylaxis to prevent herpes simplex virus recurrence at delivery: a systematic review.","volume":"102","author":[{"family":"Sheffield","given":"Jeanne S"},{"family":"Hollier","given":"Lisa M"},{"family":"Hill","given":"James B"},{"family":"Stuart","given":"Gretchen S"},{"family":"Wendel","given":"George D"}],"issued":{"date-parts":[["2003",12]]}}},{"id":60,"uris":["http://zotero.org/users/9828707/items/H9Y6D4WE"],"uri":["http://zotero.org/users/9828707/items/H9Y6D4WE"],"itemData":{"id":60,"type":"article-journal","abstract":"The purpose of this study was to assess the efficacy of acyclovir in the reduction of herpes simplex virus culture and polymerase chain reaction positivity and cesarean delivery.","container-title":"American journal of obstetrics and gynecology","ISSN":"0002-9378","issue":"3","note":"PMID: 12634667","page":"836-43","title":"A double-blind, randomized, placebo-controlled trial of acyclovir in late pregnancy for the reduction of herpes simplex virus shedding and cesarean delivery.","volume":"188","author":[{"family":"Watts","given":"D Heather"},{"family":"Brown","given":"Zane A"},{"family":"Money","given":"Deborah"},{"family":"Selke","given":"Stacy"},{"family":"Huang","given":"Meei Li"},{"family":"Sacks","given":"Stephen L"},{"family":"Corey","given":"Lawrence"}],"issued":{"date-parts":[["2003",3]]}}},{"id":59,"uris":["http://zotero.org/users/9828707/items/KMUA5W2Q"],"uri":["http://zotero.org/users/9828707/items/KMUA5W2Q"],"itemData":{"id":59,"type":"article-journal","abstract":"To determine if suppressive acyclovir near term decreased the frequency of clinical recurrences at delivery in women with recurrent genital herpes simplex virus (HSV) infection.","container-title":"Infectious diseases in obstetrics and gynecology","DOI":"10.1155/S1064744902000054","ISSN":"1064-7449","issue":"2","note":"PMID: 12530483","page":"71-7","title":"Acyclovir suppression to prevent recurrent genital herpes at delivery.","volume":"10","author":[{"family":"Scott","given":"L L"},{"family":"Hollier","given":"L M"},{"family":"McIntire","given":"D"},{"family":"Sanchez","given":"P J"},{"family":"Jackson","given":"G L"},{"family":"Wendel","given":"G D"}],"issued":{"date-parts":[["2002",1]]}}},{"id":58,"uris":["http://zotero.org/users/9828707/items/KX4LJWHK"],"uri":["http://zotero.org/users/9828707/items/KX4LJWHK"],"itemData":{"id":58,"type":"article-journal","abstract":"To evaluate the efficacy and safety of a suppressive course of acyclovir in late pregnancy in women with recurrent genital herpes infection on the incidence of viral shedding, herpes lesion development and caesarean section for recurrent genital herpes.","container-title":"British journal of obstetrics and gynaecology","ISSN":"0306-5456","issue":"3","note":"PMID: 9532986","page":"275-80","title":"A randomised placebo controlled trial of suppressive acyclovir in late pregnancy in women with recurrent genital herpes infection.","volume":"105","author":[{"family":"Brocklehurst","given":"P"},{"family":"Kinghorn","given":"G"},{"family":"Carney","given":"O"},{"family":"Helsen","given":"K"},{"family":"Ross","given":"E"},{"family":"Ellis","given":"E"},{"family":"Shen","given":"R"},{"family":"Cowan","given":"F"},{"family":"Mindel","given":"A"}],"issued":{"date-parts":[["1998",3]]}}},{"id":57,"uris":["http://zotero.org/users/9828707/items/VUZ4TIPG"],"uri":["http://zotero.org/users/9828707/items/VUZ4TIPG"],"itemData":{"id":57,"type":"article-journal","abstract":"To determine if suppressive acyclovir therapy given to term gravidas experiencing a first episode of genital herpes simplex virus (HSV)-infection during pregnancy decreases the need for cesarean delivery for that indication.","container-title":"Obstetrics and gynecology","ISSN":"0029-7844","issue":"1","note":"PMID: 8532270","page":"69-73","title":"Acyclovir suppression to prevent cesarean delivery after first-episode genital herpes.","volume":"87","author":[{"family":"Scott","given":"L L"},{"family":"Sanchez","given":"P J"},{"family":"Jackson","given":"G L"},{"family":"Zeray","given":"F"},{"family":"Wendel","given":"G D"}],"issued":{"date-parts":[["1996",1]]}}},{"id":56,"uris":["http://zotero.org/users/9828707/items/3SZFGZQH"],"uri":["http://zotero.org/users/9828707/items/3SZFGZQH"],"itemData":{"id":56,"type":"article-journal","abstract":"Neonatal herpes affects about 1 in 15,000 newborns and the prognosis for disseminated disease with encephalitis is poor. We investigated whether acyclovir prophylaxis in late pregnancy effectively reduces the risk of viral shedding and, hence, of mother-to-child transmission at delivery. A prospective study was conducted. Pregnant women who had at least one episode of genital herpes during pregnancy were randomly assigned to two groups: group 1 (n=167) received oral acyclovir from 36 weeks of gestation to term; group 2 (n=121) received no treatment. Group 3 (n=201) comprised women not given prophylaxis who had a history of genital herpes, but no active episodes during pregnancy. No specific instruction were set up for obstetrical management except for cesarean section in case of a suspected herpes lesion at the time of labor. The rate of Cesarean section was 8.4% in group 1, 16.5% in group 2, and 9.9% in group 3 (p&lt;0.001). 75% of cesareans in group 2 and 10% in group 3 were done for genital herpes. Percentage of viral shedding was, respectively, 0% (group1), 5% (group2), and 0.5%(group3) (p&lt;0.05). These findings underline the value of antiviral prophylaxis in late pregnancy for women with a known history of genital herpes. Such prophylaxis only partly prevents neonatal herpes infection, because it is not applicable to patients with no known clinical history but may excrete the virus.","container-title":"European journal of obstetrics, gynecology, and reproductive biology","ISSN":"0301-2115","issue":"1","note":"PMID: 11311761","page":"55-8","title":"Acyclovir prophylaxis in late pregnancy prevents recurrent genital herpes and viral shedding.","volume":"96","author":[{"family":"Braig","given":"S"},{"family":"Luton","given":"D"},{"family":"Sibony","given":"O"},{"family":"Edlinger","given":"C"},{"family":"Boissinot","given":"C"},{"family":"Blot","given":"P"},{"family":"Oury","given":"J F"}],"issued":{"date-parts":[["2001",5]]}}},{"id":55,"uris":["http://zotero.org/users/9828707/items/MLN74QS5"],"uri":["http://zotero.org/users/9828707/items/MLN74QS5"],"itemData":{"id":55,"type":"article-journal","abstract":"Genital herpes simplex virus (HSV) infection is one of the most common viral sexually transmitted infections. The majority of women with genital herpes will have a recurrence during pregnancy. Transmission of the virus from mother to fetus typically occurs by direct contact with virus in the genital tract during birth.","container-title":"Cochrane database of systematic reviews (Online)","DOI":"10.1002/14651858.CD004946.pub2","ISSN":"1469-493X","issue":"1","note":"PMID: 18254066","page":"CD004946","title":"Third trimester antiviral prophylaxis for preventing maternal genital herpes simplex virus (HSV) recurrences and neonatal infection.","author":[{"family":"Hollier","given":"L M"},{"family":"Wendel","given":"G D"}],"issued":{"date-parts":[["2008",1]]}}},{"id":64,"uris":["http://zotero.org/users/9828707/items/9XL2MNQM"],"uri":["http://zotero.org/users/9828707/items/9XL2MNQM"],"itemData":{"id":64,"type":"article-journal","abstract":"To measure the efficacy of valacyclovir suppression in late pregnancy to reduce the incidence of recurrent genital herpes in labor and subsequent cesarean delivery.","container-title":"Obstetrics and gynecology","DOI":"10.1097/01.AOG.0000219749.96274.15","ISSN":"0029-7844","issue":"1","note":"PMID: 16816068","page":"141-7","title":"Valacyclovir prophylaxis to prevent recurrent herpes at delivery: a randomized clinical trial.","volume":"108","author":[{"family":"Sheffield","given":"Jeanne S"},{"family":"Hill","given":"James B"},{"family":"Hollier","given":"Lisa M"},{"family":"Laibl","given":"Vanessa R"},{"family":"Roberts","given":"Scott W"},{"family":"Sanchez","given":"Pablo J"},{"family":"Wendel","given":"George D"}],"issued":{"date-parts":[["2006",7]]}}},{"id":12413,"uris":["http://zotero.org/users/9828707/items/G9NNUYWM"],"uri":["http://zotero.org/users/9828707/items/G9NNUYWM"],"itemData":{"id":12413,"type":"article-journal","abstract":"Infections with herpes simplex virus type 1 (HSV-1) or type 2 (HSV-2), both alpha herpesviruses, are highly prevalent worldwide. Both HSV types commonly cause genital infection, which, when acquired or reactivated during pregnancy, carries with it the risk of transmission to the fetus or neonate. Women who acquire primary or first-episode genital herpes during pregnancy are at greater risk for transmitting the infection than are women with recurrent genital herpes. Because viral infection and reactivation are frequently asymptomatic, many affected women are unaware of their infection and risk of transmission to their infants. Neonatal HSV infection can have devastating long-term consequences, especially when the central nervous system (CNS) is involved. Treatment of affected neonates with intravenous acyclovir has improved outcomes but there is room for further improvement, especially in regard to CNS disease. Working with pregnant women to prevent mother-to-child transmission of HSV is an important component in reducing the overall disease burden of neonatal HSV infections.","container-title":"Journal of the Pediatric Infectious Diseases Society","DOI":"10.1093/jpids/piu050","ISSN":"2048-7207","issue":"Suppl 1","journalAbbreviation":"J Pediatric Infect Dis Soc","language":"eng","note":"PMID: 25232472\nPMCID: PMC4164179","page":"S19-23","source":"PubMed","title":"Mother-to-Child Transmission of Herpes Simplex Virus","volume":"3 Suppl 1","author":[{"family":"James","given":"Scott H."},{"family":"Sheffield","given":"Jeanne S."},{"family":"Kimberlin","given":"David W."}],"issued":{"date-parts":[["2014",9]]}}},{"id":84,"uris":["http://zotero.org/users/9828707/items/NLK8ZYLZ"],"uri":["http://zotero.org/users/9828707/items/NLK8ZYLZ"],"itemData":{"id":84,"type":"article-journal","abstract":"Objective The goal was to describe herpes simplex virus (HSV) disease in neonates whose mothers received suppressive acyclovir therapy for HSV infection. Study design A multicenter case series of 8 infants who developed neonatal HSV disease following maternal antiviral suppressive therapy during pregnancy.\nResults Eight infants were identiﬁed from New Jersey (5), Maine (1), New York (1), and Texas (1) between 2005 and 2009. All 6 mothers of infants infected with HSV who were screened prenatally for group B Streptococcus were positive; 1 mother was not tested and the other had bacterial vaginosis and genital human papillomavirus infection. Six mothers had a ﬁrst clinical episode of genital HSV infection during this pregnancy; mothers with a prior history of genital HSV had no clinically recognized outbreak during the pregnancy. Perinatal transmission of HSV occurred in 7 infants (despite suppressive therapy until the day of delivery in 5 instances). Seven of 8 patients were born at term; 6 infants were male. In 7 of 8 cases, HSV was diagnosed by 8 days of age. Five infants had skin, eye, and mucous membrane disease, 2 had central nervous system disease (without and with disseminated disease), and one had intrauterine/disseminated disease.\nConclusions Although maternal antiviral suppressive therapy is an increasingly wide practice, physicians caring for neonates should be aware that suppressive therapy does not prevent neonatal HSV disease, which can have an atypical clinical presentation and drug resistance. (J Pediatr 2012;161:134-8).","container-title":"The Journal of Pediatrics","DOI":"10.1016/j.jpeds.2011.12.053","ISSN":"00223476","issue":"1","journalAbbreviation":"The Journal of Pediatrics","language":"en","page":"134-138.e3","source":"DOI.org (Crossref)","title":"Neonatal Herpes Disease following Maternal Antenatal Antiviral Suppressive Therapy: A Multicenter Case Series","title-short":"Neonatal Herpes Disease following Maternal Antenatal Antiviral Suppressive Therapy","volume":"161","author":[{"family":"Pinninti","given":"Swetha G."},{"family":"Angara","given":"Radhika"},{"family":"Feja","given":"Kristina N."},{"family":"Kimberlin","given":"David W."},{"family":"Leach","given":"Charles T."},{"family":"Conrad","given":"Dennis A."},{"family":"McCarthy","given":"Carol A."},{"family":"Tolan","given":"Robert W."}],"issued":{"date-parts":[["2012",7]]}}},{"id":227,"uris":["http://zotero.org/users/9828707/items/3E72KUTG"],"uri":["http://zotero.org/users/9828707/items/3E72KUTG"],"itemData":{"id":227,"type":"article-journal","abstract":"BACKGROUND: Acyclovir (ACV) given to HSV-2 positive women after 36 weeks reduces adverse outcomes but its benefit at lower gestation was undocumented. We determined the effect of oral acyclovir administered from 28 to 36 weeks on premature rupture of membranes (PROM) primarily and preterm delivery risk.\nMETHODS: This was a randomized, double-blind placebo-controlled trial among 200 HSV-2 positive pregnant women at 28 weeks of gestation at Mulago Hospital, Uganda. Participants were assigned randomly (1:1) to take either acyclovir 400 mg orally twice daily (intervention) or placebo (control) from 28 to 36 weeks. Both arms received acyclovir after 36 weeks until delivery. Development of Pre-PROM by 36 weeks and preterm delivery were outcomes.\nRESULTS: One hundred women were randomised to acyclovir and 100 to placebo arms between January 2014 and February 2015. There was tendency towards reduction of incidence of PROM at 36 weeks but this was not statistically significant (4.0% versus 10.0%; RR 0.35; 95% 0.11-1.10) in the acyclovir and placebo arms respectively. However, there was a significant reduction in the incidence of preterm delivery (11.1% versus 23.5%; RR 0.41; 95% 0.20-0.85) in the acyclovir and placebo arms respectively.\nCONCLUSIONS: Oral acyclovir given to HSV-2 positive pregnant women from 28 to 36 weeks reduced incidence of preterm delivery but did not significantly reduce incidence of pre-PROM.\nTRIAL REGISTRATION: www.pactr.org, PACTR201311000558197 .","container-title":"Reproductive Health","DOI":"10.1186/s12978-017-0292-7","ISSN":"1742-4755","issue":"1","journalAbbreviation":"Reprod Health","language":"eng","note":"PMID: 28253893\nPMCID: PMC5335854","page":"31","source":"PubMed","title":"Effect of suppressive acyclovir administered to HSV-2 positive mothers from week 28 to 36 weeks of pregnancy on adverse obstetric outcomes: a double-blind randomised placebo-controlled trial","title-short":"Effect of suppressive acyclovir administered to HSV-2 positive mothers from week 28 to 36 weeks of pregnancy on adverse obstetric outcomes","volume":"14","author":[{"family":"Nakubulwa","given":"Sarah"},{"family":"Kaye","given":"Dan K."},{"family":"Bwanga","given":"Freddie"},{"family":"Tumwesigye","given":"Nazarius Mbona"},{"family":"Nakku-Joloba","given":"Edith"},{"family":"Mirembe","given":"Florence"}],"issued":{"date-parts":[["2017",3,3]]}}}],"schema":"https://github.com/citation-style-language/schema/raw/master/csl-citation.json"} </w:instrText>
      </w:r>
      <w:r w:rsidRPr="00EA5BD4">
        <w:rPr>
          <w:rFonts w:cstheme="minorHAnsi"/>
        </w:rPr>
        <w:fldChar w:fldCharType="separate"/>
      </w:r>
      <w:r w:rsidR="007D6AEB" w:rsidRPr="007D6AEB">
        <w:rPr>
          <w:rFonts w:ascii="Calibri" w:hAnsi="Calibri" w:cs="Calibri"/>
          <w:szCs w:val="24"/>
        </w:rPr>
        <w:t>(32–42)</w:t>
      </w:r>
      <w:r w:rsidRPr="00EA5BD4">
        <w:rPr>
          <w:rFonts w:cstheme="minorHAnsi"/>
        </w:rPr>
        <w:fldChar w:fldCharType="end"/>
      </w:r>
      <w:r w:rsidRPr="00EA5BD4">
        <w:rPr>
          <w:rFonts w:cstheme="minorHAnsi"/>
        </w:rPr>
        <w:t xml:space="preserve">. </w:t>
      </w:r>
    </w:p>
    <w:p w14:paraId="15ED3CB7" w14:textId="37608443" w:rsidR="00C8546F" w:rsidRPr="00EA5BD4" w:rsidRDefault="00C8546F" w:rsidP="00C6520E">
      <w:pPr>
        <w:pStyle w:val="ListParagraph"/>
        <w:numPr>
          <w:ilvl w:val="0"/>
          <w:numId w:val="10"/>
        </w:numPr>
        <w:rPr>
          <w:rFonts w:cstheme="minorHAnsi"/>
        </w:rPr>
      </w:pPr>
      <w:r w:rsidRPr="00EA5BD4">
        <w:rPr>
          <w:rFonts w:cstheme="minorHAnsi"/>
        </w:rPr>
        <w:lastRenderedPageBreak/>
        <w:t xml:space="preserve">Where </w:t>
      </w:r>
      <w:r w:rsidR="001C25D8">
        <w:rPr>
          <w:rFonts w:cstheme="minorHAnsi"/>
        </w:rPr>
        <w:t xml:space="preserve">mothers and pregnant people </w:t>
      </w:r>
      <w:r w:rsidRPr="00EA5BD4">
        <w:rPr>
          <w:rFonts w:cstheme="minorHAnsi"/>
        </w:rPr>
        <w:t>with only one known HSV type have remained sexually active in the third trimester, a risk assessment should be undertaken to determine whether this could be a primary episode of the other HSV type</w:t>
      </w:r>
      <w:r w:rsidR="00F42EE6" w:rsidRPr="00EA5BD4">
        <w:rPr>
          <w:rFonts w:cstheme="minorHAnsi"/>
        </w:rPr>
        <w:t xml:space="preserve"> [IV, C]</w:t>
      </w:r>
      <w:r w:rsidRPr="00EA5BD4">
        <w:rPr>
          <w:rFonts w:cstheme="minorHAnsi"/>
        </w:rPr>
        <w:t xml:space="preserve">. </w:t>
      </w:r>
    </w:p>
    <w:p w14:paraId="79A45E81" w14:textId="6C962636" w:rsidR="00D82C84" w:rsidRPr="00A7154A" w:rsidRDefault="00AB792E" w:rsidP="00C6520E">
      <w:pPr>
        <w:pStyle w:val="ListParagraph"/>
        <w:numPr>
          <w:ilvl w:val="0"/>
          <w:numId w:val="10"/>
        </w:numPr>
        <w:rPr>
          <w:rFonts w:cstheme="minorHAnsi"/>
        </w:rPr>
      </w:pPr>
      <w:r w:rsidRPr="00AD5969">
        <w:rPr>
          <w:rFonts w:cstheme="minorHAnsi"/>
        </w:rPr>
        <w:t xml:space="preserve">A </w:t>
      </w:r>
      <w:r w:rsidR="00C8546F">
        <w:rPr>
          <w:rFonts w:cstheme="minorHAnsi"/>
        </w:rPr>
        <w:t>C</w:t>
      </w:r>
      <w:r w:rsidRPr="00AD5969">
        <w:rPr>
          <w:rFonts w:cstheme="minorHAnsi"/>
        </w:rPr>
        <w:t xml:space="preserve">aesarean section delivery </w:t>
      </w:r>
      <w:r w:rsidR="00EC1358">
        <w:rPr>
          <w:rFonts w:cstheme="minorHAnsi"/>
        </w:rPr>
        <w:t xml:space="preserve">for the purpose of reducing the risk of herpes transmission should not be recommended in view of the very low risk. </w:t>
      </w:r>
      <w:r w:rsidRPr="00AD5969">
        <w:rPr>
          <w:rFonts w:cstheme="minorHAnsi"/>
        </w:rPr>
        <w:t xml:space="preserve">The final choice of vaginal delivery versus caesarean section </w:t>
      </w:r>
      <w:r w:rsidRPr="00A7154A">
        <w:rPr>
          <w:rFonts w:cstheme="minorHAnsi"/>
        </w:rPr>
        <w:t xml:space="preserve">should be made by the </w:t>
      </w:r>
      <w:r w:rsidR="00C342E0" w:rsidRPr="00A7154A">
        <w:rPr>
          <w:rFonts w:cstheme="minorHAnsi"/>
        </w:rPr>
        <w:t>pregnant woman or person</w:t>
      </w:r>
      <w:r w:rsidRPr="00A7154A">
        <w:rPr>
          <w:rFonts w:cstheme="minorHAnsi"/>
        </w:rPr>
        <w:t>, who should</w:t>
      </w:r>
      <w:r w:rsidR="00EC1358">
        <w:rPr>
          <w:rFonts w:cstheme="minorHAnsi"/>
        </w:rPr>
        <w:t xml:space="preserve"> be advised to</w:t>
      </w:r>
      <w:r w:rsidRPr="00A7154A">
        <w:rPr>
          <w:rFonts w:cstheme="minorHAnsi"/>
        </w:rPr>
        <w:t xml:space="preserve"> base </w:t>
      </w:r>
      <w:r w:rsidR="00CC122B">
        <w:rPr>
          <w:rFonts w:cstheme="minorHAnsi"/>
        </w:rPr>
        <w:t>thei</w:t>
      </w:r>
      <w:r w:rsidRPr="00A7154A">
        <w:rPr>
          <w:rFonts w:cstheme="minorHAnsi"/>
        </w:rPr>
        <w:t>r decision on the very low risk of transmission set against any other obstetric risk factors and the risks associated with caesarean section</w:t>
      </w:r>
      <w:r w:rsidR="00C8546F" w:rsidRPr="00A7154A">
        <w:rPr>
          <w:rFonts w:cstheme="minorHAnsi"/>
        </w:rPr>
        <w:t xml:space="preserve"> in accordance with National Institute for Health and Care Excellence (NICE) intrapartum guidelines</w:t>
      </w:r>
      <w:r w:rsidR="00E77454" w:rsidRPr="00A7154A">
        <w:rPr>
          <w:rFonts w:cstheme="minorHAnsi"/>
        </w:rPr>
        <w:t xml:space="preserve"> </w:t>
      </w:r>
      <w:r w:rsidR="00E77454" w:rsidRPr="00A7154A">
        <w:rPr>
          <w:rFonts w:cstheme="minorHAnsi"/>
        </w:rPr>
        <w:fldChar w:fldCharType="begin"/>
      </w:r>
      <w:r w:rsidR="00F40B62">
        <w:rPr>
          <w:rFonts w:cstheme="minorHAnsi"/>
        </w:rPr>
        <w:instrText xml:space="preserve"> ADDIN ZOTERO_ITEM CSL_CITATION {"citationID":"loQS6kOs","properties":{"formattedCitation":"(89)","plainCitation":"(89)","noteIndex":0},"citationItems":[{"id":12349,"uris":["http://zotero.org/users/9828707/items/W39BG3NE"],"uri":["http://zotero.org/users/9828707/items/W39BG3NE"],"itemData":{"id":12349,"type":"article-journal","title":"Intrapartum care for healthy women and babies: Clinical guideline [CG190]","URL":"https://www.nice.org.uk/guidance/cg190","author":[{"family":"National Institute for Health and Care Excellence","given":""}],"issued":{"date-parts":[["2014"]],"season":"updated 2022"}}}],"schema":"https://github.com/citation-style-language/schema/raw/master/csl-citation.json"} </w:instrText>
      </w:r>
      <w:r w:rsidR="00E77454" w:rsidRPr="00A7154A">
        <w:rPr>
          <w:rFonts w:cstheme="minorHAnsi"/>
        </w:rPr>
        <w:fldChar w:fldCharType="separate"/>
      </w:r>
      <w:r w:rsidR="00F40B62" w:rsidRPr="00F40B62">
        <w:rPr>
          <w:rFonts w:ascii="Calibri" w:hAnsi="Calibri" w:cs="Calibri"/>
        </w:rPr>
        <w:t>(89)</w:t>
      </w:r>
      <w:r w:rsidR="00E77454" w:rsidRPr="00A7154A">
        <w:rPr>
          <w:rFonts w:cstheme="minorHAnsi"/>
        </w:rPr>
        <w:fldChar w:fldCharType="end"/>
      </w:r>
      <w:r w:rsidR="00447990">
        <w:rPr>
          <w:rFonts w:cstheme="minorHAnsi"/>
        </w:rPr>
        <w:t xml:space="preserve"> and considering guidance from their obstetric team</w:t>
      </w:r>
      <w:r w:rsidR="00F42EE6">
        <w:rPr>
          <w:rFonts w:cstheme="minorHAnsi"/>
        </w:rPr>
        <w:t xml:space="preserve"> [IV, C]</w:t>
      </w:r>
      <w:r w:rsidRPr="00A7154A">
        <w:rPr>
          <w:rFonts w:cstheme="minorHAnsi"/>
        </w:rPr>
        <w:t xml:space="preserve">. </w:t>
      </w:r>
    </w:p>
    <w:p w14:paraId="3461D779" w14:textId="29C0A53D" w:rsidR="007F7F52" w:rsidRPr="00C8546F" w:rsidRDefault="00AB792E" w:rsidP="00D82C84">
      <w:pPr>
        <w:pStyle w:val="ListParagraph"/>
        <w:numPr>
          <w:ilvl w:val="0"/>
          <w:numId w:val="10"/>
        </w:numPr>
        <w:rPr>
          <w:rFonts w:cstheme="minorHAnsi"/>
        </w:rPr>
      </w:pPr>
      <w:r w:rsidRPr="00AD5969">
        <w:rPr>
          <w:rFonts w:cstheme="minorHAnsi"/>
        </w:rPr>
        <w:t xml:space="preserve">There is no evidence to guide the management of </w:t>
      </w:r>
      <w:r w:rsidR="001C25D8">
        <w:rPr>
          <w:rFonts w:cstheme="minorHAnsi"/>
        </w:rPr>
        <w:t xml:space="preserve">mothers and pregnant people </w:t>
      </w:r>
      <w:r w:rsidRPr="00AD5969">
        <w:rPr>
          <w:rFonts w:cstheme="minorHAnsi"/>
        </w:rPr>
        <w:t xml:space="preserve">with spontaneous rupture of membranes at term, but many clinicians will advise expediting delivery </w:t>
      </w:r>
      <w:r w:rsidR="00730629" w:rsidRPr="00AD5969">
        <w:rPr>
          <w:rFonts w:cstheme="minorHAnsi"/>
        </w:rPr>
        <w:t>to</w:t>
      </w:r>
      <w:r w:rsidRPr="00AD5969">
        <w:rPr>
          <w:rFonts w:cstheme="minorHAnsi"/>
        </w:rPr>
        <w:t xml:space="preserve"> minimise the duration of potential exposure of the </w:t>
      </w:r>
      <w:proofErr w:type="spellStart"/>
      <w:r w:rsidRPr="00AD5969">
        <w:rPr>
          <w:rFonts w:cstheme="minorHAnsi"/>
        </w:rPr>
        <w:t>fetus</w:t>
      </w:r>
      <w:proofErr w:type="spellEnd"/>
      <w:r w:rsidRPr="00AD5969">
        <w:rPr>
          <w:rFonts w:cstheme="minorHAnsi"/>
        </w:rPr>
        <w:t xml:space="preserve"> to HSV</w:t>
      </w:r>
      <w:r w:rsidR="00F42EE6">
        <w:rPr>
          <w:rFonts w:cstheme="minorHAnsi"/>
        </w:rPr>
        <w:t xml:space="preserve"> [IV, C]</w:t>
      </w:r>
      <w:r w:rsidR="00C8546F">
        <w:rPr>
          <w:rFonts w:cstheme="minorHAnsi"/>
        </w:rPr>
        <w:t>.</w:t>
      </w:r>
    </w:p>
    <w:p w14:paraId="3CF2D8B6" w14:textId="77777777" w:rsidR="00D82C84" w:rsidRPr="00AD5969" w:rsidRDefault="00D82C84">
      <w:pPr>
        <w:rPr>
          <w:rFonts w:cstheme="minorHAnsi"/>
        </w:rPr>
      </w:pPr>
      <w:r w:rsidRPr="00AD5969">
        <w:rPr>
          <w:rFonts w:cstheme="minorHAnsi"/>
        </w:rPr>
        <w:br w:type="page"/>
      </w:r>
    </w:p>
    <w:p w14:paraId="7A82B088" w14:textId="77777777" w:rsidR="00AB792E" w:rsidRPr="00AD5969" w:rsidRDefault="00AB792E">
      <w:pPr>
        <w:rPr>
          <w:rFonts w:cstheme="minorHAnsi"/>
          <w:b/>
        </w:rPr>
      </w:pPr>
      <w:r w:rsidRPr="00AD5969">
        <w:rPr>
          <w:rFonts w:cstheme="minorHAnsi"/>
          <w:b/>
        </w:rPr>
        <w:lastRenderedPageBreak/>
        <w:t xml:space="preserve">7. Genital herpes in preterm prelabour rupture of membranes (before 37+0 weeks of gestation) </w:t>
      </w:r>
    </w:p>
    <w:p w14:paraId="0344F486" w14:textId="3452B383" w:rsidR="00D82C84" w:rsidRPr="00AD5969" w:rsidRDefault="00AB792E">
      <w:pPr>
        <w:rPr>
          <w:rFonts w:cstheme="minorHAnsi"/>
          <w:b/>
        </w:rPr>
      </w:pPr>
      <w:r w:rsidRPr="00AD5969">
        <w:rPr>
          <w:rFonts w:cstheme="minorHAnsi"/>
          <w:b/>
        </w:rPr>
        <w:t>Primary</w:t>
      </w:r>
      <w:r w:rsidR="0011293F">
        <w:rPr>
          <w:rFonts w:cstheme="minorHAnsi"/>
          <w:b/>
        </w:rPr>
        <w:t>/non-primary</w:t>
      </w:r>
      <w:r w:rsidRPr="00AD5969">
        <w:rPr>
          <w:rFonts w:cstheme="minorHAnsi"/>
          <w:b/>
        </w:rPr>
        <w:t xml:space="preserve"> genital herpes in preterm prelabour rupture of membranes (PPROM) </w:t>
      </w:r>
    </w:p>
    <w:p w14:paraId="507747FB" w14:textId="13FB0770" w:rsidR="003F7093" w:rsidRDefault="003F7093" w:rsidP="00C6520E">
      <w:pPr>
        <w:pStyle w:val="ListParagraph"/>
        <w:numPr>
          <w:ilvl w:val="0"/>
          <w:numId w:val="11"/>
        </w:numPr>
        <w:rPr>
          <w:rFonts w:cstheme="minorHAnsi"/>
        </w:rPr>
      </w:pPr>
      <w:r>
        <w:rPr>
          <w:rFonts w:cstheme="minorHAnsi"/>
        </w:rPr>
        <w:t xml:space="preserve">The premature neonate is at high risk of neonatal HSV, they should be managed as a highest risk neonatal case (see section ‘Management of the neonate’) [IV, C]. </w:t>
      </w:r>
    </w:p>
    <w:p w14:paraId="3F14F493" w14:textId="05F4400F" w:rsidR="00C22EDF" w:rsidRPr="00AD5969" w:rsidRDefault="00AB792E" w:rsidP="00C6520E">
      <w:pPr>
        <w:pStyle w:val="ListParagraph"/>
        <w:numPr>
          <w:ilvl w:val="0"/>
          <w:numId w:val="11"/>
        </w:numPr>
        <w:rPr>
          <w:rFonts w:cstheme="minorHAnsi"/>
        </w:rPr>
      </w:pPr>
      <w:r w:rsidRPr="00AD5969">
        <w:rPr>
          <w:rFonts w:cstheme="minorHAnsi"/>
        </w:rPr>
        <w:t xml:space="preserve">There is limited evidence to inform best obstetric practice when PPROM is complicated by primary HSV infection. </w:t>
      </w:r>
      <w:bookmarkStart w:id="1" w:name="_Hlk126090312"/>
      <w:r w:rsidRPr="00AD5969">
        <w:rPr>
          <w:rFonts w:cstheme="minorHAnsi"/>
        </w:rPr>
        <w:t xml:space="preserve">Management should be guided by multidisciplinary team discussion involving the obstetricians, neonatologists and genitourinary medicine </w:t>
      </w:r>
      <w:r w:rsidR="00332E5B">
        <w:rPr>
          <w:rFonts w:cstheme="minorHAnsi"/>
        </w:rPr>
        <w:t xml:space="preserve">(GUM) </w:t>
      </w:r>
      <w:r w:rsidRPr="00AD5969">
        <w:rPr>
          <w:rFonts w:cstheme="minorHAnsi"/>
        </w:rPr>
        <w:t xml:space="preserve">physicians and will depend on the gestation that PPROM occurred. </w:t>
      </w:r>
      <w:r w:rsidR="00C22EDF">
        <w:rPr>
          <w:rFonts w:cstheme="minorHAnsi"/>
        </w:rPr>
        <w:t xml:space="preserve">A </w:t>
      </w:r>
      <w:r w:rsidR="00C22EDF">
        <w:t>delivery and postnatal management</w:t>
      </w:r>
      <w:r w:rsidR="00C22EDF">
        <w:rPr>
          <w:rFonts w:cstheme="minorHAnsi"/>
        </w:rPr>
        <w:t xml:space="preserve"> plan should be documented</w:t>
      </w:r>
      <w:r w:rsidR="00E14B7E">
        <w:rPr>
          <w:rFonts w:cstheme="minorHAnsi"/>
        </w:rPr>
        <w:t xml:space="preserve"> [IV, C]</w:t>
      </w:r>
      <w:r w:rsidR="00C22EDF" w:rsidRPr="00AD5969">
        <w:rPr>
          <w:rFonts w:cstheme="minorHAnsi"/>
        </w:rPr>
        <w:t>.</w:t>
      </w:r>
    </w:p>
    <w:bookmarkEnd w:id="1"/>
    <w:p w14:paraId="0C67F7EE" w14:textId="327CB737" w:rsidR="0021632E" w:rsidRDefault="00AB792E" w:rsidP="00C6520E">
      <w:pPr>
        <w:pStyle w:val="ListParagraph"/>
        <w:numPr>
          <w:ilvl w:val="0"/>
          <w:numId w:val="11"/>
        </w:numPr>
        <w:rPr>
          <w:rFonts w:cstheme="minorHAnsi"/>
        </w:rPr>
      </w:pPr>
      <w:r w:rsidRPr="00AD5969">
        <w:rPr>
          <w:rFonts w:cstheme="minorHAnsi"/>
        </w:rPr>
        <w:t>If the decision is made for immediate delivery</w:t>
      </w:r>
      <w:r w:rsidR="009C273E">
        <w:rPr>
          <w:rFonts w:cstheme="minorHAnsi"/>
        </w:rPr>
        <w:t>,</w:t>
      </w:r>
      <w:r w:rsidRPr="00AD5969">
        <w:rPr>
          <w:rFonts w:cstheme="minorHAnsi"/>
        </w:rPr>
        <w:t xml:space="preserve"> then the anticipated benefits of </w:t>
      </w:r>
      <w:r w:rsidR="00C8730F">
        <w:rPr>
          <w:rFonts w:cstheme="minorHAnsi"/>
        </w:rPr>
        <w:t>C</w:t>
      </w:r>
      <w:r w:rsidRPr="00AD5969">
        <w:rPr>
          <w:rFonts w:cstheme="minorHAnsi"/>
        </w:rPr>
        <w:t>aesarean section will remain</w:t>
      </w:r>
      <w:r w:rsidR="00C8730F">
        <w:rPr>
          <w:rFonts w:cstheme="minorHAnsi"/>
        </w:rPr>
        <w:t xml:space="preserve"> in reducing the risk of neonatal herpes</w:t>
      </w:r>
      <w:r w:rsidRPr="00AD5969">
        <w:rPr>
          <w:rFonts w:cstheme="minorHAnsi"/>
        </w:rPr>
        <w:t xml:space="preserve">. If there is initial conservative management, </w:t>
      </w:r>
      <w:r w:rsidR="001C25D8">
        <w:rPr>
          <w:rFonts w:cstheme="minorHAnsi"/>
        </w:rPr>
        <w:t xml:space="preserve">mothers and pregnant people </w:t>
      </w:r>
      <w:r w:rsidRPr="00AD5969">
        <w:rPr>
          <w:rFonts w:cstheme="minorHAnsi"/>
        </w:rPr>
        <w:t xml:space="preserve">should be recommended to receive intravenous </w:t>
      </w:r>
      <w:proofErr w:type="spellStart"/>
      <w:r w:rsidRPr="00AD5969">
        <w:rPr>
          <w:rFonts w:cstheme="minorHAnsi"/>
        </w:rPr>
        <w:t>aciclovir</w:t>
      </w:r>
      <w:proofErr w:type="spellEnd"/>
      <w:r w:rsidRPr="00AD5969">
        <w:rPr>
          <w:rFonts w:cstheme="minorHAnsi"/>
        </w:rPr>
        <w:t xml:space="preserve"> 5 mg/kg every 8 hours</w:t>
      </w:r>
      <w:r w:rsidR="0011293F">
        <w:rPr>
          <w:rFonts w:cstheme="minorHAnsi"/>
        </w:rPr>
        <w:t xml:space="preserve"> until delivery</w:t>
      </w:r>
      <w:r w:rsidR="00E14B7E">
        <w:rPr>
          <w:rFonts w:cstheme="minorHAnsi"/>
        </w:rPr>
        <w:t xml:space="preserve"> [IV, C]</w:t>
      </w:r>
      <w:r w:rsidR="00E14B7E" w:rsidRPr="00AD5969">
        <w:rPr>
          <w:rFonts w:cstheme="minorHAnsi"/>
        </w:rPr>
        <w:t>.</w:t>
      </w:r>
      <w:r w:rsidRPr="00AD5969">
        <w:rPr>
          <w:rFonts w:cstheme="minorHAnsi"/>
        </w:rPr>
        <w:t xml:space="preserve"> </w:t>
      </w:r>
    </w:p>
    <w:p w14:paraId="15F58FD0" w14:textId="34D3AAE3" w:rsidR="0021632E" w:rsidRPr="00426DBE" w:rsidRDefault="00AB792E" w:rsidP="00C6520E">
      <w:pPr>
        <w:pStyle w:val="ListParagraph"/>
        <w:numPr>
          <w:ilvl w:val="0"/>
          <w:numId w:val="11"/>
        </w:numPr>
        <w:rPr>
          <w:rFonts w:cstheme="minorHAnsi"/>
        </w:rPr>
      </w:pPr>
      <w:r w:rsidRPr="00426DBE">
        <w:rPr>
          <w:rFonts w:cstheme="minorHAnsi"/>
        </w:rPr>
        <w:t>Prophylactic corticosteroids should be considered to reduce the implications of preterm delivery upon the infant</w:t>
      </w:r>
      <w:r w:rsidR="002223A9" w:rsidRPr="00426DBE">
        <w:rPr>
          <w:rFonts w:cstheme="minorHAnsi"/>
        </w:rPr>
        <w:t xml:space="preserve"> as per NICE guidelines</w:t>
      </w:r>
      <w:r w:rsidR="00426DBE" w:rsidRPr="00426DBE">
        <w:rPr>
          <w:rFonts w:cstheme="minorHAnsi"/>
        </w:rPr>
        <w:t xml:space="preserve"> </w:t>
      </w:r>
      <w:r w:rsidR="00426DBE" w:rsidRPr="00426DBE">
        <w:rPr>
          <w:rFonts w:cstheme="minorHAnsi"/>
        </w:rPr>
        <w:fldChar w:fldCharType="begin"/>
      </w:r>
      <w:r w:rsidR="00F40B62">
        <w:rPr>
          <w:rFonts w:cstheme="minorHAnsi"/>
        </w:rPr>
        <w:instrText xml:space="preserve"> ADDIN ZOTERO_ITEM CSL_CITATION {"citationID":"iAtACFB1","properties":{"formattedCitation":"(90)","plainCitation":"(90)","noteIndex":0},"citationItems":[{"id":12350,"uris":["http://zotero.org/users/9828707/items/9VANCDXC"],"uri":["http://zotero.org/users/9828707/items/9VANCDXC"],"itemData":{"id":12350,"type":"article-journal","title":"Preterm labour and birth: NICE guideline NG25","URL":"https://www.nice.org.uk/guidance/ng25","author":[{"family":"National Institute for Health and Care Excellence","given":""}],"issued":{"date-parts":[["2015"]],"season":"updated 2022"}}}],"schema":"https://github.com/citation-style-language/schema/raw/master/csl-citation.json"} </w:instrText>
      </w:r>
      <w:r w:rsidR="00426DBE" w:rsidRPr="00426DBE">
        <w:rPr>
          <w:rFonts w:cstheme="minorHAnsi"/>
        </w:rPr>
        <w:fldChar w:fldCharType="separate"/>
      </w:r>
      <w:r w:rsidR="00F40B62" w:rsidRPr="00F40B62">
        <w:rPr>
          <w:rFonts w:ascii="Calibri" w:hAnsi="Calibri" w:cs="Calibri"/>
        </w:rPr>
        <w:t>(90)</w:t>
      </w:r>
      <w:r w:rsidR="00426DBE" w:rsidRPr="00426DBE">
        <w:rPr>
          <w:rFonts w:cstheme="minorHAnsi"/>
        </w:rPr>
        <w:fldChar w:fldCharType="end"/>
      </w:r>
      <w:r w:rsidR="00E14B7E">
        <w:rPr>
          <w:rFonts w:cstheme="minorHAnsi"/>
        </w:rPr>
        <w:t xml:space="preserve"> [III, B]</w:t>
      </w:r>
      <w:r w:rsidR="001A7E2A">
        <w:rPr>
          <w:rFonts w:cstheme="minorHAnsi"/>
        </w:rPr>
        <w:t xml:space="preserve">. Prophylactic corticosteroids have been demonstrated to decrease mortality, respiratory problems, cerebral bleeding and developmental delay. There are no data on any impact of corticosteroids on HSV acquisition. </w:t>
      </w:r>
    </w:p>
    <w:p w14:paraId="434C17C3" w14:textId="6EBB8FC4" w:rsidR="00D82C84" w:rsidRPr="00AD5969" w:rsidRDefault="00AB792E" w:rsidP="00C6520E">
      <w:pPr>
        <w:pStyle w:val="ListParagraph"/>
        <w:numPr>
          <w:ilvl w:val="0"/>
          <w:numId w:val="11"/>
        </w:numPr>
        <w:rPr>
          <w:rFonts w:cstheme="minorHAnsi"/>
        </w:rPr>
      </w:pPr>
      <w:r w:rsidRPr="00426DBE">
        <w:rPr>
          <w:rFonts w:cstheme="minorHAnsi"/>
        </w:rPr>
        <w:t xml:space="preserve">If delivery is indicated within 6 weeks of the primary infection, delivery by </w:t>
      </w:r>
      <w:r w:rsidR="00C8730F" w:rsidRPr="00426DBE">
        <w:rPr>
          <w:rFonts w:cstheme="minorHAnsi"/>
        </w:rPr>
        <w:t>C</w:t>
      </w:r>
      <w:r w:rsidRPr="00426DBE">
        <w:rPr>
          <w:rFonts w:cstheme="minorHAnsi"/>
        </w:rPr>
        <w:t>aesarean section may still offer some benefit despite the prolonged rupture</w:t>
      </w:r>
      <w:r w:rsidRPr="00AD5969">
        <w:rPr>
          <w:rFonts w:cstheme="minorHAnsi"/>
        </w:rPr>
        <w:t xml:space="preserve"> of membranes</w:t>
      </w:r>
      <w:r w:rsidR="0063363D">
        <w:rPr>
          <w:rFonts w:cstheme="minorHAnsi"/>
        </w:rPr>
        <w:t xml:space="preserve"> </w:t>
      </w:r>
      <w:r w:rsidR="0063363D">
        <w:rPr>
          <w:rFonts w:cstheme="minorHAnsi"/>
        </w:rPr>
        <w:fldChar w:fldCharType="begin"/>
      </w:r>
      <w:r w:rsidR="00F40B62">
        <w:rPr>
          <w:rFonts w:cstheme="minorHAnsi"/>
        </w:rPr>
        <w:instrText xml:space="preserve"> ADDIN ZOTERO_ITEM CSL_CITATION {"citationID":"AdsbHg5B","properties":{"formattedCitation":"(91\\uc0\\u8211{}93)","plainCitation":"(91–93)","noteIndex":0},"citationItems":[{"id":37,"uris":["http://zotero.org/users/9828707/items/4KF5D3UR"],"uri":["http://zotero.org/users/9828707/items/4KF5D3UR"],"itemData":{"id":37,"type":"article-journal","abstract":"The study objective was to examine the neonatal outcome in pregnancies with early preterm premature rupture of the membranes (PPROM) who were managed expectantly despite the development of recurrent active genital herpes.","container-title":"American journal of obstetrics and gynecology","ISSN":"0002-9378","issue":"6","note":"PMID: 12824992","page":"1551-4; discussion 1554-5","title":"Expectant management of preterm premature rupture of membranes complicated by active recurrent genital herpes.","volume":"188","author":[{"family":"Major","given":"Carol A"},{"family":"Towers","given":"Craig V"},{"family":"Lewis","given":"David F"},{"family":"Garite","given":"Thomas J"}],"issued":{"date-parts":[["2003",6]]}}},{"id":16,"uris":["http://zotero.org/users/9828707/items/QXNPPXX7"],"uri":["http://zotero.org/users/9828707/items/QXNPPXX7"],"itemData":{"id":16,"type":"article-journal","abstract":"A case of primary herpes simplex vaginitis during pregnancy became complicated by rupture of membranes at 25.5 weeks' gestation. The patient was treated with intravenous acyclovir shortly after rupture, and managed expectantly. Genital lesions rapidly abated, and the infant was delivered by cesarean section at 26.5 weeks' gestation after labor ensued. Transplacental passage of acyclovir was documented. The infant then was treated with a ten-day course of intravenous acyclovir. The infant has remained culture negative for 12 months after delivery.","container-title":"Obstetrics and gynecology","ISSN":"0029-7844","issue":"3 Pt 2","note":"PMID: 3808528","page":"471-3","title":"Management of primary herpes in pregnancy complicated by ruptured membranes and extreme prematurity: case report.","volume":"69","author":[{"family":"Utley","given":"K"},{"family":"Bromberger","given":"P"},{"family":"Wagner","given":"L"},{"family":"Schneider","given":"H"}],"issued":{"date-parts":[["1987",3]]}}},{"id":13,"uris":["http://zotero.org/users/9828707/items/IFVI4X39"],"uri":["http://zotero.org/users/9828707/items/IFVI4X39"],"itemData":{"id":13,"type":"article-journal","abstract":"Primary genital herpes simplex virus (HSV) infection in pregnancy is associated with an increased risk of vertical transmission to the fetus, especially with rupture of membranes. Two cases of primary herpes and two cases of recurrent herpes in pregnancy with preterm premature rupture of membranes and expectant management have been reported, all delivering preterm. We report a case of primary maternal genital HSV infection with preterm premature rupture of membranes at 24 weeks' gestation who subsequently went on to deliver at term. This case was managed with intravenous acyclovir. Neonatal serology for HSV I (immunoglobulin M [IgM] and IgG) and HSV II (IgM) were negative. Antibodies for HSV II (IgG) were positive. Subsequent 6-month follow-up titers were negative for all herpes antibodies. On the basis of an extensive search of the English literature from 1966 to 2001, this is the first reported case of primary herpes in pregnancy associated with preterm premature rupture of membranes with a subsequent term delivery.","container-title":"American journal of perinatology","DOI":"10.1055/s-2002-33090","ISSN":"0735-1631","issue":"5","note":"PMID: 12152140","page":"235-8","title":"Acyclovir treatment of primary herpes in pregnancy complicated by second trimester preterm premature rupture of membranes with term delivery: case report.","volume":"19","author":[{"family":"Dietrich","given":"Yvonne M"},{"family":"Napolitano","given":"Peter G"}],"issued":{"date-parts":[["2002",7]]}}}],"schema":"https://github.com/citation-style-language/schema/raw/master/csl-citation.json"} </w:instrText>
      </w:r>
      <w:r w:rsidR="0063363D">
        <w:rPr>
          <w:rFonts w:cstheme="minorHAnsi"/>
        </w:rPr>
        <w:fldChar w:fldCharType="separate"/>
      </w:r>
      <w:r w:rsidR="00F40B62" w:rsidRPr="00F40B62">
        <w:rPr>
          <w:rFonts w:ascii="Calibri" w:hAnsi="Calibri" w:cs="Calibri"/>
          <w:szCs w:val="24"/>
        </w:rPr>
        <w:t>(91–93)</w:t>
      </w:r>
      <w:r w:rsidR="0063363D">
        <w:rPr>
          <w:rFonts w:cstheme="minorHAnsi"/>
        </w:rPr>
        <w:fldChar w:fldCharType="end"/>
      </w:r>
      <w:r w:rsidR="00E14B7E">
        <w:rPr>
          <w:rFonts w:cstheme="minorHAnsi"/>
        </w:rPr>
        <w:t xml:space="preserve"> [IV, C]</w:t>
      </w:r>
      <w:r w:rsidRPr="00AD5969">
        <w:rPr>
          <w:rFonts w:cstheme="minorHAnsi"/>
        </w:rPr>
        <w:t>.</w:t>
      </w:r>
    </w:p>
    <w:p w14:paraId="0FB78278" w14:textId="77777777" w:rsidR="00D82C84" w:rsidRPr="00AD5969" w:rsidRDefault="00D82C84">
      <w:pPr>
        <w:rPr>
          <w:rFonts w:cstheme="minorHAnsi"/>
        </w:rPr>
      </w:pPr>
    </w:p>
    <w:p w14:paraId="3FC4376D" w14:textId="77777777" w:rsidR="00D82C84" w:rsidRPr="00AD5969" w:rsidRDefault="00AB792E">
      <w:pPr>
        <w:rPr>
          <w:rFonts w:cstheme="minorHAnsi"/>
          <w:b/>
        </w:rPr>
      </w:pPr>
      <w:r w:rsidRPr="00AD5969">
        <w:rPr>
          <w:rFonts w:cstheme="minorHAnsi"/>
          <w:b/>
        </w:rPr>
        <w:t xml:space="preserve">Recurrent genital herpes in PPROM </w:t>
      </w:r>
    </w:p>
    <w:p w14:paraId="14B0C533" w14:textId="77777777" w:rsidR="003F7093" w:rsidRDefault="003F7093" w:rsidP="003F7093">
      <w:pPr>
        <w:pStyle w:val="ListParagraph"/>
        <w:numPr>
          <w:ilvl w:val="0"/>
          <w:numId w:val="11"/>
        </w:numPr>
        <w:rPr>
          <w:rFonts w:cstheme="minorHAnsi"/>
        </w:rPr>
      </w:pPr>
      <w:r>
        <w:rPr>
          <w:rFonts w:cstheme="minorHAnsi"/>
        </w:rPr>
        <w:t xml:space="preserve">The premature neonate is at high risk of neonatal HSV, they should be managed as a highest risk neonatal case (see section ‘Management of the neonate’) [IV, C]. </w:t>
      </w:r>
    </w:p>
    <w:p w14:paraId="246F054E" w14:textId="589EDB37" w:rsidR="00C22EDF" w:rsidRPr="00AD5969" w:rsidRDefault="00107D66" w:rsidP="00107D66">
      <w:pPr>
        <w:pStyle w:val="ListParagraph"/>
        <w:numPr>
          <w:ilvl w:val="0"/>
          <w:numId w:val="11"/>
        </w:numPr>
        <w:rPr>
          <w:rFonts w:cstheme="minorHAnsi"/>
        </w:rPr>
      </w:pPr>
      <w:r w:rsidRPr="00AD5969">
        <w:rPr>
          <w:rFonts w:cstheme="minorHAnsi"/>
        </w:rPr>
        <w:t xml:space="preserve">Management should be guided by multidisciplinary team discussion involving the obstetricians, neonatologists and genitourinary medicine </w:t>
      </w:r>
      <w:r w:rsidR="00332E5B">
        <w:rPr>
          <w:rFonts w:cstheme="minorHAnsi"/>
        </w:rPr>
        <w:t xml:space="preserve">(GUM) </w:t>
      </w:r>
      <w:r w:rsidRPr="00AD5969">
        <w:rPr>
          <w:rFonts w:cstheme="minorHAnsi"/>
        </w:rPr>
        <w:t xml:space="preserve">physicians and will depend on the gestation that PPROM occurred. </w:t>
      </w:r>
      <w:r>
        <w:rPr>
          <w:rFonts w:cstheme="minorHAnsi"/>
        </w:rPr>
        <w:t xml:space="preserve">A </w:t>
      </w:r>
      <w:r>
        <w:t>delivery and postnatal management</w:t>
      </w:r>
      <w:r>
        <w:rPr>
          <w:rFonts w:cstheme="minorHAnsi"/>
        </w:rPr>
        <w:t xml:space="preserve"> plan should be documented</w:t>
      </w:r>
      <w:r w:rsidR="00E14B7E">
        <w:rPr>
          <w:rFonts w:cstheme="minorHAnsi"/>
        </w:rPr>
        <w:t xml:space="preserve"> [IV, C]</w:t>
      </w:r>
      <w:r w:rsidR="00E14B7E" w:rsidRPr="00AD5969">
        <w:rPr>
          <w:rFonts w:cstheme="minorHAnsi"/>
        </w:rPr>
        <w:t>.</w:t>
      </w:r>
    </w:p>
    <w:p w14:paraId="321FF262" w14:textId="624F9B40" w:rsidR="00D82C84" w:rsidRPr="00107D66" w:rsidRDefault="00AB792E" w:rsidP="0008454C">
      <w:pPr>
        <w:pStyle w:val="ListParagraph"/>
        <w:numPr>
          <w:ilvl w:val="0"/>
          <w:numId w:val="11"/>
        </w:numPr>
        <w:rPr>
          <w:rFonts w:cstheme="minorHAnsi"/>
        </w:rPr>
      </w:pPr>
      <w:r w:rsidRPr="00107D66">
        <w:rPr>
          <w:rFonts w:cstheme="minorHAnsi"/>
        </w:rPr>
        <w:t xml:space="preserve">When PPROM is encountered in the presence of recurrent genital herpes lesions, the risk of neonatal transmission </w:t>
      </w:r>
      <w:r w:rsidR="00101CC6" w:rsidRPr="00107D66">
        <w:rPr>
          <w:rFonts w:cstheme="minorHAnsi"/>
        </w:rPr>
        <w:t>depends on the gestation and whether transplacental transfer of maternal HSV antibody has occurred</w:t>
      </w:r>
      <w:r w:rsidR="00E14B7E">
        <w:rPr>
          <w:rFonts w:cstheme="minorHAnsi"/>
        </w:rPr>
        <w:t xml:space="preserve"> [IV, C]</w:t>
      </w:r>
      <w:r w:rsidR="00E14B7E" w:rsidRPr="00AD5969">
        <w:rPr>
          <w:rFonts w:cstheme="minorHAnsi"/>
        </w:rPr>
        <w:t>.</w:t>
      </w:r>
      <w:r w:rsidRPr="00107D66">
        <w:rPr>
          <w:rFonts w:cstheme="minorHAnsi"/>
        </w:rPr>
        <w:t xml:space="preserve"> </w:t>
      </w:r>
    </w:p>
    <w:p w14:paraId="4F84895D" w14:textId="758D9597" w:rsidR="006F3C01" w:rsidRPr="00AD5969" w:rsidRDefault="006F3C01" w:rsidP="00C6520E">
      <w:pPr>
        <w:pStyle w:val="ListParagraph"/>
        <w:numPr>
          <w:ilvl w:val="0"/>
          <w:numId w:val="11"/>
        </w:numPr>
        <w:rPr>
          <w:rFonts w:cstheme="minorHAnsi"/>
        </w:rPr>
      </w:pPr>
      <w:r>
        <w:rPr>
          <w:rFonts w:cstheme="minorHAnsi"/>
        </w:rPr>
        <w:t xml:space="preserve">Antiviral suppression </w:t>
      </w:r>
      <w:r w:rsidRPr="00AD5969">
        <w:rPr>
          <w:rFonts w:cstheme="minorHAnsi"/>
        </w:rPr>
        <w:t xml:space="preserve">for </w:t>
      </w:r>
      <w:r w:rsidR="001C25D8">
        <w:rPr>
          <w:rFonts w:cstheme="minorHAnsi"/>
        </w:rPr>
        <w:t xml:space="preserve">mothers and pregnant people </w:t>
      </w:r>
      <w:r>
        <w:rPr>
          <w:rFonts w:cstheme="minorHAnsi"/>
        </w:rPr>
        <w:t xml:space="preserve">with </w:t>
      </w:r>
      <w:r w:rsidRPr="00AD5969">
        <w:rPr>
          <w:rFonts w:cstheme="minorHAnsi"/>
        </w:rPr>
        <w:t xml:space="preserve">oral </w:t>
      </w:r>
      <w:proofErr w:type="spellStart"/>
      <w:r w:rsidRPr="00AD5969">
        <w:rPr>
          <w:rFonts w:cstheme="minorHAnsi"/>
        </w:rPr>
        <w:t>aciclovir</w:t>
      </w:r>
      <w:proofErr w:type="spellEnd"/>
      <w:r w:rsidRPr="00AD5969">
        <w:rPr>
          <w:rFonts w:cstheme="minorHAnsi"/>
        </w:rPr>
        <w:t xml:space="preserve"> 400 mg three times daily </w:t>
      </w:r>
      <w:r>
        <w:rPr>
          <w:rFonts w:cstheme="minorHAnsi"/>
        </w:rPr>
        <w:t>or valaciclovir 500mg twice daily should be started and continued until delivery</w:t>
      </w:r>
      <w:r w:rsidR="00E14B7E">
        <w:rPr>
          <w:rFonts w:cstheme="minorHAnsi"/>
        </w:rPr>
        <w:t xml:space="preserve"> [</w:t>
      </w:r>
      <w:proofErr w:type="spellStart"/>
      <w:r w:rsidR="00E14B7E">
        <w:rPr>
          <w:rFonts w:cstheme="minorHAnsi"/>
        </w:rPr>
        <w:t>Ib</w:t>
      </w:r>
      <w:proofErr w:type="spellEnd"/>
      <w:r w:rsidR="00E14B7E">
        <w:rPr>
          <w:rFonts w:cstheme="minorHAnsi"/>
        </w:rPr>
        <w:t>, A]</w:t>
      </w:r>
      <w:r>
        <w:rPr>
          <w:rFonts w:cstheme="minorHAnsi"/>
        </w:rPr>
        <w:t>.</w:t>
      </w:r>
    </w:p>
    <w:p w14:paraId="3BA436F3" w14:textId="233C0AC1" w:rsidR="00651FC8" w:rsidRPr="00AD5969" w:rsidRDefault="00AB792E" w:rsidP="00C6520E">
      <w:pPr>
        <w:pStyle w:val="ListParagraph"/>
        <w:numPr>
          <w:ilvl w:val="0"/>
          <w:numId w:val="11"/>
        </w:numPr>
        <w:rPr>
          <w:rFonts w:cstheme="minorHAnsi"/>
        </w:rPr>
      </w:pPr>
      <w:r w:rsidRPr="00AD5969">
        <w:rPr>
          <w:rFonts w:cstheme="minorHAnsi"/>
        </w:rPr>
        <w:t>In the case of PPROM before 34 weeks there is evidence to suggest that expectant management is appropriate</w:t>
      </w:r>
      <w:r w:rsidR="00C342E0">
        <w:rPr>
          <w:rFonts w:cstheme="minorHAnsi"/>
        </w:rPr>
        <w:t xml:space="preserve"> </w:t>
      </w:r>
      <w:r w:rsidR="005C1915">
        <w:rPr>
          <w:rFonts w:cstheme="minorHAnsi"/>
        </w:rPr>
        <w:fldChar w:fldCharType="begin"/>
      </w:r>
      <w:r w:rsidR="00F40B62">
        <w:rPr>
          <w:rFonts w:cstheme="minorHAnsi"/>
        </w:rPr>
        <w:instrText xml:space="preserve"> ADDIN ZOTERO_ITEM CSL_CITATION {"citationID":"P1W1HCS4","properties":{"formattedCitation":"(91)","plainCitation":"(91)","noteIndex":0},"citationItems":[{"id":37,"uris":["http://zotero.org/users/9828707/items/4KF5D3UR"],"uri":["http://zotero.org/users/9828707/items/4KF5D3UR"],"itemData":{"id":37,"type":"article-journal","abstract":"The study objective was to examine the neonatal outcome in pregnancies with early preterm premature rupture of the membranes (PPROM) who were managed expectantly despite the development of recurrent active genital herpes.","container-title":"American journal of obstetrics and gynecology","ISSN":"0002-9378","issue":"6","note":"PMID: 12824992","page":"1551-4; discussion 1554-5","title":"Expectant management of preterm premature rupture of membranes complicated by active recurrent genital herpes.","volume":"188","author":[{"family":"Major","given":"Carol A"},{"family":"Towers","given":"Craig V"},{"family":"Lewis","given":"David F"},{"family":"Garite","given":"Thomas J"}],"issued":{"date-parts":[["2003",6]]}}}],"schema":"https://github.com/citation-style-language/schema/raw/master/csl-citation.json"} </w:instrText>
      </w:r>
      <w:r w:rsidR="005C1915">
        <w:rPr>
          <w:rFonts w:cstheme="minorHAnsi"/>
        </w:rPr>
        <w:fldChar w:fldCharType="separate"/>
      </w:r>
      <w:r w:rsidR="00F40B62" w:rsidRPr="00F40B62">
        <w:rPr>
          <w:rFonts w:ascii="Calibri" w:hAnsi="Calibri" w:cs="Calibri"/>
        </w:rPr>
        <w:t>(91)</w:t>
      </w:r>
      <w:r w:rsidR="005C1915">
        <w:rPr>
          <w:rFonts w:cstheme="minorHAnsi"/>
        </w:rPr>
        <w:fldChar w:fldCharType="end"/>
      </w:r>
      <w:r w:rsidRPr="00AD5969">
        <w:rPr>
          <w:rFonts w:cstheme="minorHAnsi"/>
        </w:rPr>
        <w:t>. After this gestation, it is recommended that management is undertaken in accordance with relevant R</w:t>
      </w:r>
      <w:r w:rsidR="00107D66">
        <w:rPr>
          <w:rFonts w:cstheme="minorHAnsi"/>
        </w:rPr>
        <w:t>oyal College of Obstetricians and Gynaecologists (RCOG)</w:t>
      </w:r>
      <w:r w:rsidRPr="00AD5969">
        <w:rPr>
          <w:rFonts w:cstheme="minorHAnsi"/>
        </w:rPr>
        <w:t xml:space="preserve"> guidelines on PPROM</w:t>
      </w:r>
      <w:r w:rsidR="005C1915">
        <w:rPr>
          <w:rFonts w:cstheme="minorHAnsi"/>
        </w:rPr>
        <w:t xml:space="preserve"> </w:t>
      </w:r>
      <w:r w:rsidR="005C1915">
        <w:rPr>
          <w:rFonts w:cstheme="minorHAnsi"/>
        </w:rPr>
        <w:fldChar w:fldCharType="begin"/>
      </w:r>
      <w:r w:rsidR="00F40B62">
        <w:rPr>
          <w:rFonts w:cstheme="minorHAnsi"/>
        </w:rPr>
        <w:instrText xml:space="preserve"> ADDIN ZOTERO_ITEM CSL_CITATION {"citationID":"5wr1khvG","properties":{"formattedCitation":"(94)","plainCitation":"(94)","noteIndex":0},"citationItems":[{"id":289,"uris":["http://zotero.org/users/9828707/items/IPZK3C7Z"],"uri":["http://zotero.org/users/9828707/items/IPZK3C7Z"],"itemData":{"id":289,"type":"article-journal","container-title":"BJOG: an international journal of obstetrics and gynaecology","DOI":"10.1111/1471-0528.15803","ISSN":"1471-0528","issue":"9","journalAbbreviation":"BJOG","language":"eng","note":"PMID: 31207667","page":"e152-e166","source":"PubMed","title":"Care of Women Presenting with Suspected Preterm Prelabour Rupture of Membranes from 24+0 Weeks of Gestation: Green-top Guideline No. 73","title-short":"Care of Women Presenting with Suspected Preterm Prelabour Rupture of Membranes from 24+0 Weeks of Gestation","volume":"126","author":[{"family":"Thomson","given":"A. J."},{"literal":"Royal College of Obstetricians and Gynaecologists"}],"issued":{"date-parts":[["2019",8]]}}}],"schema":"https://github.com/citation-style-language/schema/raw/master/csl-citation.json"} </w:instrText>
      </w:r>
      <w:r w:rsidR="005C1915">
        <w:rPr>
          <w:rFonts w:cstheme="minorHAnsi"/>
        </w:rPr>
        <w:fldChar w:fldCharType="separate"/>
      </w:r>
      <w:r w:rsidR="00F40B62" w:rsidRPr="00F40B62">
        <w:rPr>
          <w:rFonts w:ascii="Calibri" w:hAnsi="Calibri" w:cs="Calibri"/>
        </w:rPr>
        <w:t>(94)</w:t>
      </w:r>
      <w:r w:rsidR="005C1915">
        <w:rPr>
          <w:rFonts w:cstheme="minorHAnsi"/>
        </w:rPr>
        <w:fldChar w:fldCharType="end"/>
      </w:r>
      <w:r w:rsidR="00107D66">
        <w:rPr>
          <w:rFonts w:cstheme="minorHAnsi"/>
        </w:rPr>
        <w:t>. A</w:t>
      </w:r>
      <w:r w:rsidRPr="00AD5969">
        <w:rPr>
          <w:rFonts w:cstheme="minorHAnsi"/>
        </w:rPr>
        <w:t>ntenatal corticosteroid administration</w:t>
      </w:r>
      <w:r w:rsidR="005C1915">
        <w:rPr>
          <w:rFonts w:cstheme="minorHAnsi"/>
        </w:rPr>
        <w:t xml:space="preserve"> </w:t>
      </w:r>
      <w:r w:rsidR="005C1915">
        <w:rPr>
          <w:rFonts w:cstheme="minorHAnsi"/>
        </w:rPr>
        <w:fldChar w:fldCharType="begin"/>
      </w:r>
      <w:r w:rsidR="00F40B62">
        <w:rPr>
          <w:rFonts w:cstheme="minorHAnsi"/>
        </w:rPr>
        <w:instrText xml:space="preserve"> ADDIN ZOTERO_ITEM CSL_CITATION {"citationID":"nGZN4bI9","properties":{"formattedCitation":"(95)","plainCitation":"(95)","noteIndex":0},"citationItems":[{"id":290,"uris":["http://zotero.org/users/9828707/items/VPKWU5WL"],"uri":["http://zotero.org/users/9828707/items/VPKWU5WL"],"itemData":{"id":290,"type":"article-journal","container-title":"BJOG: an international journal of obstetrics and gynaecology","DOI":"10.1111/1471-0528.17027","ISSN":"1471-0528","issue":"8","journalAbbreviation":"BJOG","language":"eng","note":"PMID: 35172391","page":"e35-e60","source":"PubMed","title":"Antenatal corticosteroids to reduce neonatal morbidity and mortality: Green-top Guideline No. 74","title-short":"Antenatal corticosteroids to reduce neonatal morbidity and mortality","volume":"129","author":[{"family":"Stock","given":"S. J."},{"family":"Thomson","given":"A. J."},{"family":"Papworth","given":"S."},{"literal":"Royal College of Obstetricians and Gynaecologists"}],"issued":{"date-parts":[["2022",7]]}}}],"schema":"https://github.com/citation-style-language/schema/raw/master/csl-citation.json"} </w:instrText>
      </w:r>
      <w:r w:rsidR="005C1915">
        <w:rPr>
          <w:rFonts w:cstheme="minorHAnsi"/>
        </w:rPr>
        <w:fldChar w:fldCharType="separate"/>
      </w:r>
      <w:r w:rsidR="00F40B62" w:rsidRPr="00F40B62">
        <w:rPr>
          <w:rFonts w:ascii="Calibri" w:hAnsi="Calibri" w:cs="Calibri"/>
        </w:rPr>
        <w:t>(95)</w:t>
      </w:r>
      <w:r w:rsidR="005C1915">
        <w:rPr>
          <w:rFonts w:cstheme="minorHAnsi"/>
        </w:rPr>
        <w:fldChar w:fldCharType="end"/>
      </w:r>
      <w:r w:rsidRPr="00AD5969">
        <w:rPr>
          <w:rFonts w:cstheme="minorHAnsi"/>
        </w:rPr>
        <w:t xml:space="preserve"> </w:t>
      </w:r>
      <w:r w:rsidR="00107D66">
        <w:rPr>
          <w:rFonts w:cstheme="minorHAnsi"/>
        </w:rPr>
        <w:t xml:space="preserve">should be considered </w:t>
      </w:r>
      <w:r w:rsidRPr="00AD5969">
        <w:rPr>
          <w:rFonts w:cstheme="minorHAnsi"/>
        </w:rPr>
        <w:t>to reduce neonatal morbidity and mortality</w:t>
      </w:r>
      <w:r w:rsidR="00107D66">
        <w:rPr>
          <w:rFonts w:cstheme="minorHAnsi"/>
        </w:rPr>
        <w:t>. Outcomes are</w:t>
      </w:r>
      <w:r w:rsidRPr="00AD5969">
        <w:rPr>
          <w:rFonts w:cstheme="minorHAnsi"/>
        </w:rPr>
        <w:t xml:space="preserve"> not materially influenced by the presence of recurrent genital herpes </w:t>
      </w:r>
      <w:r w:rsidRPr="00C36282">
        <w:rPr>
          <w:rFonts w:cstheme="minorHAnsi"/>
        </w:rPr>
        <w:t>lesions</w:t>
      </w:r>
      <w:r w:rsidR="005C1915">
        <w:rPr>
          <w:rFonts w:cstheme="minorHAnsi"/>
        </w:rPr>
        <w:t xml:space="preserve"> </w:t>
      </w:r>
      <w:r w:rsidR="005C1915">
        <w:rPr>
          <w:rFonts w:cstheme="minorHAnsi"/>
        </w:rPr>
        <w:fldChar w:fldCharType="begin"/>
      </w:r>
      <w:r w:rsidR="00F40B62">
        <w:rPr>
          <w:rFonts w:cstheme="minorHAnsi"/>
        </w:rPr>
        <w:instrText xml:space="preserve"> ADDIN ZOTERO_ITEM CSL_CITATION {"citationID":"gpv3ShJB","properties":{"formattedCitation":"(91,96)","plainCitation":"(91,96)","noteIndex":0},"citationItems":[{"id":37,"uris":["http://zotero.org/users/9828707/items/4KF5D3UR"],"uri":["http://zotero.org/users/9828707/items/4KF5D3UR"],"itemData":{"id":37,"type":"article-journal","abstract":"The study objective was to examine the neonatal outcome in pregnancies with early preterm premature rupture of the membranes (PPROM) who were managed expectantly despite the development of recurrent active genital herpes.","container-title":"American journal of obstetrics and gynecology","ISSN":"0002-9378","issue":"6","note":"PMID: 12824992","page":"1551-4; discussion 1554-5","title":"Expectant management of preterm premature rupture of membranes complicated by active recurrent genital herpes.","volume":"188","author":[{"family":"Major","given":"Carol A"},{"family":"Towers","given":"Craig V"},{"family":"Lewis","given":"David F"},{"family":"Garite","given":"Thomas J"}],"issued":{"date-parts":[["2003",6]]}}},{"id":30,"uris":["http://zotero.org/users/9828707/items/YYENELYU"],"uri":["http://zotero.org/users/9828707/items/YYENELYU"],"itemData":{"id":30,"type":"article-journal","abstract":"Maternal human immunodeficiency virus (HIV) and genital herpes simplex virus (HSV) infection in pregnancy have potential for vertical transmission that may result in death or morbidity. The risk increases with preterm delivery and prolonged ruptured membranes. When managing preterm premature rupture of membranes, the risk of transmission must be weighed against the risk of prematurity. Before 32 to 34 weeks, expectant management is preferred for patients with well controlled HIV or recurrent active genital HSV infection. For patients with advanced HIV disease or primary genital HSV infection, the risk of vertical transmission is higher and many clinical factors need to be considered.","container-title":"Clinical obstetrics and gynecology","DOI":"10.1097/GRF.0b013e318217d7a6","ISSN":"1532-5520","issue":"2","note":"PMID: 21508703","page":"330-6","title":"Herpes simplex and HIV infections and preterm PROM.","volume":"54","author":[{"family":"Ehsanipoor","given":"Robert M"},{"family":"Major","given":"Carol A"}],"issued":{"date-parts":[["2011",6]]}}}],"schema":"https://github.com/citation-style-language/schema/raw/master/csl-citation.json"} </w:instrText>
      </w:r>
      <w:r w:rsidR="005C1915">
        <w:rPr>
          <w:rFonts w:cstheme="minorHAnsi"/>
        </w:rPr>
        <w:fldChar w:fldCharType="separate"/>
      </w:r>
      <w:r w:rsidR="00F40B62" w:rsidRPr="00F40B62">
        <w:rPr>
          <w:rFonts w:ascii="Calibri" w:hAnsi="Calibri" w:cs="Calibri"/>
        </w:rPr>
        <w:t>(91,96)</w:t>
      </w:r>
      <w:r w:rsidR="005C1915">
        <w:rPr>
          <w:rFonts w:cstheme="minorHAnsi"/>
        </w:rPr>
        <w:fldChar w:fldCharType="end"/>
      </w:r>
      <w:r w:rsidR="00E14B7E">
        <w:rPr>
          <w:rFonts w:cstheme="minorHAnsi"/>
        </w:rPr>
        <w:t xml:space="preserve"> [III, B]</w:t>
      </w:r>
      <w:r w:rsidRPr="00AD5969">
        <w:rPr>
          <w:rFonts w:cstheme="minorHAnsi"/>
        </w:rPr>
        <w:t xml:space="preserve">. </w:t>
      </w:r>
    </w:p>
    <w:p w14:paraId="1FC39945" w14:textId="77777777" w:rsidR="00651FC8" w:rsidRPr="00AD5969" w:rsidRDefault="00651FC8">
      <w:pPr>
        <w:rPr>
          <w:rFonts w:cstheme="minorHAnsi"/>
        </w:rPr>
      </w:pPr>
    </w:p>
    <w:p w14:paraId="514EC4CE" w14:textId="400F1529" w:rsidR="00EB367F" w:rsidRPr="00AD5969" w:rsidRDefault="00AB792E">
      <w:pPr>
        <w:rPr>
          <w:rFonts w:cstheme="minorHAnsi"/>
          <w:b/>
        </w:rPr>
      </w:pPr>
      <w:r w:rsidRPr="00AD5969">
        <w:rPr>
          <w:rFonts w:cstheme="minorHAnsi"/>
          <w:b/>
        </w:rPr>
        <w:lastRenderedPageBreak/>
        <w:t xml:space="preserve">8. Management of </w:t>
      </w:r>
      <w:r w:rsidR="001C25D8" w:rsidRPr="00F115A6">
        <w:rPr>
          <w:rFonts w:cstheme="minorHAnsi"/>
          <w:b/>
          <w:bCs/>
        </w:rPr>
        <w:t>mothers and pregnant people</w:t>
      </w:r>
      <w:r w:rsidR="001C25D8">
        <w:rPr>
          <w:rFonts w:cstheme="minorHAnsi"/>
        </w:rPr>
        <w:t xml:space="preserve"> </w:t>
      </w:r>
      <w:r w:rsidR="006F3C01">
        <w:rPr>
          <w:rFonts w:cstheme="minorHAnsi"/>
          <w:b/>
        </w:rPr>
        <w:t xml:space="preserve">living with HIV </w:t>
      </w:r>
      <w:r w:rsidRPr="00AD5969">
        <w:rPr>
          <w:rFonts w:cstheme="minorHAnsi"/>
          <w:b/>
        </w:rPr>
        <w:t xml:space="preserve">with HSV infection </w:t>
      </w:r>
    </w:p>
    <w:p w14:paraId="6705C106" w14:textId="371B765D" w:rsidR="00042AAE" w:rsidRPr="00D2146D" w:rsidRDefault="00AB792E" w:rsidP="00D2146D">
      <w:pPr>
        <w:rPr>
          <w:rFonts w:cstheme="minorHAnsi"/>
        </w:rPr>
      </w:pPr>
      <w:r w:rsidRPr="00D2146D">
        <w:rPr>
          <w:rFonts w:cstheme="minorHAnsi"/>
        </w:rPr>
        <w:t xml:space="preserve">There is evidence </w:t>
      </w:r>
      <w:r w:rsidR="009C273E" w:rsidRPr="00D2146D">
        <w:rPr>
          <w:rFonts w:cstheme="minorHAnsi"/>
        </w:rPr>
        <w:t xml:space="preserve">that </w:t>
      </w:r>
      <w:r w:rsidR="00042AAE" w:rsidRPr="00D2146D">
        <w:rPr>
          <w:rFonts w:cstheme="minorHAnsi"/>
        </w:rPr>
        <w:t>a correlation exists between an HSV-2 diagnosis and HIV vertical transmission. However, studies are difficult to interpret given that many did not adjust for antiretroviral</w:t>
      </w:r>
      <w:r w:rsidR="00D2146D" w:rsidRPr="00D2146D">
        <w:rPr>
          <w:rFonts w:cstheme="minorHAnsi"/>
        </w:rPr>
        <w:t xml:space="preserve"> therapy</w:t>
      </w:r>
      <w:r w:rsidR="00042AAE" w:rsidRPr="00D2146D">
        <w:rPr>
          <w:rFonts w:cstheme="minorHAnsi"/>
        </w:rPr>
        <w:t xml:space="preserve"> </w:t>
      </w:r>
      <w:r w:rsidR="00D2146D" w:rsidRPr="00D2146D">
        <w:rPr>
          <w:rFonts w:cstheme="minorHAnsi"/>
        </w:rPr>
        <w:t xml:space="preserve">(ART) </w:t>
      </w:r>
      <w:r w:rsidR="00042AAE" w:rsidRPr="00D2146D">
        <w:rPr>
          <w:rFonts w:cstheme="minorHAnsi"/>
        </w:rPr>
        <w:t xml:space="preserve">use, and an association is often not demonstrated in studies adjusting for </w:t>
      </w:r>
      <w:r w:rsidR="004A3E23" w:rsidRPr="00D2146D">
        <w:rPr>
          <w:rFonts w:cstheme="minorHAnsi"/>
        </w:rPr>
        <w:t xml:space="preserve">effective </w:t>
      </w:r>
      <w:r w:rsidR="00042AAE" w:rsidRPr="00D2146D">
        <w:rPr>
          <w:rFonts w:cstheme="minorHAnsi"/>
        </w:rPr>
        <w:t>ART</w:t>
      </w:r>
      <w:r w:rsidR="004044F6" w:rsidRPr="00D2146D">
        <w:rPr>
          <w:rFonts w:cstheme="minorHAnsi"/>
        </w:rPr>
        <w:t xml:space="preserve"> </w:t>
      </w:r>
      <w:r w:rsidR="004044F6" w:rsidRPr="00D2146D">
        <w:rPr>
          <w:rFonts w:cstheme="minorHAnsi"/>
        </w:rPr>
        <w:fldChar w:fldCharType="begin"/>
      </w:r>
      <w:r w:rsidR="00F40B62">
        <w:rPr>
          <w:rFonts w:cstheme="minorHAnsi"/>
        </w:rPr>
        <w:instrText xml:space="preserve"> ADDIN ZOTERO_ITEM CSL_CITATION {"citationID":"k85tA6gP","properties":{"formattedCitation":"(97,98)","plainCitation":"(97,98)","noteIndex":0},"citationItems":[{"id":287,"uris":["http://zotero.org/users/9828707/items/NU6DDU8N"],"uri":["http://zotero.org/users/9828707/items/NU6DDU8N"],"itemData":{"id":287,"type":"article-journal","abstract":"BACKGROUND: Reducing HIV mother-to-child transmission (MTCT) is critical to ending the HIV pandemic. Reports suggest that herpes simplex virus-2 (HSV-2), a common coinfection in HIV-infected individuals, is associated with increased MTCT, but results have been conflicting. We conducted a systematic review of observational studies to quantify the magnitude of this relationship (PROSPERO no. CRD42016043315).\nMETHODS: We searched Medline (1981 to June week 3, 2016), EMBASE (1981 to week 26, 2016), relevant conferences (2013-2016) and bibliographies of identified studies for cohort and case-control studies enrolling HIV-positive women during pregnancy or peripartum that quantified the effect of HSV-2 infection on MTCT. The primary outcome was the risk of perinatal HIV transmission associated with maternal HSV-2 status. Risk of bias was evaluated using a standardised tool, and results were meta-analysed where appropriate using a random-effects model, with studies weighted using the inverse variance method.\nRESULTS: From 2103 hits, 112 studies were considered for inclusion, and 10 were ultimately included. Of the included studies, three used a case-control design, three were retrospective cohorts and four were prospective cohorts. Risk of bias was low in three studies, moderate in six and high in one. The median sample size was 278.5 mother-infant pairs (range: 48-1513). The most common strategy for classifying maternal HSV-2 status was type-specific serology (n=6), followed by genital shedding (n=3) or genital culture (n=3), clinical diagnosis of herpes (n=2) or genital ulcer disease (n=1). Results from five studies that provided quantitative estimates of the association between HSV-2 seropositivity and MTCT were meta-analysed, yielding a pooled unadjusted OR=1.17 (95% CI=0.69 to 1.96, I2=58%). Three of these studies further considered key confounding variables, specifically antiretroviral use and/or viral load (n=3), and mode of delivery (n=2), yielding a pooled adjusted OR=1.57 (95% CI=1.17 to 2.11, I2=0).\nCONCLUSIONS: Maternal HSV-2 coinfection appears to be associated with increased perinatal HIV transmission. Further study of the effect of HSV-2 treatment on MTCT is warranted.","container-title":"Sexually Transmitted Infections","DOI":"10.1136/sextrans-2016-052921","ISSN":"1472-3263","issue":"8","journalAbbreviation":"Sex Transm Infect","language":"eng","note":"PMID: 28600331\nPMCID: PMC5739864","page":"535-542","source":"PubMed","title":"Does maternal HSV-2 coinfection increase mother-to-child transmission of HIV? A systematic review","title-short":"Does maternal HSV-2 coinfection increase mother-to-child transmission of HIV?","volume":"93","author":[{"family":"Sivarajah","given":"Vishalini"},{"family":"Venus","given":"Kevin"},{"family":"Yudin","given":"Mark H."},{"family":"Murphy","given":"Kellie E."},{"family":"Morrison","given":"Steven A."},{"family":"Tan","given":"Darrell Hs"}],"issued":{"date-parts":[["2017",12]]}}},{"id":286,"uris":["http://zotero.org/users/9828707/items/AZ6PS6L4"],"uri":["http://zotero.org/users/9828707/items/AZ6PS6L4"],"itemData":{"id":286,"type":"article-journal","abstract":"BACKGROUND: Over 3500 HIV-positive women give birth annually in Ukraine, a setting with high prevalence of sexually transmitted infections. Herpes simplex virus Type 2 (HSV-2) co-infection may increase HIV mother-to-child transmission (MTCT) risk. We explored factors associated with HSV-2 seropositivity among HIV-positive women in Ukraine, and its impact on HIV MTCT.\nMETHODS: Data on 1513 HIV-positive women enrolled in the Ukraine European Collaborative Study from 2007 to 2012 were analysed. Poisson and logistic regression models respectively were fit to investigate factors associated with HSV-2 seropositivity and HIV MTCT.\nRESULTS: Median maternal age was 27 years (IQR 24-31), 53% (796/1513) had been diagnosed with HIV during their most recent pregnancy and 20% had a history of injecting drugs. Median antenatal CD4 count was 430 cells/mm(3) (IQR 290-580). Ninety-six percent had received antiretroviral therapy antenatally. HSV-2 seroprevalence was 68% (1026/1513). In adjusted analyses, factors associated with HSV-2 antibodies were history of pregnancy termination (APR 1.30 (95% CI 1.18-1.43) for ≥ 2 vs. 0), having an HIV-positive partner (APR 1.15 (95% CI 1.05-1.26) vs partner's HIV status unknown) and HCV seropositivity (APR 1.23 (95 % CI 1.13-1.35)). The overall HIV MTCT rate was 2.80% (95% CI 1.98-3.84); no increased HIV MTCT risk was detected among HSV-2 seropositive women after adjusting for known risk factors (AOR 1.43 (95% CI 0.54-3.77).\nCONCLUSION: No increased risk of HIV MTCT was detected among the 68% of HIV-positive women with antibodies to HSV-2, in this population with an overall HIV MTCT rate of 2.8%. Markers of ongoing sexual risk among HIV-positive HSV-2 seronegative women indicate the importance of interventions to prevent primary HSV-2 infection during pregnancy in this high-risk group.","container-title":"BMC pregnancy and childbirth","DOI":"10.1186/s12884-016-0887-y","ISSN":"1471-2393","journalAbbreviation":"BMC Pregnancy Childbirth","language":"eng","note":"PMID: 27121953\nPMCID: PMC4848860","page":"94","source":"PubMed","title":"High prevalence of herpes simplex virus (HSV)- type 2 co-infection among HIV-positive women in Ukraine, but no increased HIV mother-to-child transmission risk","volume":"16","author":[{"family":"Aebi-Popp","given":"Karoline"},{"family":"Bailey","given":"Heather"},{"family":"Malyuta","given":"Ruslan"},{"family":"Volokha","given":"Alla"},{"family":"Thorne","given":"Claire"},{"literal":"Ukraine European Collaborative Study in EuroCoord"}],"issued":{"date-parts":[["2016",4,27]]}}}],"schema":"https://github.com/citation-style-language/schema/raw/master/csl-citation.json"} </w:instrText>
      </w:r>
      <w:r w:rsidR="004044F6" w:rsidRPr="00D2146D">
        <w:rPr>
          <w:rFonts w:cstheme="minorHAnsi"/>
        </w:rPr>
        <w:fldChar w:fldCharType="separate"/>
      </w:r>
      <w:r w:rsidR="00F40B62" w:rsidRPr="00F40B62">
        <w:rPr>
          <w:rFonts w:ascii="Calibri" w:hAnsi="Calibri" w:cs="Calibri"/>
        </w:rPr>
        <w:t>(97,98)</w:t>
      </w:r>
      <w:r w:rsidR="004044F6" w:rsidRPr="00D2146D">
        <w:rPr>
          <w:rFonts w:cstheme="minorHAnsi"/>
        </w:rPr>
        <w:fldChar w:fldCharType="end"/>
      </w:r>
      <w:r w:rsidR="00042AAE" w:rsidRPr="00D2146D">
        <w:rPr>
          <w:rFonts w:cstheme="minorHAnsi"/>
        </w:rPr>
        <w:t>. Genital shedding of HSV-2 or HSV ulceration at term has not been consistently associated with vertical transmission of HIV</w:t>
      </w:r>
      <w:r w:rsidR="000C6AAB" w:rsidRPr="00D2146D">
        <w:rPr>
          <w:rFonts w:cstheme="minorHAnsi"/>
        </w:rPr>
        <w:t>, and again many studies do not adjust for ART use among other important factors</w:t>
      </w:r>
      <w:r w:rsidR="004044F6" w:rsidRPr="00D2146D">
        <w:rPr>
          <w:rFonts w:cstheme="minorHAnsi"/>
        </w:rPr>
        <w:t xml:space="preserve"> </w:t>
      </w:r>
      <w:r w:rsidR="004044F6" w:rsidRPr="00D2146D">
        <w:rPr>
          <w:rFonts w:cstheme="minorHAnsi"/>
        </w:rPr>
        <w:fldChar w:fldCharType="begin"/>
      </w:r>
      <w:r w:rsidR="00F40B62">
        <w:rPr>
          <w:rFonts w:cstheme="minorHAnsi"/>
        </w:rPr>
        <w:instrText xml:space="preserve"> ADDIN ZOTERO_ITEM CSL_CITATION {"citationID":"NWDtkior","properties":{"formattedCitation":"(47,99\\uc0\\u8211{}103)","plainCitation":"(47,99–103)","noteIndex":0},"citationItems":[{"id":53,"uris":["http://zotero.org/users/9828707/items/BEZ6LC7U"],"uri":["http://zotero.org/users/9828707/items/BEZ6LC7U"],"itemData":{"id":53,"type":"article-journal","abstract":"To assess the risk of perinatal human immunodeficiency virus (HIV) transmission in HIV-infected women clinically diagnosed with genital herpes simplex virus (HSV) infection during pregnancy.","container-title":"Obstetrics and gynecology","DOI":"10.1097/01.AOG.0000185917.90004.7c","ISSN":"0029-7844","issue":"6","note":"PMID: 16319261","page":"1341-8","title":"Genital herpes simplex virus infection and perinatal transmission of human immunodeficiency virus.","volume":"106","author":[{"family":"Chen","given":"Katherine T"},{"family":"Segú","given":"Marta"},{"family":"Lumey","given":"L H"},{"family":"Kuhn","given":"Louise"},{"family":"Carter","given":"Rosalind J"},{"family":"Bulterys","given":"Marc"},{"family":"Abrams","given":"Elaine J"}],"issued":{"date-parts":[["2005",12]]}}},{"id":40,"uris":["http://zotero.org/users/9828707/items/WSGD7PYX"],"uri":["http://zotero.org/users/9828707/items/WSGD7PYX"],"itemData":{"id":40,"type":"article-journal","abstract":"To determine whether herpes simplex virus type 2 (HSV-2) infection was associated with risk of intrapartum human immunodeficiency virus type 1 (HIV-1) transmission and to define correlates of HSV-2 infection among HIV-1-seropositive pregnant women.","container-title":"Obstetrics and gynecology","DOI":"10.1097/01.AOG.0000251511.27725.5c","ISSN":"0029-7844","issue":"2 Pt 1","note":"PMID: 17267842","page":"403-9","title":"Herpes simplex virus type 2 and risk of intrapartum human immunodeficiency virus transmission.","volume":"109","author":[{"family":"Drake","given":"Alison L"},{"family":"John-Stewart","given":"Grace C"},{"family":"Wald","given":"Anna"},{"family":"Mbori-Ngacha","given":"Dorothy A"},{"family":"Bosire","given":"Rose"},{"family":"Wamalwa","given":"Dalton C"},{"family":"Lohman-Payne","given":"Barbara L"},{"family":"Ashley-Morrow","given":"Rhoda"},{"family":"Corey","given":"Lawrence"},{"family":"Farquhar","given":"Carey"}],"issued":{"date-parts":[["2007",2]]}}},{"id":285,"uris":["http://zotero.org/users/9828707/items/ESL4FET5"],"uri":["http://zotero.org/users/9828707/items/ESL4FET5"],"itemData":{"id":285,"type":"article-journal","abstract":"OBJECTIVE: To identify factors associated with mother-to-child HIV-1 transmission (MTCT) from mothers receiving antenatal antiretroviral therapy.\nDESIGN: The French Perinatal Cohort (EPF), a multicenter prospective cohort of HIV-infected pregnant women and their children.\nMETHODS: Univariate analysis and logistic regression, with child HIV status as dependent variable, were conducted among 5271 mothers who received antiretroviral therapy during pregnancy, delivered between 1997 and 2004 and did not breastfeed.\nRESULTS: The MTCT rate was 1.3% [67/5271; 95% confidence interval (CI), 1.0-1.6]. It was as low as 0.4% (5/1338; 95% CI, 0.1-0.9) in term births with maternal HIV-1 RNA level at delivery below 50 copies/ml. MTCT increased with viral load, short duration of antiretroviral therapy, female gender and severe premature delivery: 6.6% before 33 weeks versus 1.2% at 37 weeks or more (P &lt; 0.001). The type of antiretroviral therapy was not associated with transmission. Intrapartum therapy was associated with four-fold lower MTCT (P = 0.04) in case of virological failure (&gt; 10 000 copies/ml). Elective cesarean section tended to be inversely associated with MTCT in the overall population, but not in mothers who delivered at term with viral load &lt; 400 copies/ml [odds ratio (OR), 0.83; 95% CI, 0.29-2.39; P = 0.37]. Among them, only duration of antenatal therapy was associated with transmission (OR by week, 0.94; 95% CI, 0.90-0.99; P = 0.03).\nCONCLUSIONS: Low maternal plasma viral load is the key factor for preventing MTCT. Benefits in terms of MTCT reduction may be expected from early antiretroviral prophylaxis. The potential toxicity of prolonged antiretroviral use in pregnancy should be evaluated.","container-title":"AIDS (London, England)","DOI":"10.1097/QAD.0b013e3282f3d63c","ISSN":"1473-5571","issue":"2","journalAbbreviation":"AIDS","language":"eng","note":"PMID: 18097232","page":"289-299","source":"PubMed","title":"Mother-to-child HIV transmission despite antiretroviral therapy in the ANRS French Perinatal Cohort","volume":"22","author":[{"family":"Warszawski","given":"Josiane"},{"family":"Tubiana","given":"Roland"},{"family":"Le Chenadec","given":"Jerome"},{"family":"Blanche","given":"Stephane"},{"family":"Teglas","given":"Jean-Paul"},{"family":"Dollfus","given":"Catherine"},{"family":"Faye","given":"Albert"},{"family":"Burgard","given":"Marianne"},{"family":"Rouzioux","given":"Christine"},{"family":"Mandelbrot","given":"Laurent"},{"literal":"ANRS French Perinatal Cohort"}],"issued":{"date-parts":[["2008",1,11]]}}},{"id":34,"uris":["http://zotero.org/users/9828707/items/6V5KF9H5"],"uri":["http://zotero.org/users/9828707/items/6V5KF9H5"],"itemData":{"id":34,"type":"article-journal","abstract":"To evaluate the association between maternal herpes simplex virus type 2 seropositivity and genital herpes simplex virus type 2 shedding with perinatal HIV transmission.","container-title":"AIDS (London, England)","DOI":"10.1097/QAD.0b013e3282fec42a","ISSN":"1473-5571","issue":"10","note":"PMID: 18525263","page":"1169-76","title":"Maternal herpes simplex virus type 2 coinfection increases the risk of perinatal HIV transmission: possibility to further decrease transmission?","volume":"22","author":[{"family":"Bollen","given":"Liesbeth Jm"},{"family":"Whitehead","given":"Sara J"},{"family":"Mock","given":"Philip A"},{"family":"Leelawiwat","given":"Wanna"},{"family":"Asavapiriyanont","given":"Suvanna"},{"family":"Chalermchockchareonkit","given":"Amphan"},{"family":"Vanprapar","given":"Nirun"},{"family":"Chotpitayasunondh","given":"Tawee"},{"family":"McNicholl","given":"Janet M"},{"family":"Tappero","given":"Jordan W"},{"family":"Shaffer","given":"Nathan"},{"family":"Chuachoowong","given":"Rutt"}],"issued":{"date-parts":[["2008",6,19]]}}},{"id":284,"uris":["http://zotero.org/users/9828707/items/2WWSJQH9"],"uri":["http://zotero.org/users/9828707/items/2WWSJQH9"],"itemData":{"id":284,"type":"article-journal","abstract":"OBJECTIVE: To demonstrate a causal relationship between herpes simplex virus 2 (HSV-2) and increased genital HIV-1-RNA shedding in women on HAART.\nDESIGN: A randomized, double-blind, placebo-controlled trial of herpes-suppressive therapy (valacyclovir 500 mg twice a day) in HIV-1/HSV-2-infected women taking HAART in Burkina Faso.\nMETHODS: Participants were followed for a total of 12 biweekly visits before and after randomization. The presence and frequency of genital and plasma HIV-1 RNA, and of genital HSV-2 were assessed using summary measures, adjusting for baseline values. Random effect linear regression models were used to assess the impact of treatment on genital and plasma viral loads among visits with detectable virus.\nRESULTS: Sixty women were enrolled into the trial. Their median CD4 lymphocyte count was 228 cells/mul, and 83% had undetectable plasma HIV-1 RNA at baseline. Valacyclovir reduced the proportion of visits with detectable genital HSV-2 DNA [odds ratio (OR) 0.37, 95% confidence interval (CI) 0.13, 1.05], but had no significant impact on the frequency (OR 0.90, 95% CI 0.31, 2.62) or quantity (reduction of 0.33 log copies/ml, 95% CI -0.81, 0.16) of genital HIV-1 RNA. However, according to pre-defined secondary analyses restricted to women who shed HIV-1 at least once in the baseline phase, valacyclovir reduced both the proportion of visits with detectable HIV-1 shedding (OR 0.27, 95% CI 0.07, 0.99) and the quantity of genital HIV-1 RNA during these visits (-0.71 log10 copies/ml, 95% CI -1.27, -0.14).\nCONCLUSION: HSV-2 facilitates residual genital HIV-1 replication among dually infected women taking HAART despite HIV-1 suppression at the systemic level.","container-title":"AIDS (London, England)","DOI":"10.1097/QAD.0b013e328010238d","ISSN":"0269-9370","issue":"18","journalAbbreviation":"AIDS","language":"eng","note":"PMID: 17117016","page":"2305-2313","source":"PubMed","title":"Impact of suppressive herpes therapy on genital HIV-1 RNA among women taking antiretroviral therapy: a randomized controlled trial","title-short":"Impact of suppressive herpes therapy on genital HIV-1 RNA among women taking antiretroviral therapy","volume":"20","author":[{"family":"Ouedraogo","given":"Abdoulaye"},{"family":"Nagot","given":"Nicolas"},{"family":"Vergne","given":"Laurence"},{"family":"Konate","given":"Issouf"},{"family":"Weiss","given":"Helen A."},{"family":"Defer","given":"Marie-Christine"},{"family":"Foulongne","given":"Vincent"},{"family":"Sanon","given":"Anselme"},{"family":"Andonaba","given":"Jean-Baptiste"},{"family":"Segondy","given":"Michel"},{"family":"Mayaud","given":"Philippe"},{"family":"Van de Perre","given":"Philippe"}],"issued":{"date-parts":[["2006",11,28]]}}},{"id":283,"uris":["http://zotero.org/users/9828707/items/AWSKXXGX"],"uri":["http://zotero.org/users/9828707/items/AWSKXXGX"],"itemData":{"id":283,"type":"article-journal","abstract":"OBJECTIVE: To compare genital HSV shedding among HIV-positive and HIV-negative women.\nMETHODS: Women with and without known HIV infection who delivered at the University of Washington Medical Center between 1989-1996 had HSV serologies done as part of clinical care. Genital swabs from HSV-2-seropositive women were evaluated by real-time quantitative HSV DNA PCR.\nRESULTS: HSV-2 seroprevalence was 71% and 30% among 75 HIV-positive and 3051 HIV-negative women, respectively, (P &lt; .001). HSV was detected at delivery in the genital tract of 30.8% of HIV-seropositive versus 9.5% of HIV-negative women (RR = 3.2, 95% CI 1.6 to 6.5, P = .001). The number of virion copies shed per mL was similar (log 3.54 for HIV positive versus 3.90 for HIV negative, P = .99).\nCONCLUSIONS: Our study demonstrated that HIV-, HSV-2-coinfected women are more likely to shed HSV at delivery.","container-title":"Infectious Diseases in Obstetrics and Gynecology","DOI":"10.1155/2011/157680","ISSN":"1098-0997","journalAbbreviation":"Infect Dis Obstet Gynecol","language":"eng","note":"PMID: 21527986\nPMCID: PMC3068304","page":"157680","source":"PubMed","title":"Genital HSV detection among HIV-1-infected pregnant women in labor","volume":"2011","author":[{"family":"Patterson","given":"Janna"},{"family":"Hitti","given":"Jane"},{"family":"Selke","given":"Stacy"},{"family":"Huang","given":"Meei-Li"},{"family":"Watts","given":"D. Heather"},{"family":"Brown","given":"Zane"},{"family":"Corey","given":"Lawrence"},{"family":"Wald","given":"Anna"}],"issued":{"date-parts":[["2011"]]}}}],"schema":"https://github.com/citation-style-language/schema/raw/master/csl-citation.json"} </w:instrText>
      </w:r>
      <w:r w:rsidR="004044F6" w:rsidRPr="00D2146D">
        <w:rPr>
          <w:rFonts w:cstheme="minorHAnsi"/>
        </w:rPr>
        <w:fldChar w:fldCharType="separate"/>
      </w:r>
      <w:r w:rsidR="00F40B62" w:rsidRPr="00F40B62">
        <w:rPr>
          <w:rFonts w:ascii="Calibri" w:hAnsi="Calibri" w:cs="Calibri"/>
          <w:szCs w:val="24"/>
        </w:rPr>
        <w:t>(47,99–103)</w:t>
      </w:r>
      <w:r w:rsidR="004044F6" w:rsidRPr="00D2146D">
        <w:rPr>
          <w:rFonts w:cstheme="minorHAnsi"/>
        </w:rPr>
        <w:fldChar w:fldCharType="end"/>
      </w:r>
      <w:r w:rsidR="00042AAE" w:rsidRPr="00D2146D">
        <w:rPr>
          <w:rFonts w:cstheme="minorHAnsi"/>
        </w:rPr>
        <w:t>.</w:t>
      </w:r>
      <w:r w:rsidR="00042AAE" w:rsidRPr="00D2146D">
        <w:rPr>
          <w:rFonts w:cstheme="minorHAnsi"/>
          <w:vertAlign w:val="superscript"/>
        </w:rPr>
        <w:t xml:space="preserve"> </w:t>
      </w:r>
    </w:p>
    <w:p w14:paraId="33F12CE1" w14:textId="5B8647B1" w:rsidR="00D82C84" w:rsidRPr="00AD5969" w:rsidRDefault="00FD2A51" w:rsidP="00C6520E">
      <w:pPr>
        <w:pStyle w:val="ListParagraph"/>
        <w:numPr>
          <w:ilvl w:val="0"/>
          <w:numId w:val="12"/>
        </w:numPr>
        <w:rPr>
          <w:rFonts w:cstheme="minorHAnsi"/>
        </w:rPr>
      </w:pPr>
      <w:r>
        <w:rPr>
          <w:rFonts w:cstheme="minorHAnsi"/>
        </w:rPr>
        <w:t xml:space="preserve">Management of </w:t>
      </w:r>
      <w:r w:rsidR="001C25D8">
        <w:rPr>
          <w:rFonts w:cstheme="minorHAnsi"/>
        </w:rPr>
        <w:t xml:space="preserve">mothers and pregnant people </w:t>
      </w:r>
      <w:r>
        <w:rPr>
          <w:rFonts w:cstheme="minorHAnsi"/>
        </w:rPr>
        <w:t xml:space="preserve">living with HIV </w:t>
      </w:r>
      <w:r w:rsidR="00F56362">
        <w:rPr>
          <w:rFonts w:cstheme="minorHAnsi"/>
        </w:rPr>
        <w:t>is now aligned with treatment for HIV negative women</w:t>
      </w:r>
      <w:r>
        <w:rPr>
          <w:rFonts w:cstheme="minorHAnsi"/>
        </w:rPr>
        <w:t xml:space="preserve"> and people</w:t>
      </w:r>
      <w:r w:rsidR="00E4321D">
        <w:rPr>
          <w:rFonts w:cstheme="minorHAnsi"/>
        </w:rPr>
        <w:t xml:space="preserve"> – refer to the relevant section of this guideline</w:t>
      </w:r>
      <w:r w:rsidR="00E14B7E">
        <w:rPr>
          <w:rFonts w:cstheme="minorHAnsi"/>
        </w:rPr>
        <w:t xml:space="preserve"> [IV, C]</w:t>
      </w:r>
      <w:r w:rsidR="00E4321D">
        <w:rPr>
          <w:rFonts w:cstheme="minorHAnsi"/>
        </w:rPr>
        <w:t>.</w:t>
      </w:r>
    </w:p>
    <w:p w14:paraId="43BF028F" w14:textId="5A1A718E" w:rsidR="00D82C84" w:rsidRPr="00AD5969" w:rsidRDefault="00E4321D" w:rsidP="00C6520E">
      <w:pPr>
        <w:pStyle w:val="ListParagraph"/>
        <w:numPr>
          <w:ilvl w:val="0"/>
          <w:numId w:val="12"/>
        </w:numPr>
        <w:rPr>
          <w:rFonts w:cstheme="minorHAnsi"/>
        </w:rPr>
      </w:pPr>
      <w:r>
        <w:rPr>
          <w:rFonts w:cstheme="minorHAnsi"/>
        </w:rPr>
        <w:t xml:space="preserve">When considering </w:t>
      </w:r>
      <w:r w:rsidR="00AB792E" w:rsidRPr="00AD5969">
        <w:rPr>
          <w:rFonts w:cstheme="minorHAnsi"/>
        </w:rPr>
        <w:t>mode of delivery</w:t>
      </w:r>
      <w:r>
        <w:rPr>
          <w:rFonts w:cstheme="minorHAnsi"/>
        </w:rPr>
        <w:t>, recommendations within this guideline</w:t>
      </w:r>
      <w:r w:rsidR="00730C0E">
        <w:rPr>
          <w:rFonts w:cstheme="minorHAnsi"/>
        </w:rPr>
        <w:t xml:space="preserve">, </w:t>
      </w:r>
      <w:r w:rsidR="00AB792E" w:rsidRPr="00AD5969">
        <w:rPr>
          <w:rFonts w:cstheme="minorHAnsi"/>
        </w:rPr>
        <w:t>the B</w:t>
      </w:r>
      <w:r>
        <w:rPr>
          <w:rFonts w:cstheme="minorHAnsi"/>
        </w:rPr>
        <w:t xml:space="preserve">ritish </w:t>
      </w:r>
      <w:r w:rsidR="00AB792E" w:rsidRPr="00AD5969">
        <w:rPr>
          <w:rFonts w:cstheme="minorHAnsi"/>
        </w:rPr>
        <w:t>HIV</w:t>
      </w:r>
      <w:r>
        <w:rPr>
          <w:rFonts w:cstheme="minorHAnsi"/>
        </w:rPr>
        <w:t xml:space="preserve"> </w:t>
      </w:r>
      <w:r w:rsidR="00AB792E" w:rsidRPr="00AD5969">
        <w:rPr>
          <w:rFonts w:cstheme="minorHAnsi"/>
        </w:rPr>
        <w:t>A</w:t>
      </w:r>
      <w:r>
        <w:rPr>
          <w:rFonts w:cstheme="minorHAnsi"/>
        </w:rPr>
        <w:t>ssociation</w:t>
      </w:r>
      <w:r w:rsidR="00AB792E" w:rsidRPr="00AD5969">
        <w:rPr>
          <w:rFonts w:cstheme="minorHAnsi"/>
        </w:rPr>
        <w:t xml:space="preserve"> HIV in pregnancy guideline</w:t>
      </w:r>
      <w:r w:rsidR="00730C0E">
        <w:rPr>
          <w:rFonts w:cstheme="minorHAnsi"/>
        </w:rPr>
        <w:t xml:space="preserve">, in addition to </w:t>
      </w:r>
      <w:r w:rsidR="00AB792E" w:rsidRPr="00AD5969">
        <w:rPr>
          <w:rFonts w:cstheme="minorHAnsi"/>
        </w:rPr>
        <w:t>obstetric factors</w:t>
      </w:r>
      <w:r w:rsidR="00730C0E">
        <w:rPr>
          <w:rFonts w:cstheme="minorHAnsi"/>
        </w:rPr>
        <w:t xml:space="preserve"> should be considered </w:t>
      </w:r>
      <w:r w:rsidR="00730C0E">
        <w:rPr>
          <w:rFonts w:cstheme="minorHAnsi"/>
        </w:rPr>
        <w:fldChar w:fldCharType="begin"/>
      </w:r>
      <w:r w:rsidR="00F40B62">
        <w:rPr>
          <w:rFonts w:cstheme="minorHAnsi"/>
        </w:rPr>
        <w:instrText xml:space="preserve"> ADDIN ZOTERO_ITEM CSL_CITATION {"citationID":"UCdVG1SH","properties":{"formattedCitation":"(104)","plainCitation":"(104)","noteIndex":0},"citationItems":[{"id":288,"uris":["http://zotero.org/users/9828707/items/E5DWYGNT"],"uri":["http://zotero.org/users/9828707/items/E5DWYGNT"],"itemData":{"id":288,"type":"article-journal","language":"en","page":"117","source":"Zotero","title":"British HIV Association guidelines for the management of HIV in pregnancy and postpartum 2018 (2020 third interim update)","author":[{"family":"Tosswill","given":"Jennifer"}]}}],"schema":"https://github.com/citation-style-language/schema/raw/master/csl-citation.json"} </w:instrText>
      </w:r>
      <w:r w:rsidR="00730C0E">
        <w:rPr>
          <w:rFonts w:cstheme="minorHAnsi"/>
        </w:rPr>
        <w:fldChar w:fldCharType="separate"/>
      </w:r>
      <w:r w:rsidR="00F40B62" w:rsidRPr="00F40B62">
        <w:rPr>
          <w:rFonts w:ascii="Calibri" w:hAnsi="Calibri" w:cs="Calibri"/>
        </w:rPr>
        <w:t>(104)</w:t>
      </w:r>
      <w:r w:rsidR="00730C0E">
        <w:rPr>
          <w:rFonts w:cstheme="minorHAnsi"/>
        </w:rPr>
        <w:fldChar w:fldCharType="end"/>
      </w:r>
      <w:r w:rsidR="00E14B7E">
        <w:rPr>
          <w:rFonts w:cstheme="minorHAnsi"/>
        </w:rPr>
        <w:t xml:space="preserve"> [IV, C]</w:t>
      </w:r>
      <w:r w:rsidR="00730C0E">
        <w:rPr>
          <w:rFonts w:cstheme="minorHAnsi"/>
        </w:rPr>
        <w:t>.</w:t>
      </w:r>
    </w:p>
    <w:p w14:paraId="62EBF3C5" w14:textId="77777777" w:rsidR="00042AAE" w:rsidRPr="00AD5969" w:rsidRDefault="00042AAE" w:rsidP="000C6AAB">
      <w:pPr>
        <w:pStyle w:val="ListParagraph"/>
        <w:rPr>
          <w:rFonts w:cstheme="minorHAnsi"/>
        </w:rPr>
      </w:pPr>
    </w:p>
    <w:p w14:paraId="6D98A12B" w14:textId="77777777" w:rsidR="00725B30" w:rsidRPr="00AD5969" w:rsidRDefault="00725B30">
      <w:pPr>
        <w:rPr>
          <w:rFonts w:cstheme="minorHAnsi"/>
          <w:b/>
        </w:rPr>
      </w:pPr>
      <w:r w:rsidRPr="00AD5969">
        <w:rPr>
          <w:rFonts w:cstheme="minorHAnsi"/>
          <w:b/>
        </w:rPr>
        <w:br w:type="page"/>
      </w:r>
    </w:p>
    <w:p w14:paraId="3F93C0B6" w14:textId="1B066541" w:rsidR="00AB792E" w:rsidRDefault="00AB792E">
      <w:pPr>
        <w:rPr>
          <w:rFonts w:cstheme="minorHAnsi"/>
          <w:b/>
        </w:rPr>
      </w:pPr>
      <w:r w:rsidRPr="00AD5969">
        <w:rPr>
          <w:rFonts w:cstheme="minorHAnsi"/>
          <w:b/>
        </w:rPr>
        <w:lastRenderedPageBreak/>
        <w:t xml:space="preserve">9. Management of the neonate </w:t>
      </w:r>
    </w:p>
    <w:p w14:paraId="04769D7C" w14:textId="09E57296" w:rsidR="003E0783" w:rsidRDefault="006E271E" w:rsidP="00C42B37">
      <w:pPr>
        <w:rPr>
          <w:rFonts w:cstheme="minorHAnsi"/>
          <w:bCs/>
        </w:rPr>
      </w:pPr>
      <w:r w:rsidRPr="00F20E79">
        <w:rPr>
          <w:rFonts w:cstheme="minorHAnsi"/>
          <w:bCs/>
        </w:rPr>
        <w:t>These</w:t>
      </w:r>
      <w:r>
        <w:rPr>
          <w:rFonts w:cstheme="minorHAnsi"/>
          <w:bCs/>
        </w:rPr>
        <w:t xml:space="preserve"> guidelines are produced for the management of babies born to </w:t>
      </w:r>
      <w:r w:rsidR="001C25D8">
        <w:rPr>
          <w:rFonts w:cstheme="minorHAnsi"/>
        </w:rPr>
        <w:t xml:space="preserve">mothers and pregnant people </w:t>
      </w:r>
      <w:r>
        <w:rPr>
          <w:rFonts w:cstheme="minorHAnsi"/>
          <w:bCs/>
        </w:rPr>
        <w:t xml:space="preserve">with known previous </w:t>
      </w:r>
      <w:r w:rsidR="00101CC6">
        <w:rPr>
          <w:rFonts w:cstheme="minorHAnsi"/>
          <w:bCs/>
        </w:rPr>
        <w:t xml:space="preserve">genital </w:t>
      </w:r>
      <w:r>
        <w:rPr>
          <w:rFonts w:cstheme="minorHAnsi"/>
          <w:bCs/>
        </w:rPr>
        <w:t xml:space="preserve">HSV infection or suspected HSV </w:t>
      </w:r>
      <w:r w:rsidR="00101CC6">
        <w:rPr>
          <w:rFonts w:cstheme="minorHAnsi"/>
          <w:bCs/>
        </w:rPr>
        <w:t xml:space="preserve">genital </w:t>
      </w:r>
      <w:r>
        <w:rPr>
          <w:rFonts w:cstheme="minorHAnsi"/>
          <w:bCs/>
        </w:rPr>
        <w:t>infection at delivery. Management of infants suspected to have neonatal HSV but without a suspected parental risk are outside the scope of this guideline.</w:t>
      </w:r>
      <w:r w:rsidR="00C42B37">
        <w:rPr>
          <w:rFonts w:cstheme="minorHAnsi"/>
          <w:bCs/>
        </w:rPr>
        <w:t xml:space="preserve"> </w:t>
      </w:r>
    </w:p>
    <w:p w14:paraId="21165563" w14:textId="5ACFBC73" w:rsidR="00C42B37" w:rsidRPr="003E0783" w:rsidRDefault="00C42B37" w:rsidP="003E0783">
      <w:pPr>
        <w:pStyle w:val="ListParagraph"/>
        <w:numPr>
          <w:ilvl w:val="0"/>
          <w:numId w:val="27"/>
        </w:numPr>
        <w:rPr>
          <w:rFonts w:cstheme="minorHAnsi"/>
          <w:b/>
          <w:bCs/>
        </w:rPr>
      </w:pPr>
      <w:r w:rsidRPr="003E0783">
        <w:rPr>
          <w:rFonts w:cstheme="minorHAnsi"/>
          <w:bCs/>
        </w:rPr>
        <w:t>All cases of possible neonatal HSV</w:t>
      </w:r>
      <w:r w:rsidR="00101CC6" w:rsidRPr="003E0783">
        <w:rPr>
          <w:rFonts w:cstheme="minorHAnsi"/>
          <w:bCs/>
        </w:rPr>
        <w:t>, irrespective of route of a</w:t>
      </w:r>
      <w:r w:rsidR="003E0783" w:rsidRPr="003E0783">
        <w:rPr>
          <w:rFonts w:cstheme="minorHAnsi"/>
          <w:bCs/>
        </w:rPr>
        <w:t>c</w:t>
      </w:r>
      <w:r w:rsidR="00101CC6" w:rsidRPr="003E0783">
        <w:rPr>
          <w:rFonts w:cstheme="minorHAnsi"/>
          <w:bCs/>
        </w:rPr>
        <w:t>quisition</w:t>
      </w:r>
      <w:r w:rsidR="003E0783" w:rsidRPr="003E0783">
        <w:rPr>
          <w:rFonts w:cstheme="minorHAnsi"/>
          <w:bCs/>
        </w:rPr>
        <w:t xml:space="preserve"> </w:t>
      </w:r>
      <w:r w:rsidRPr="003E0783">
        <w:rPr>
          <w:rFonts w:cstheme="minorHAnsi"/>
          <w:bCs/>
        </w:rPr>
        <w:t>should be discussed with the regional Paediatric Infectious Diseases Team</w:t>
      </w:r>
      <w:r w:rsidR="00204B8F">
        <w:rPr>
          <w:rFonts w:cstheme="minorHAnsi"/>
          <w:bCs/>
        </w:rPr>
        <w:t xml:space="preserve"> </w:t>
      </w:r>
      <w:r w:rsidR="00204B8F">
        <w:rPr>
          <w:rFonts w:cstheme="minorHAnsi"/>
        </w:rPr>
        <w:t>[IV, C]</w:t>
      </w:r>
      <w:r w:rsidR="00204B8F" w:rsidRPr="00AD5969">
        <w:rPr>
          <w:rFonts w:cstheme="minorHAnsi"/>
        </w:rPr>
        <w:t>.</w:t>
      </w:r>
    </w:p>
    <w:p w14:paraId="37786FCC" w14:textId="77777777" w:rsidR="0021632E" w:rsidRDefault="0021632E">
      <w:pPr>
        <w:rPr>
          <w:rFonts w:cstheme="minorHAnsi"/>
          <w:b/>
        </w:rPr>
      </w:pPr>
    </w:p>
    <w:p w14:paraId="28019EDC" w14:textId="089AD8B6" w:rsidR="00AB792E" w:rsidRPr="00AD5969" w:rsidRDefault="00AB792E">
      <w:pPr>
        <w:rPr>
          <w:rFonts w:cstheme="minorHAnsi"/>
          <w:b/>
        </w:rPr>
      </w:pPr>
      <w:r w:rsidRPr="00AD5969">
        <w:rPr>
          <w:rFonts w:cstheme="minorHAnsi"/>
          <w:b/>
        </w:rPr>
        <w:t xml:space="preserve">General management </w:t>
      </w:r>
      <w:r w:rsidR="007D74F6">
        <w:rPr>
          <w:rFonts w:cstheme="minorHAnsi"/>
          <w:b/>
        </w:rPr>
        <w:t>prior to delivery</w:t>
      </w:r>
    </w:p>
    <w:p w14:paraId="707131C1" w14:textId="4269A65B" w:rsidR="00F50B6E" w:rsidRDefault="00F50B6E" w:rsidP="00C6520E">
      <w:pPr>
        <w:pStyle w:val="ListParagraph"/>
        <w:numPr>
          <w:ilvl w:val="0"/>
          <w:numId w:val="13"/>
        </w:numPr>
        <w:rPr>
          <w:rFonts w:cstheme="minorHAnsi"/>
        </w:rPr>
      </w:pPr>
      <w:r w:rsidRPr="00A61F2E">
        <w:rPr>
          <w:rFonts w:cstheme="minorHAnsi"/>
        </w:rPr>
        <w:t xml:space="preserve">At the first antenatal (booking) appointment (and later if appropriate), all </w:t>
      </w:r>
      <w:r w:rsidR="001C25D8">
        <w:rPr>
          <w:rFonts w:cstheme="minorHAnsi"/>
        </w:rPr>
        <w:t xml:space="preserve">mothers and pregnant people </w:t>
      </w:r>
      <w:r w:rsidRPr="00A61F2E">
        <w:rPr>
          <w:rFonts w:cstheme="minorHAnsi"/>
        </w:rPr>
        <w:t>should have a discussion and be given information on infections that can impact on the baby in pregnancy or during birth (including herpes simplex virus)</w:t>
      </w:r>
      <w:r w:rsidR="003E0783">
        <w:rPr>
          <w:rFonts w:cstheme="minorHAnsi"/>
        </w:rPr>
        <w:t xml:space="preserve"> </w:t>
      </w:r>
      <w:r w:rsidR="003E0783">
        <w:rPr>
          <w:rFonts w:cstheme="minorHAnsi"/>
        </w:rPr>
        <w:fldChar w:fldCharType="begin"/>
      </w:r>
      <w:r w:rsidR="00F40B62">
        <w:rPr>
          <w:rFonts w:cstheme="minorHAnsi"/>
        </w:rPr>
        <w:instrText xml:space="preserve"> ADDIN ZOTERO_ITEM CSL_CITATION {"citationID":"a9pfESPD","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00F40B62">
        <w:rPr>
          <w:rFonts w:ascii="Cambria Math" w:hAnsi="Cambria Math" w:cs="Cambria Math"/>
        </w:rPr>
        <w:instrText>‑</w:instrText>
      </w:r>
      <w:r w:rsidR="00F40B62">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sidR="003E0783">
        <w:rPr>
          <w:rFonts w:cstheme="minorHAnsi"/>
        </w:rPr>
        <w:fldChar w:fldCharType="separate"/>
      </w:r>
      <w:r w:rsidR="00F40B62" w:rsidRPr="00F40B62">
        <w:rPr>
          <w:rFonts w:ascii="Calibri" w:hAnsi="Calibri" w:cs="Calibri"/>
        </w:rPr>
        <w:t>(50)</w:t>
      </w:r>
      <w:r w:rsidR="003E0783">
        <w:rPr>
          <w:rFonts w:cstheme="minorHAnsi"/>
        </w:rPr>
        <w:fldChar w:fldCharType="end"/>
      </w:r>
      <w:r w:rsidRPr="00A61F2E">
        <w:rPr>
          <w:rFonts w:cstheme="minorHAnsi"/>
        </w:rPr>
        <w:t>.</w:t>
      </w:r>
      <w:r w:rsidR="007703EF">
        <w:rPr>
          <w:rFonts w:cstheme="minorHAnsi"/>
        </w:rPr>
        <w:t xml:space="preserve"> This should take place regardless of whether they are known to have herpes simplex virus already, or not</w:t>
      </w:r>
      <w:r w:rsidR="00204B8F">
        <w:rPr>
          <w:rFonts w:cstheme="minorHAnsi"/>
        </w:rPr>
        <w:t xml:space="preserve"> [IV, C]</w:t>
      </w:r>
      <w:r w:rsidR="00204B8F" w:rsidRPr="00AD5969">
        <w:rPr>
          <w:rFonts w:cstheme="minorHAnsi"/>
        </w:rPr>
        <w:t>.</w:t>
      </w:r>
    </w:p>
    <w:p w14:paraId="2491B76C" w14:textId="7B9B1A5F" w:rsidR="00031FBF" w:rsidRPr="003E0783" w:rsidRDefault="0359B0A2" w:rsidP="003310C6">
      <w:pPr>
        <w:pStyle w:val="ListParagraph"/>
        <w:numPr>
          <w:ilvl w:val="0"/>
          <w:numId w:val="13"/>
        </w:numPr>
        <w:rPr>
          <w:rFonts w:cstheme="minorHAnsi"/>
        </w:rPr>
      </w:pPr>
      <w:r w:rsidRPr="003E0783">
        <w:rPr>
          <w:rFonts w:cstheme="minorHAnsi"/>
        </w:rPr>
        <w:t>In all cases the neonatal team should be informed</w:t>
      </w:r>
      <w:r w:rsidR="00AD7519" w:rsidRPr="003E0783">
        <w:rPr>
          <w:rFonts w:cstheme="minorHAnsi"/>
        </w:rPr>
        <w:t xml:space="preserve"> at an early stage and should contribute, with </w:t>
      </w:r>
      <w:r w:rsidR="003E0783" w:rsidRPr="003E0783">
        <w:rPr>
          <w:rFonts w:cstheme="minorHAnsi"/>
        </w:rPr>
        <w:t xml:space="preserve">genitourinary medicine </w:t>
      </w:r>
      <w:r w:rsidR="00332E5B">
        <w:rPr>
          <w:rFonts w:cstheme="minorHAnsi"/>
        </w:rPr>
        <w:t xml:space="preserve">(GUM) </w:t>
      </w:r>
      <w:r w:rsidR="00AD7519" w:rsidRPr="003E0783">
        <w:rPr>
          <w:rFonts w:cstheme="minorHAnsi"/>
        </w:rPr>
        <w:t>physicians</w:t>
      </w:r>
      <w:r w:rsidR="003E0783" w:rsidRPr="003E0783">
        <w:rPr>
          <w:rFonts w:cstheme="minorHAnsi"/>
        </w:rPr>
        <w:t xml:space="preserve"> and </w:t>
      </w:r>
      <w:r w:rsidR="00AD7519" w:rsidRPr="003E0783">
        <w:rPr>
          <w:rFonts w:cstheme="minorHAnsi"/>
        </w:rPr>
        <w:t xml:space="preserve">obstetricians, to the counselling of </w:t>
      </w:r>
      <w:r w:rsidR="001C25D8">
        <w:rPr>
          <w:rFonts w:cstheme="minorHAnsi"/>
        </w:rPr>
        <w:t>mothers and pregnant people</w:t>
      </w:r>
      <w:r w:rsidR="003E0783" w:rsidRPr="003E0783">
        <w:rPr>
          <w:rFonts w:cstheme="minorHAnsi"/>
        </w:rPr>
        <w:t xml:space="preserve">, and in documentation of a </w:t>
      </w:r>
      <w:r w:rsidR="003E0783">
        <w:t>delivery and postnatal management</w:t>
      </w:r>
      <w:r w:rsidR="003E0783" w:rsidRPr="003E0783">
        <w:rPr>
          <w:rFonts w:cstheme="minorHAnsi"/>
        </w:rPr>
        <w:t xml:space="preserve"> plan. </w:t>
      </w:r>
      <w:r w:rsidR="00D45E35">
        <w:t>The management plan should include the timing of investigations and any treatment to be offered</w:t>
      </w:r>
      <w:r w:rsidR="00204B8F">
        <w:t xml:space="preserve"> </w:t>
      </w:r>
      <w:r w:rsidR="00204B8F">
        <w:rPr>
          <w:rFonts w:cstheme="minorHAnsi"/>
        </w:rPr>
        <w:t>[IV, C]</w:t>
      </w:r>
      <w:r w:rsidR="00204B8F" w:rsidRPr="00AD5969">
        <w:rPr>
          <w:rFonts w:cstheme="minorHAnsi"/>
        </w:rPr>
        <w:t>.</w:t>
      </w:r>
    </w:p>
    <w:p w14:paraId="01B844C8" w14:textId="0A92260F" w:rsidR="007D74F6" w:rsidRPr="003E0783" w:rsidRDefault="007D74F6" w:rsidP="003E0783">
      <w:pPr>
        <w:pStyle w:val="ListParagraph"/>
        <w:rPr>
          <w:rFonts w:cstheme="minorHAnsi"/>
        </w:rPr>
      </w:pPr>
    </w:p>
    <w:p w14:paraId="5F38A472" w14:textId="035186F4" w:rsidR="007D74F6" w:rsidRPr="00F20E79" w:rsidRDefault="007D74F6" w:rsidP="00F20E79">
      <w:pPr>
        <w:rPr>
          <w:rFonts w:cstheme="minorHAnsi"/>
          <w:b/>
          <w:bCs/>
        </w:rPr>
      </w:pPr>
      <w:r>
        <w:rPr>
          <w:rFonts w:cstheme="minorHAnsi"/>
          <w:b/>
          <w:bCs/>
        </w:rPr>
        <w:t>General management post delivery</w:t>
      </w:r>
    </w:p>
    <w:p w14:paraId="7D27FDB5" w14:textId="51C83D66" w:rsidR="007D74F6" w:rsidRDefault="007D74F6" w:rsidP="00C6520E">
      <w:pPr>
        <w:pStyle w:val="ListParagraph"/>
        <w:numPr>
          <w:ilvl w:val="0"/>
          <w:numId w:val="13"/>
        </w:numPr>
        <w:rPr>
          <w:rFonts w:cstheme="minorHAnsi"/>
        </w:rPr>
      </w:pPr>
      <w:r>
        <w:rPr>
          <w:rFonts w:cstheme="minorHAnsi"/>
        </w:rPr>
        <w:t xml:space="preserve">In all cases urgently </w:t>
      </w:r>
      <w:r w:rsidR="005C3E08">
        <w:rPr>
          <w:rFonts w:cstheme="minorHAnsi"/>
        </w:rPr>
        <w:t xml:space="preserve">inform </w:t>
      </w:r>
      <w:r>
        <w:rPr>
          <w:rFonts w:cstheme="minorHAnsi"/>
        </w:rPr>
        <w:t>the neonatal team</w:t>
      </w:r>
      <w:r w:rsidR="00204B8F">
        <w:rPr>
          <w:rFonts w:cstheme="minorHAnsi"/>
        </w:rPr>
        <w:t xml:space="preserve"> [IV, C]</w:t>
      </w:r>
      <w:r>
        <w:rPr>
          <w:rFonts w:cstheme="minorHAnsi"/>
        </w:rPr>
        <w:t>.</w:t>
      </w:r>
    </w:p>
    <w:p w14:paraId="4D423DD0" w14:textId="73F9F3B5" w:rsidR="007D74F6" w:rsidRDefault="007D74F6" w:rsidP="00C6520E">
      <w:pPr>
        <w:pStyle w:val="ListParagraph"/>
        <w:numPr>
          <w:ilvl w:val="0"/>
          <w:numId w:val="13"/>
        </w:numPr>
        <w:rPr>
          <w:rFonts w:cstheme="minorHAnsi"/>
        </w:rPr>
      </w:pPr>
      <w:r>
        <w:rPr>
          <w:rFonts w:cstheme="minorHAnsi"/>
        </w:rPr>
        <w:t xml:space="preserve">Undertake investigations </w:t>
      </w:r>
      <w:r w:rsidR="004B0438">
        <w:rPr>
          <w:rFonts w:cstheme="minorHAnsi"/>
        </w:rPr>
        <w:t xml:space="preserve">and management </w:t>
      </w:r>
      <w:r>
        <w:rPr>
          <w:rFonts w:cstheme="minorHAnsi"/>
        </w:rPr>
        <w:t xml:space="preserve">as per the </w:t>
      </w:r>
      <w:r w:rsidR="004B0438">
        <w:rPr>
          <w:rFonts w:cstheme="minorHAnsi"/>
        </w:rPr>
        <w:t xml:space="preserve">following </w:t>
      </w:r>
      <w:r>
        <w:rPr>
          <w:rFonts w:cstheme="minorHAnsi"/>
        </w:rPr>
        <w:t xml:space="preserve">investigations </w:t>
      </w:r>
      <w:r w:rsidR="004B0438">
        <w:rPr>
          <w:rFonts w:cstheme="minorHAnsi"/>
        </w:rPr>
        <w:t xml:space="preserve">and management </w:t>
      </w:r>
      <w:r w:rsidR="00217A5D">
        <w:rPr>
          <w:rFonts w:cstheme="minorHAnsi"/>
        </w:rPr>
        <w:t xml:space="preserve">sections </w:t>
      </w:r>
      <w:r w:rsidR="00204B8F">
        <w:rPr>
          <w:rFonts w:cstheme="minorHAnsi"/>
        </w:rPr>
        <w:t>[IV, C]</w:t>
      </w:r>
      <w:r w:rsidR="00204B8F" w:rsidRPr="00AD5969">
        <w:rPr>
          <w:rFonts w:cstheme="minorHAnsi"/>
        </w:rPr>
        <w:t>.</w:t>
      </w:r>
    </w:p>
    <w:p w14:paraId="749DD96B" w14:textId="5927DD3C" w:rsidR="003E0783" w:rsidRDefault="003E0783" w:rsidP="00C6520E">
      <w:pPr>
        <w:pStyle w:val="ListParagraph"/>
        <w:numPr>
          <w:ilvl w:val="0"/>
          <w:numId w:val="13"/>
        </w:numPr>
        <w:rPr>
          <w:rFonts w:cstheme="minorHAnsi"/>
        </w:rPr>
      </w:pPr>
      <w:r>
        <w:rPr>
          <w:rFonts w:cstheme="minorHAnsi"/>
        </w:rPr>
        <w:t>Where investigations are required, liaise with the laboratory team to ensure rapid return of results and support with interpretation of complex results by virologists</w:t>
      </w:r>
      <w:r w:rsidR="00204B8F">
        <w:rPr>
          <w:rFonts w:cstheme="minorHAnsi"/>
        </w:rPr>
        <w:t xml:space="preserve"> [IV, C]</w:t>
      </w:r>
      <w:r w:rsidR="00204B8F" w:rsidRPr="00AD5969">
        <w:rPr>
          <w:rFonts w:cstheme="minorHAnsi"/>
        </w:rPr>
        <w:t>.</w:t>
      </w:r>
      <w:r>
        <w:rPr>
          <w:rFonts w:cstheme="minorHAnsi"/>
        </w:rPr>
        <w:t xml:space="preserve"> </w:t>
      </w:r>
    </w:p>
    <w:p w14:paraId="350ACB1E" w14:textId="77777777" w:rsidR="00CA7205" w:rsidRDefault="00CA7205" w:rsidP="00152366">
      <w:pPr>
        <w:rPr>
          <w:rFonts w:cstheme="minorHAnsi"/>
          <w:b/>
        </w:rPr>
      </w:pPr>
    </w:p>
    <w:p w14:paraId="7993866D" w14:textId="5DB99EB7" w:rsidR="00152366" w:rsidRPr="00AD5969" w:rsidRDefault="004B0438" w:rsidP="00152366">
      <w:pPr>
        <w:rPr>
          <w:rFonts w:cstheme="minorHAnsi"/>
          <w:b/>
        </w:rPr>
      </w:pPr>
      <w:r>
        <w:rPr>
          <w:rFonts w:cstheme="minorHAnsi"/>
          <w:b/>
        </w:rPr>
        <w:t>S</w:t>
      </w:r>
      <w:r w:rsidR="00152366">
        <w:rPr>
          <w:rFonts w:cstheme="minorHAnsi"/>
          <w:b/>
        </w:rPr>
        <w:t>ymptom</w:t>
      </w:r>
      <w:r>
        <w:rPr>
          <w:rFonts w:cstheme="minorHAnsi"/>
          <w:b/>
        </w:rPr>
        <w:t>s of</w:t>
      </w:r>
      <w:r w:rsidR="00152366" w:rsidRPr="00AD5969">
        <w:rPr>
          <w:rFonts w:cstheme="minorHAnsi"/>
          <w:b/>
        </w:rPr>
        <w:t xml:space="preserve"> neona</w:t>
      </w:r>
      <w:r>
        <w:rPr>
          <w:rFonts w:cstheme="minorHAnsi"/>
          <w:b/>
        </w:rPr>
        <w:t>tal HSV</w:t>
      </w:r>
      <w:r w:rsidR="00152366" w:rsidRPr="00AD5969">
        <w:rPr>
          <w:rFonts w:cstheme="minorHAnsi"/>
          <w:b/>
        </w:rPr>
        <w:t xml:space="preserve">  </w:t>
      </w:r>
    </w:p>
    <w:p w14:paraId="1572095D" w14:textId="78223450" w:rsidR="008B580D" w:rsidRDefault="00152366" w:rsidP="006F26CF">
      <w:pPr>
        <w:rPr>
          <w:rFonts w:cstheme="minorHAnsi"/>
        </w:rPr>
      </w:pPr>
      <w:r>
        <w:rPr>
          <w:rFonts w:cstheme="minorHAnsi"/>
        </w:rPr>
        <w:t xml:space="preserve">A high index of suspicion for HSV infection and rapid instigation of therapy are essential to successful management. This guideline is provided to support the care of </w:t>
      </w:r>
      <w:r w:rsidR="001C25D8">
        <w:rPr>
          <w:rFonts w:cstheme="minorHAnsi"/>
        </w:rPr>
        <w:t xml:space="preserve">mothers and pregnant people </w:t>
      </w:r>
      <w:r>
        <w:rPr>
          <w:rFonts w:cstheme="minorHAnsi"/>
        </w:rPr>
        <w:t xml:space="preserve">with known herpes infection, but </w:t>
      </w:r>
      <w:r w:rsidR="00730629">
        <w:rPr>
          <w:rFonts w:cstheme="minorHAnsi"/>
        </w:rPr>
        <w:t>most</w:t>
      </w:r>
      <w:r>
        <w:rPr>
          <w:rFonts w:cstheme="minorHAnsi"/>
        </w:rPr>
        <w:t xml:space="preserve"> neonatal herpes presents in neonates born to </w:t>
      </w:r>
      <w:r w:rsidR="001C25D8">
        <w:rPr>
          <w:rFonts w:cstheme="minorHAnsi"/>
        </w:rPr>
        <w:t xml:space="preserve">mothers and pregnant people </w:t>
      </w:r>
      <w:r>
        <w:rPr>
          <w:rFonts w:cstheme="minorHAnsi"/>
        </w:rPr>
        <w:t xml:space="preserve">not known to have herpes infection. </w:t>
      </w:r>
    </w:p>
    <w:p w14:paraId="2FB9BD6F" w14:textId="092C12F4" w:rsidR="006F26CF" w:rsidRDefault="008B580D" w:rsidP="006F26CF">
      <w:pPr>
        <w:rPr>
          <w:rFonts w:cstheme="minorHAnsi"/>
        </w:rPr>
      </w:pPr>
      <w:r>
        <w:rPr>
          <w:rFonts w:cstheme="minorHAnsi"/>
        </w:rPr>
        <w:t xml:space="preserve">Neonatal herpes may </w:t>
      </w:r>
      <w:r w:rsidRPr="008B580D">
        <w:rPr>
          <w:rFonts w:cstheme="minorHAnsi"/>
        </w:rPr>
        <w:t>present as disease localised</w:t>
      </w:r>
      <w:r w:rsidRPr="00AD5969">
        <w:rPr>
          <w:rFonts w:cstheme="minorHAnsi"/>
        </w:rPr>
        <w:t xml:space="preserve"> to </w:t>
      </w:r>
      <w:r>
        <w:rPr>
          <w:rFonts w:cstheme="minorHAnsi"/>
        </w:rPr>
        <w:t xml:space="preserve">only </w:t>
      </w:r>
      <w:r w:rsidRPr="00AD5969">
        <w:rPr>
          <w:rFonts w:cstheme="minorHAnsi"/>
        </w:rPr>
        <w:t xml:space="preserve">skin, eye and/or mouth </w:t>
      </w:r>
      <w:r>
        <w:rPr>
          <w:rFonts w:cstheme="minorHAnsi"/>
        </w:rPr>
        <w:t xml:space="preserve">(SEM), </w:t>
      </w:r>
      <w:r w:rsidRPr="00AD5969">
        <w:rPr>
          <w:rFonts w:cstheme="minorHAnsi"/>
        </w:rPr>
        <w:t>local central nervous system (CNS) disease (encephalitis alone</w:t>
      </w:r>
      <w:r>
        <w:rPr>
          <w:rFonts w:cstheme="minorHAnsi"/>
        </w:rPr>
        <w:t xml:space="preserve"> or with SEM lesions</w:t>
      </w:r>
      <w:r w:rsidR="00730629" w:rsidRPr="00AD5969">
        <w:rPr>
          <w:rFonts w:cstheme="minorHAnsi"/>
        </w:rPr>
        <w:t>)</w:t>
      </w:r>
      <w:r w:rsidR="00730629">
        <w:rPr>
          <w:rFonts w:cstheme="minorHAnsi"/>
        </w:rPr>
        <w:t xml:space="preserve"> or</w:t>
      </w:r>
      <w:r>
        <w:rPr>
          <w:rFonts w:cstheme="minorHAnsi"/>
        </w:rPr>
        <w:t xml:space="preserve"> </w:t>
      </w:r>
      <w:r w:rsidRPr="00AD5969">
        <w:rPr>
          <w:rFonts w:cstheme="minorHAnsi"/>
        </w:rPr>
        <w:t xml:space="preserve">disseminated </w:t>
      </w:r>
      <w:r w:rsidR="0011293F">
        <w:rPr>
          <w:rFonts w:cstheme="minorHAnsi"/>
        </w:rPr>
        <w:t>disease</w:t>
      </w:r>
      <w:r w:rsidRPr="00AD5969">
        <w:rPr>
          <w:rFonts w:cstheme="minorHAnsi"/>
        </w:rPr>
        <w:t xml:space="preserve"> with multiple organ involvement. </w:t>
      </w:r>
      <w:r>
        <w:rPr>
          <w:rFonts w:cstheme="minorHAnsi"/>
        </w:rPr>
        <w:t xml:space="preserve">Further information on these presentations is found in the ‘Background’ section of these guidelines. </w:t>
      </w:r>
      <w:r w:rsidR="006F26CF">
        <w:rPr>
          <w:rFonts w:cstheme="minorHAnsi"/>
        </w:rPr>
        <w:t xml:space="preserve">Symptoms which may indicate neonatal HSV infection </w:t>
      </w:r>
      <w:r w:rsidR="00F50B6E">
        <w:rPr>
          <w:rFonts w:cstheme="minorHAnsi"/>
        </w:rPr>
        <w:t xml:space="preserve">are non-specific but </w:t>
      </w:r>
      <w:r w:rsidR="006F26CF">
        <w:rPr>
          <w:rFonts w:cstheme="minorHAnsi"/>
        </w:rPr>
        <w:t>include a progressive illness</w:t>
      </w:r>
      <w:r w:rsidR="00165C0C">
        <w:rPr>
          <w:rFonts w:cstheme="minorHAnsi"/>
        </w:rPr>
        <w:t>. Non-diagnostic associated symptoms may include</w:t>
      </w:r>
      <w:r w:rsidR="00204B8F">
        <w:rPr>
          <w:rFonts w:cstheme="minorHAnsi"/>
        </w:rPr>
        <w:t>:</w:t>
      </w:r>
    </w:p>
    <w:p w14:paraId="32CD3410" w14:textId="46E9C360" w:rsidR="00165C0C" w:rsidRDefault="00165C0C" w:rsidP="00C6520E">
      <w:pPr>
        <w:pStyle w:val="ListParagraph"/>
        <w:numPr>
          <w:ilvl w:val="0"/>
          <w:numId w:val="13"/>
        </w:numPr>
        <w:rPr>
          <w:rFonts w:cstheme="minorHAnsi"/>
        </w:rPr>
      </w:pPr>
      <w:r>
        <w:rPr>
          <w:rFonts w:cstheme="minorHAnsi"/>
        </w:rPr>
        <w:lastRenderedPageBreak/>
        <w:t>Poor feeding</w:t>
      </w:r>
      <w:r w:rsidR="008B580D">
        <w:rPr>
          <w:rFonts w:cstheme="minorHAnsi"/>
        </w:rPr>
        <w:t>.</w:t>
      </w:r>
    </w:p>
    <w:p w14:paraId="3502B325" w14:textId="10F90688" w:rsidR="004335C0" w:rsidRDefault="004335C0" w:rsidP="00C6520E">
      <w:pPr>
        <w:pStyle w:val="ListParagraph"/>
        <w:numPr>
          <w:ilvl w:val="0"/>
          <w:numId w:val="13"/>
        </w:numPr>
        <w:rPr>
          <w:rFonts w:cstheme="minorHAnsi"/>
        </w:rPr>
      </w:pPr>
      <w:r>
        <w:rPr>
          <w:rFonts w:cstheme="minorHAnsi"/>
        </w:rPr>
        <w:t>Lethargy</w:t>
      </w:r>
      <w:r w:rsidR="008B580D">
        <w:rPr>
          <w:rFonts w:cstheme="minorHAnsi"/>
        </w:rPr>
        <w:t>.</w:t>
      </w:r>
    </w:p>
    <w:p w14:paraId="4EE3CEF8" w14:textId="3C7C3BEA" w:rsidR="004335C0" w:rsidRDefault="004335C0" w:rsidP="00C6520E">
      <w:pPr>
        <w:pStyle w:val="ListParagraph"/>
        <w:numPr>
          <w:ilvl w:val="0"/>
          <w:numId w:val="13"/>
        </w:numPr>
        <w:rPr>
          <w:rFonts w:cstheme="minorHAnsi"/>
        </w:rPr>
      </w:pPr>
      <w:r>
        <w:rPr>
          <w:rFonts w:cstheme="minorHAnsi"/>
        </w:rPr>
        <w:t>Skin vesicles (present in approximately one third)</w:t>
      </w:r>
      <w:r w:rsidR="008B580D">
        <w:rPr>
          <w:rFonts w:cstheme="minorHAnsi"/>
        </w:rPr>
        <w:t>.</w:t>
      </w:r>
    </w:p>
    <w:p w14:paraId="7B4A3568" w14:textId="051355CE" w:rsidR="00F50B6E" w:rsidRDefault="00F50B6E" w:rsidP="00C6520E">
      <w:pPr>
        <w:pStyle w:val="ListParagraph"/>
        <w:numPr>
          <w:ilvl w:val="0"/>
          <w:numId w:val="13"/>
        </w:numPr>
        <w:rPr>
          <w:rFonts w:cstheme="minorHAnsi"/>
        </w:rPr>
      </w:pPr>
      <w:r>
        <w:rPr>
          <w:rFonts w:cstheme="minorHAnsi"/>
        </w:rPr>
        <w:t>Fever</w:t>
      </w:r>
      <w:r w:rsidR="004335C0">
        <w:rPr>
          <w:rFonts w:cstheme="minorHAnsi"/>
        </w:rPr>
        <w:t xml:space="preserve"> (present in approximately a quarter)</w:t>
      </w:r>
      <w:r w:rsidR="008B580D">
        <w:rPr>
          <w:rFonts w:cstheme="minorHAnsi"/>
        </w:rPr>
        <w:t>.</w:t>
      </w:r>
    </w:p>
    <w:p w14:paraId="60E02743" w14:textId="51CF727D" w:rsidR="006F26CF" w:rsidRDefault="006F26CF" w:rsidP="00C6520E">
      <w:pPr>
        <w:pStyle w:val="ListParagraph"/>
        <w:numPr>
          <w:ilvl w:val="0"/>
          <w:numId w:val="13"/>
        </w:numPr>
        <w:rPr>
          <w:rFonts w:cstheme="minorHAnsi"/>
        </w:rPr>
      </w:pPr>
      <w:r>
        <w:rPr>
          <w:rFonts w:cstheme="minorHAnsi"/>
        </w:rPr>
        <w:t>Seizures</w:t>
      </w:r>
      <w:r w:rsidR="008B580D">
        <w:rPr>
          <w:rFonts w:cstheme="minorHAnsi"/>
        </w:rPr>
        <w:t>.</w:t>
      </w:r>
    </w:p>
    <w:p w14:paraId="0F6B186A" w14:textId="1E67F729" w:rsidR="006F26CF" w:rsidRDefault="006F26CF" w:rsidP="00C6520E">
      <w:pPr>
        <w:pStyle w:val="ListParagraph"/>
        <w:numPr>
          <w:ilvl w:val="0"/>
          <w:numId w:val="13"/>
        </w:numPr>
        <w:rPr>
          <w:rFonts w:cstheme="minorHAnsi"/>
        </w:rPr>
      </w:pPr>
      <w:r>
        <w:rPr>
          <w:rFonts w:cstheme="minorHAnsi"/>
        </w:rPr>
        <w:t>Changes in consciousness ranging from lethargy to coma</w:t>
      </w:r>
      <w:r w:rsidR="008B580D">
        <w:rPr>
          <w:rFonts w:cstheme="minorHAnsi"/>
        </w:rPr>
        <w:t>.</w:t>
      </w:r>
    </w:p>
    <w:p w14:paraId="52AE9F5F" w14:textId="05836C74" w:rsidR="00165C0C" w:rsidRDefault="00165C0C" w:rsidP="00C6520E">
      <w:pPr>
        <w:pStyle w:val="ListParagraph"/>
        <w:numPr>
          <w:ilvl w:val="0"/>
          <w:numId w:val="13"/>
        </w:numPr>
        <w:rPr>
          <w:rFonts w:cstheme="minorHAnsi"/>
        </w:rPr>
      </w:pPr>
      <w:r>
        <w:rPr>
          <w:rFonts w:cstheme="minorHAnsi"/>
        </w:rPr>
        <w:t>Liver dysfunction (more common in disseminated HSV</w:t>
      </w:r>
      <w:r w:rsidR="001F33DB">
        <w:rPr>
          <w:rFonts w:cstheme="minorHAnsi"/>
        </w:rPr>
        <w:t>)</w:t>
      </w:r>
      <w:r>
        <w:rPr>
          <w:rFonts w:cstheme="minorHAnsi"/>
        </w:rPr>
        <w:t xml:space="preserve"> </w:t>
      </w:r>
      <w:r>
        <w:rPr>
          <w:rFonts w:cstheme="minorHAnsi"/>
        </w:rPr>
        <w:fldChar w:fldCharType="begin"/>
      </w:r>
      <w:r w:rsidR="00E77454">
        <w:rPr>
          <w:rFonts w:cstheme="minorHAnsi"/>
        </w:rPr>
        <w:instrText xml:space="preserve"> ADDIN ZOTERO_ITEM CSL_CITATION {"citationID":"JWt52Vwb","properties":{"formattedCitation":"(5)","plainCitation":"(5)","noteIndex":0},"citationItems":[{"id":12335,"uris":["http://zotero.org/users/9828707/items/DX38ECTS"],"uri":["http://zotero.org/users/9828707/items/DX38ECTS"],"itemData":{"id":12335,"type":"article-journal","title":"Annual Report 2022-2023","URL":"https://www.rcpch.ac.uk/work-we-do/bpsu/annual-reports","author":[{"family":"British Paediatric Surveillance Unit","given":""}],"issued":{"date-parts":[["2023"]]}}}],"schema":"https://github.com/citation-style-language/schema/raw/master/csl-citation.json"} </w:instrText>
      </w:r>
      <w:r>
        <w:rPr>
          <w:rFonts w:cstheme="minorHAnsi"/>
        </w:rPr>
        <w:fldChar w:fldCharType="separate"/>
      </w:r>
      <w:r w:rsidR="00E77454" w:rsidRPr="00E77454">
        <w:rPr>
          <w:rFonts w:ascii="Calibri" w:hAnsi="Calibri" w:cs="Calibri"/>
        </w:rPr>
        <w:t>(5)</w:t>
      </w:r>
      <w:r>
        <w:rPr>
          <w:rFonts w:cstheme="minorHAnsi"/>
        </w:rPr>
        <w:fldChar w:fldCharType="end"/>
      </w:r>
      <w:r w:rsidR="008B580D">
        <w:rPr>
          <w:rFonts w:cstheme="minorHAnsi"/>
        </w:rPr>
        <w:t>.</w:t>
      </w:r>
    </w:p>
    <w:p w14:paraId="696DFF07" w14:textId="27F989EF" w:rsidR="006F26CF" w:rsidRDefault="006F26CF" w:rsidP="00C6520E">
      <w:pPr>
        <w:pStyle w:val="ListParagraph"/>
        <w:numPr>
          <w:ilvl w:val="0"/>
          <w:numId w:val="13"/>
        </w:numPr>
        <w:rPr>
          <w:rFonts w:cstheme="minorHAnsi"/>
        </w:rPr>
      </w:pPr>
      <w:r>
        <w:rPr>
          <w:rFonts w:cstheme="minorHAnsi"/>
        </w:rPr>
        <w:t>Coagulopathy</w:t>
      </w:r>
      <w:r w:rsidR="008B580D">
        <w:rPr>
          <w:rFonts w:cstheme="minorHAnsi"/>
        </w:rPr>
        <w:t>.</w:t>
      </w:r>
    </w:p>
    <w:p w14:paraId="54FDE23E" w14:textId="2B2D61F4" w:rsidR="006F26CF" w:rsidRDefault="006F26CF" w:rsidP="00C6520E">
      <w:pPr>
        <w:pStyle w:val="ListParagraph"/>
        <w:numPr>
          <w:ilvl w:val="0"/>
          <w:numId w:val="13"/>
        </w:numPr>
        <w:rPr>
          <w:rFonts w:cstheme="minorHAnsi"/>
        </w:rPr>
      </w:pPr>
      <w:r>
        <w:rPr>
          <w:rFonts w:cstheme="minorHAnsi"/>
        </w:rPr>
        <w:t>Pneumonitis</w:t>
      </w:r>
      <w:r w:rsidR="008B580D">
        <w:rPr>
          <w:rFonts w:cstheme="minorHAnsi"/>
        </w:rPr>
        <w:t>.</w:t>
      </w:r>
    </w:p>
    <w:p w14:paraId="467FF42D" w14:textId="65389F58" w:rsidR="00165C0C" w:rsidRDefault="00165C0C" w:rsidP="00C6520E">
      <w:pPr>
        <w:pStyle w:val="ListParagraph"/>
        <w:numPr>
          <w:ilvl w:val="0"/>
          <w:numId w:val="13"/>
        </w:numPr>
        <w:rPr>
          <w:rFonts w:cstheme="minorHAnsi"/>
        </w:rPr>
      </w:pPr>
      <w:r>
        <w:rPr>
          <w:rFonts w:cstheme="minorHAnsi"/>
        </w:rPr>
        <w:t xml:space="preserve">Unwell birth mother or parent without known cause or with disseminated HSV. </w:t>
      </w:r>
    </w:p>
    <w:p w14:paraId="3DCE1952" w14:textId="1B40DDFD" w:rsidR="00D17A40" w:rsidRPr="00D17A40" w:rsidRDefault="00D17A40" w:rsidP="00D17A40">
      <w:pPr>
        <w:pStyle w:val="ListParagraph"/>
        <w:numPr>
          <w:ilvl w:val="0"/>
          <w:numId w:val="13"/>
        </w:numPr>
        <w:rPr>
          <w:rFonts w:cstheme="minorHAnsi"/>
        </w:rPr>
      </w:pPr>
      <w:r w:rsidRPr="00D17A40">
        <w:rPr>
          <w:rFonts w:cstheme="minorHAnsi"/>
        </w:rPr>
        <w:t xml:space="preserve">Although rare, neonatal herpes presenting in infants whose birthing mothers or people have received antiviral suppressive therapy, may have an atypical clinical presentation and drug resistance </w:t>
      </w:r>
      <w:r w:rsidRPr="00D17A40">
        <w:rPr>
          <w:rFonts w:cstheme="minorHAnsi"/>
        </w:rPr>
        <w:fldChar w:fldCharType="begin"/>
      </w:r>
      <w:r w:rsidR="007D6AEB">
        <w:rPr>
          <w:rFonts w:cstheme="minorHAnsi"/>
        </w:rPr>
        <w:instrText xml:space="preserve"> ADDIN ZOTERO_ITEM CSL_CITATION {"citationID":"iCt8ZvSi","properties":{"formattedCitation":"(41)","plainCitation":"(41)","noteIndex":0},"citationItems":[{"id":84,"uris":["http://zotero.org/users/9828707/items/NLK8ZYLZ"],"uri":["http://zotero.org/users/9828707/items/NLK8ZYLZ"],"itemData":{"id":84,"type":"article-journal","abstract":"Objective The goal was to describe herpes simplex virus (HSV) disease in neonates whose mothers received suppressive acyclovir therapy for HSV infection. Study design A multicenter case series of 8 infants who developed neonatal HSV disease following maternal antiviral suppressive therapy during pregnancy.\nResults Eight infants were identiﬁed from New Jersey (5), Maine (1), New York (1), and Texas (1) between 2005 and 2009. All 6 mothers of infants infected with HSV who were screened prenatally for group B Streptococcus were positive; 1 mother was not tested and the other had bacterial vaginosis and genital human papillomavirus infection. Six mothers had a ﬁrst clinical episode of genital HSV infection during this pregnancy; mothers with a prior history of genital HSV had no clinically recognized outbreak during the pregnancy. Perinatal transmission of HSV occurred in 7 infants (despite suppressive therapy until the day of delivery in 5 instances). Seven of 8 patients were born at term; 6 infants were male. In 7 of 8 cases, HSV was diagnosed by 8 days of age. Five infants had skin, eye, and mucous membrane disease, 2 had central nervous system disease (without and with disseminated disease), and one had intrauterine/disseminated disease.\nConclusions Although maternal antiviral suppressive therapy is an increasingly wide practice, physicians caring for neonates should be aware that suppressive therapy does not prevent neonatal HSV disease, which can have an atypical clinical presentation and drug resistance. (J Pediatr 2012;161:134-8).","container-title":"The Journal of Pediatrics","DOI":"10.1016/j.jpeds.2011.12.053","ISSN":"00223476","issue":"1","journalAbbreviation":"The Journal of Pediatrics","language":"en","page":"134-138.e3","source":"DOI.org (Crossref)","title":"Neonatal Herpes Disease following Maternal Antenatal Antiviral Suppressive Therapy: A Multicenter Case Series","title-short":"Neonatal Herpes Disease following Maternal Antenatal Antiviral Suppressive Therapy","volume":"161","author":[{"family":"Pinninti","given":"Swetha G."},{"family":"Angara","given":"Radhika"},{"family":"Feja","given":"Kristina N."},{"family":"Kimberlin","given":"David W."},{"family":"Leach","given":"Charles T."},{"family":"Conrad","given":"Dennis A."},{"family":"McCarthy","given":"Carol A."},{"family":"Tolan","given":"Robert W."}],"issued":{"date-parts":[["2012",7]]}}}],"schema":"https://github.com/citation-style-language/schema/raw/master/csl-citation.json"} </w:instrText>
      </w:r>
      <w:r w:rsidRPr="00D17A40">
        <w:rPr>
          <w:rFonts w:cstheme="minorHAnsi"/>
        </w:rPr>
        <w:fldChar w:fldCharType="separate"/>
      </w:r>
      <w:r w:rsidR="007D6AEB" w:rsidRPr="007D6AEB">
        <w:rPr>
          <w:rFonts w:ascii="Calibri" w:hAnsi="Calibri" w:cs="Calibri"/>
        </w:rPr>
        <w:t>(41)</w:t>
      </w:r>
      <w:r w:rsidRPr="00D17A40">
        <w:rPr>
          <w:rFonts w:cstheme="minorHAnsi"/>
        </w:rPr>
        <w:fldChar w:fldCharType="end"/>
      </w:r>
      <w:r w:rsidRPr="00D17A40">
        <w:rPr>
          <w:rFonts w:cstheme="minorHAnsi"/>
        </w:rPr>
        <w:t>.</w:t>
      </w:r>
      <w:r w:rsidR="008B6CA9">
        <w:rPr>
          <w:rFonts w:cstheme="minorHAnsi"/>
        </w:rPr>
        <w:t xml:space="preserve"> Where drug resistance is suspected, discuss with a virologist and consider sending samples for drug resistance testing (available at the UK HAS laboratory at Collingdale). </w:t>
      </w:r>
    </w:p>
    <w:p w14:paraId="7431A6F1" w14:textId="04DD8519" w:rsidR="00D17A40" w:rsidRDefault="00165C0C" w:rsidP="00D17A40">
      <w:pPr>
        <w:pStyle w:val="ListParagraph"/>
        <w:numPr>
          <w:ilvl w:val="0"/>
          <w:numId w:val="13"/>
        </w:numPr>
        <w:rPr>
          <w:rFonts w:cstheme="minorHAnsi"/>
        </w:rPr>
      </w:pPr>
      <w:r w:rsidRPr="00D17A40">
        <w:rPr>
          <w:rFonts w:cstheme="minorHAnsi"/>
        </w:rPr>
        <w:t xml:space="preserve">Any </w:t>
      </w:r>
      <w:r w:rsidR="00AC6E03" w:rsidRPr="00D17A40">
        <w:rPr>
          <w:rFonts w:cstheme="minorHAnsi"/>
        </w:rPr>
        <w:t xml:space="preserve">neonate </w:t>
      </w:r>
      <w:r w:rsidR="004335C0" w:rsidRPr="00D17A40">
        <w:rPr>
          <w:rFonts w:cstheme="minorHAnsi"/>
        </w:rPr>
        <w:t xml:space="preserve">under 4 weeks </w:t>
      </w:r>
      <w:r w:rsidRPr="00D17A40">
        <w:rPr>
          <w:rFonts w:cstheme="minorHAnsi"/>
        </w:rPr>
        <w:t>where blood cultures are being considered should be reviewed for possible viral sepsis including HSV</w:t>
      </w:r>
      <w:r w:rsidR="004335C0" w:rsidRPr="00D17A40">
        <w:rPr>
          <w:rFonts w:cstheme="minorHAnsi"/>
        </w:rPr>
        <w:t xml:space="preserve"> and have a blood </w:t>
      </w:r>
      <w:r w:rsidR="00D17A40">
        <w:rPr>
          <w:rFonts w:cstheme="minorHAnsi"/>
        </w:rPr>
        <w:t xml:space="preserve">PCR </w:t>
      </w:r>
      <w:r w:rsidR="004335C0" w:rsidRPr="00D17A40">
        <w:rPr>
          <w:rFonts w:cstheme="minorHAnsi"/>
        </w:rPr>
        <w:t>sent (EDTA sample)</w:t>
      </w:r>
      <w:r w:rsidR="00204B8F">
        <w:rPr>
          <w:rFonts w:cstheme="minorHAnsi"/>
        </w:rPr>
        <w:t xml:space="preserve"> [IV, C]</w:t>
      </w:r>
      <w:r w:rsidR="00204B8F" w:rsidRPr="00AD5969">
        <w:rPr>
          <w:rFonts w:cstheme="minorHAnsi"/>
        </w:rPr>
        <w:t>.</w:t>
      </w:r>
    </w:p>
    <w:p w14:paraId="023F5397" w14:textId="77777777" w:rsidR="00FD424B" w:rsidRDefault="004335C0" w:rsidP="00FD424B">
      <w:pPr>
        <w:pStyle w:val="ListParagraph"/>
        <w:numPr>
          <w:ilvl w:val="0"/>
          <w:numId w:val="13"/>
        </w:numPr>
        <w:rPr>
          <w:rFonts w:cstheme="minorHAnsi"/>
        </w:rPr>
      </w:pPr>
      <w:r w:rsidRPr="00D17A40">
        <w:rPr>
          <w:rFonts w:cstheme="minorHAnsi"/>
        </w:rPr>
        <w:t>A</w:t>
      </w:r>
      <w:r w:rsidR="00165C0C" w:rsidRPr="00D17A40">
        <w:rPr>
          <w:rFonts w:cstheme="minorHAnsi"/>
        </w:rPr>
        <w:t xml:space="preserve">ll local sepsis and antibiotic guidelines should refer to when to test for HSV. </w:t>
      </w:r>
      <w:r w:rsidR="00AC6E03" w:rsidRPr="00D17A40">
        <w:rPr>
          <w:rFonts w:cstheme="minorHAnsi"/>
        </w:rPr>
        <w:t xml:space="preserve">Superficial swabs of skin lesions, </w:t>
      </w:r>
      <w:r w:rsidR="00D17A40" w:rsidRPr="00D17A40">
        <w:rPr>
          <w:rFonts w:cstheme="minorHAnsi"/>
        </w:rPr>
        <w:t>conjunctiva</w:t>
      </w:r>
      <w:r w:rsidR="00AC6E03" w:rsidRPr="00D17A40">
        <w:rPr>
          <w:rFonts w:cstheme="minorHAnsi"/>
        </w:rPr>
        <w:t xml:space="preserve">, mouth and anus, as well as blood and </w:t>
      </w:r>
      <w:r w:rsidR="00D17A40" w:rsidRPr="00D17A40">
        <w:rPr>
          <w:rFonts w:cstheme="minorHAnsi"/>
        </w:rPr>
        <w:t>(</w:t>
      </w:r>
      <w:r w:rsidR="00AC6E03" w:rsidRPr="00D17A40">
        <w:rPr>
          <w:rFonts w:cstheme="minorHAnsi"/>
        </w:rPr>
        <w:t>where appropriate</w:t>
      </w:r>
      <w:r w:rsidR="00D17A40" w:rsidRPr="00D17A40">
        <w:rPr>
          <w:rFonts w:cstheme="minorHAnsi"/>
        </w:rPr>
        <w:t>)</w:t>
      </w:r>
      <w:r w:rsidR="00AC6E03" w:rsidRPr="00D17A40">
        <w:rPr>
          <w:rFonts w:cstheme="minorHAnsi"/>
        </w:rPr>
        <w:t xml:space="preserve"> CSF should all be sent urgently for HSV PCR. The </w:t>
      </w:r>
      <w:r w:rsidR="00D17A40" w:rsidRPr="00D17A40">
        <w:rPr>
          <w:rFonts w:cstheme="minorHAnsi"/>
        </w:rPr>
        <w:t xml:space="preserve">laboratory </w:t>
      </w:r>
      <w:r w:rsidR="00AC6E03" w:rsidRPr="00D17A40">
        <w:rPr>
          <w:rFonts w:cstheme="minorHAnsi"/>
        </w:rPr>
        <w:t>should be contacted to ensure</w:t>
      </w:r>
      <w:r w:rsidR="00D17A40" w:rsidRPr="00D17A40">
        <w:rPr>
          <w:rFonts w:cstheme="minorHAnsi"/>
        </w:rPr>
        <w:t xml:space="preserve"> urgent return of results</w:t>
      </w:r>
      <w:r w:rsidR="00204B8F">
        <w:rPr>
          <w:rFonts w:cstheme="minorHAnsi"/>
        </w:rPr>
        <w:t xml:space="preserve"> [IV, C]</w:t>
      </w:r>
      <w:r w:rsidR="00204B8F" w:rsidRPr="00AD5969">
        <w:rPr>
          <w:rFonts w:cstheme="minorHAnsi"/>
        </w:rPr>
        <w:t>.</w:t>
      </w:r>
    </w:p>
    <w:p w14:paraId="0AC8A52D" w14:textId="77777777" w:rsidR="00FD424B" w:rsidRDefault="00FD424B" w:rsidP="00FD424B">
      <w:pPr>
        <w:ind w:left="360"/>
        <w:rPr>
          <w:rFonts w:cstheme="minorHAnsi"/>
        </w:rPr>
      </w:pPr>
    </w:p>
    <w:p w14:paraId="0B5F2FCE" w14:textId="77777777" w:rsidR="00CA7205" w:rsidRDefault="00DD5207" w:rsidP="00DD5207">
      <w:pPr>
        <w:rPr>
          <w:rFonts w:cstheme="minorHAnsi"/>
          <w:b/>
          <w:bCs/>
        </w:rPr>
        <w:sectPr w:rsidR="00CA7205" w:rsidSect="00CA7205">
          <w:footerReference w:type="even" r:id="rId9"/>
          <w:footerReference w:type="default" r:id="rId10"/>
          <w:pgSz w:w="11906" w:h="16838"/>
          <w:pgMar w:top="1440" w:right="1440" w:bottom="1440" w:left="1440" w:header="709" w:footer="709" w:gutter="0"/>
          <w:cols w:space="708"/>
          <w:docGrid w:linePitch="360"/>
        </w:sectPr>
      </w:pPr>
      <w:r>
        <w:rPr>
          <w:rFonts w:cstheme="minorHAnsi"/>
          <w:b/>
          <w:bCs/>
        </w:rPr>
        <w:br w:type="page"/>
      </w:r>
    </w:p>
    <w:p w14:paraId="0230F827" w14:textId="6168BF62" w:rsidR="00DD5207" w:rsidRDefault="00DD5207" w:rsidP="00DD5207">
      <w:pPr>
        <w:rPr>
          <w:rFonts w:cstheme="minorHAnsi"/>
          <w:b/>
          <w:bCs/>
        </w:rPr>
      </w:pPr>
      <w:bookmarkStart w:id="2" w:name="_Hlk170290695"/>
      <w:r w:rsidRPr="00A45138">
        <w:rPr>
          <w:rFonts w:cstheme="minorHAnsi"/>
          <w:b/>
          <w:bCs/>
        </w:rPr>
        <w:lastRenderedPageBreak/>
        <w:t>Immediate investigations and management</w:t>
      </w:r>
    </w:p>
    <w:p w14:paraId="2BAC976F" w14:textId="77777777" w:rsidR="00DD5207" w:rsidRDefault="00DD5207" w:rsidP="00DD5207">
      <w:pPr>
        <w:pStyle w:val="ListParagraph"/>
        <w:numPr>
          <w:ilvl w:val="0"/>
          <w:numId w:val="31"/>
        </w:numPr>
        <w:rPr>
          <w:rFonts w:cstheme="minorHAnsi"/>
        </w:rPr>
      </w:pPr>
      <w:r w:rsidRPr="004D3BD5">
        <w:rPr>
          <w:rFonts w:cstheme="minorHAnsi"/>
        </w:rPr>
        <w:t>All cases of possible neonatal HSV should be discussed urgently with the regional Paediatric Infectious Diseases Team</w:t>
      </w:r>
      <w:r>
        <w:rPr>
          <w:rFonts w:cstheme="minorHAnsi"/>
        </w:rPr>
        <w:t xml:space="preserve"> [IV, C]</w:t>
      </w:r>
      <w:r w:rsidRPr="00AD5969">
        <w:rPr>
          <w:rFonts w:cstheme="minorHAnsi"/>
        </w:rPr>
        <w:t>.</w:t>
      </w:r>
    </w:p>
    <w:p w14:paraId="173A37B3" w14:textId="77777777" w:rsidR="00DD5207" w:rsidRDefault="00DD5207" w:rsidP="00DD5207">
      <w:pPr>
        <w:pStyle w:val="ListParagraph"/>
        <w:numPr>
          <w:ilvl w:val="0"/>
          <w:numId w:val="31"/>
        </w:numPr>
        <w:rPr>
          <w:rFonts w:cstheme="minorHAnsi"/>
        </w:rPr>
      </w:pPr>
      <w:r>
        <w:rPr>
          <w:rFonts w:cstheme="minorHAnsi"/>
        </w:rPr>
        <w:t>Any positive HSV test from an infant must be managed as highest risk [IV, C]</w:t>
      </w:r>
      <w:r w:rsidRPr="00AD5969">
        <w:rPr>
          <w:rFonts w:cstheme="minorHAnsi"/>
        </w:rPr>
        <w:t>.</w:t>
      </w:r>
      <w:r>
        <w:rPr>
          <w:rFonts w:cstheme="minorHAnsi"/>
        </w:rPr>
        <w:t xml:space="preserve"> </w:t>
      </w:r>
    </w:p>
    <w:p w14:paraId="2F778540" w14:textId="77777777" w:rsidR="00DD5207" w:rsidRPr="004D3BD5" w:rsidRDefault="00DD5207" w:rsidP="00DD5207">
      <w:pPr>
        <w:pStyle w:val="ListParagraph"/>
        <w:rPr>
          <w:rFonts w:cstheme="minorHAnsi"/>
        </w:rPr>
      </w:pPr>
    </w:p>
    <w:tbl>
      <w:tblPr>
        <w:tblStyle w:val="TableGrid"/>
        <w:tblW w:w="14884" w:type="dxa"/>
        <w:tblInd w:w="108" w:type="dxa"/>
        <w:tblLayout w:type="fixed"/>
        <w:tblLook w:val="04A0" w:firstRow="1" w:lastRow="0" w:firstColumn="1" w:lastColumn="0" w:noHBand="0" w:noVBand="1"/>
      </w:tblPr>
      <w:tblGrid>
        <w:gridCol w:w="1560"/>
        <w:gridCol w:w="2835"/>
        <w:gridCol w:w="3118"/>
        <w:gridCol w:w="3544"/>
        <w:gridCol w:w="3827"/>
      </w:tblGrid>
      <w:tr w:rsidR="00DD5207" w:rsidRPr="00581D04" w14:paraId="093C7DDE" w14:textId="77777777" w:rsidTr="00CA7BCA">
        <w:trPr>
          <w:trHeight w:val="662"/>
        </w:trPr>
        <w:tc>
          <w:tcPr>
            <w:tcW w:w="1560" w:type="dxa"/>
          </w:tcPr>
          <w:p w14:paraId="173FBD12" w14:textId="77777777" w:rsidR="00DD5207" w:rsidRPr="00581D04" w:rsidRDefault="00DD5207" w:rsidP="00CA7BCA">
            <w:pPr>
              <w:pStyle w:val="ListParagraph"/>
              <w:ind w:left="0"/>
              <w:jc w:val="center"/>
              <w:rPr>
                <w:rFonts w:cstheme="minorHAnsi"/>
                <w:b/>
                <w:bCs/>
              </w:rPr>
            </w:pPr>
            <w:r w:rsidRPr="00581D04">
              <w:rPr>
                <w:rFonts w:cstheme="minorHAnsi"/>
                <w:b/>
                <w:bCs/>
              </w:rPr>
              <w:t>Risk</w:t>
            </w:r>
          </w:p>
        </w:tc>
        <w:tc>
          <w:tcPr>
            <w:tcW w:w="2835" w:type="dxa"/>
          </w:tcPr>
          <w:p w14:paraId="034526B2" w14:textId="77777777" w:rsidR="00DD5207" w:rsidRPr="00581D04" w:rsidRDefault="00DD5207" w:rsidP="00CA7BCA">
            <w:pPr>
              <w:pStyle w:val="ListParagraph"/>
              <w:ind w:left="0"/>
              <w:jc w:val="center"/>
              <w:rPr>
                <w:rFonts w:cstheme="minorHAnsi"/>
                <w:b/>
                <w:bCs/>
              </w:rPr>
            </w:pPr>
            <w:r w:rsidRPr="00581D04">
              <w:rPr>
                <w:rFonts w:cstheme="minorHAnsi"/>
                <w:b/>
                <w:bCs/>
              </w:rPr>
              <w:t>Highest</w:t>
            </w:r>
          </w:p>
        </w:tc>
        <w:tc>
          <w:tcPr>
            <w:tcW w:w="3118" w:type="dxa"/>
          </w:tcPr>
          <w:p w14:paraId="0EEA3543" w14:textId="77777777" w:rsidR="00DD5207" w:rsidRPr="00581D04" w:rsidRDefault="00DD5207" w:rsidP="00CA7BCA">
            <w:pPr>
              <w:pStyle w:val="ListParagraph"/>
              <w:ind w:left="0"/>
              <w:jc w:val="center"/>
              <w:rPr>
                <w:rFonts w:cstheme="minorHAnsi"/>
                <w:b/>
                <w:bCs/>
              </w:rPr>
            </w:pPr>
            <w:r w:rsidRPr="00581D04">
              <w:rPr>
                <w:rFonts w:cstheme="minorHAnsi"/>
                <w:b/>
                <w:bCs/>
              </w:rPr>
              <w:t>High</w:t>
            </w:r>
          </w:p>
        </w:tc>
        <w:tc>
          <w:tcPr>
            <w:tcW w:w="3544" w:type="dxa"/>
          </w:tcPr>
          <w:p w14:paraId="4A0A0077" w14:textId="77777777" w:rsidR="00DD5207" w:rsidRPr="00581D04" w:rsidRDefault="00DD5207" w:rsidP="00CA7BCA">
            <w:pPr>
              <w:pStyle w:val="ListParagraph"/>
              <w:ind w:left="0"/>
              <w:jc w:val="center"/>
              <w:rPr>
                <w:rFonts w:cstheme="minorHAnsi"/>
                <w:b/>
                <w:bCs/>
              </w:rPr>
            </w:pPr>
            <w:r>
              <w:rPr>
                <w:rFonts w:cstheme="minorHAnsi"/>
                <w:b/>
                <w:bCs/>
              </w:rPr>
              <w:t>Low</w:t>
            </w:r>
          </w:p>
        </w:tc>
        <w:tc>
          <w:tcPr>
            <w:tcW w:w="3827" w:type="dxa"/>
          </w:tcPr>
          <w:p w14:paraId="7CC0BDC1" w14:textId="77777777" w:rsidR="00DD5207" w:rsidRPr="00581D04" w:rsidRDefault="00DD5207" w:rsidP="00CA7BCA">
            <w:pPr>
              <w:pStyle w:val="ListParagraph"/>
              <w:ind w:left="0"/>
              <w:jc w:val="center"/>
              <w:rPr>
                <w:rFonts w:cstheme="minorHAnsi"/>
                <w:b/>
                <w:bCs/>
              </w:rPr>
            </w:pPr>
            <w:r>
              <w:rPr>
                <w:rFonts w:cstheme="minorHAnsi"/>
                <w:b/>
                <w:bCs/>
              </w:rPr>
              <w:t>Lowest</w:t>
            </w:r>
          </w:p>
        </w:tc>
      </w:tr>
      <w:tr w:rsidR="00DD5207" w14:paraId="04DD7ECA" w14:textId="77777777" w:rsidTr="00CA7BCA">
        <w:tc>
          <w:tcPr>
            <w:tcW w:w="1560" w:type="dxa"/>
          </w:tcPr>
          <w:p w14:paraId="70B55EB9" w14:textId="77777777" w:rsidR="00DD5207" w:rsidRPr="00581D04" w:rsidRDefault="00DD5207" w:rsidP="00CA7BCA">
            <w:pPr>
              <w:pStyle w:val="ListParagraph"/>
              <w:ind w:left="0"/>
              <w:rPr>
                <w:rFonts w:cstheme="minorHAnsi"/>
                <w:b/>
                <w:bCs/>
              </w:rPr>
            </w:pPr>
            <w:r w:rsidRPr="00581D04">
              <w:rPr>
                <w:rFonts w:cstheme="minorHAnsi"/>
                <w:b/>
                <w:bCs/>
              </w:rPr>
              <w:t>Delivery method</w:t>
            </w:r>
          </w:p>
        </w:tc>
        <w:tc>
          <w:tcPr>
            <w:tcW w:w="2835" w:type="dxa"/>
          </w:tcPr>
          <w:p w14:paraId="78FFDE6F" w14:textId="741031A2" w:rsidR="00DD5207" w:rsidRDefault="00DD5207" w:rsidP="00CA7BCA">
            <w:pPr>
              <w:pStyle w:val="ListParagraph"/>
              <w:ind w:left="0"/>
              <w:rPr>
                <w:rFonts w:cstheme="minorHAnsi"/>
              </w:rPr>
            </w:pPr>
            <w:r>
              <w:rPr>
                <w:rFonts w:cstheme="minorHAnsi"/>
              </w:rPr>
              <w:t>All</w:t>
            </w:r>
            <w:r w:rsidR="00CA7205">
              <w:rPr>
                <w:rFonts w:cstheme="minorHAnsi"/>
              </w:rPr>
              <w:t xml:space="preserve"> infants with </w:t>
            </w:r>
            <w:r>
              <w:rPr>
                <w:rFonts w:cstheme="minorHAnsi"/>
              </w:rPr>
              <w:t>symptom</w:t>
            </w:r>
            <w:r w:rsidR="00CA7205">
              <w:rPr>
                <w:rFonts w:cstheme="minorHAnsi"/>
              </w:rPr>
              <w:t xml:space="preserve">s consistent with HSV infection </w:t>
            </w:r>
            <w:r>
              <w:rPr>
                <w:rFonts w:cstheme="minorHAnsi"/>
              </w:rPr>
              <w:t>regardless of delivery method</w:t>
            </w:r>
          </w:p>
          <w:p w14:paraId="0B0532A7" w14:textId="77777777" w:rsidR="00DD5207" w:rsidRDefault="00DD5207" w:rsidP="00CA7BCA">
            <w:pPr>
              <w:pStyle w:val="ListParagraph"/>
              <w:ind w:left="0"/>
              <w:rPr>
                <w:rFonts w:cstheme="minorHAnsi"/>
              </w:rPr>
            </w:pPr>
          </w:p>
          <w:p w14:paraId="6174DA8D" w14:textId="77777777" w:rsidR="00DD5207" w:rsidRDefault="00DD5207" w:rsidP="00CA7BCA">
            <w:pPr>
              <w:pStyle w:val="ListParagraph"/>
              <w:ind w:left="0"/>
              <w:rPr>
                <w:rFonts w:cstheme="minorHAnsi"/>
              </w:rPr>
            </w:pPr>
            <w:r>
              <w:rPr>
                <w:rFonts w:cstheme="minorHAnsi"/>
              </w:rPr>
              <w:t xml:space="preserve">Babies with </w:t>
            </w:r>
            <w:r w:rsidRPr="0088322C">
              <w:rPr>
                <w:rFonts w:cstheme="minorHAnsi"/>
                <w:u w:val="single"/>
              </w:rPr>
              <w:t>any</w:t>
            </w:r>
            <w:r>
              <w:rPr>
                <w:rFonts w:cstheme="minorHAnsi"/>
              </w:rPr>
              <w:t xml:space="preserve"> positive HSV test even if this is suspected to be detection of maternal HSV</w:t>
            </w:r>
          </w:p>
          <w:p w14:paraId="5AF141AA" w14:textId="77777777" w:rsidR="00DD5207" w:rsidRDefault="00DD5207" w:rsidP="00CA7BCA">
            <w:pPr>
              <w:pStyle w:val="ListParagraph"/>
              <w:ind w:left="0"/>
              <w:rPr>
                <w:rFonts w:cstheme="minorHAnsi"/>
              </w:rPr>
            </w:pPr>
          </w:p>
          <w:p w14:paraId="74710CEB" w14:textId="25945712" w:rsidR="00DD5207" w:rsidRDefault="00DD5207" w:rsidP="00CA7BCA">
            <w:pPr>
              <w:pStyle w:val="ListParagraph"/>
              <w:ind w:left="0"/>
              <w:rPr>
                <w:rFonts w:cstheme="minorHAnsi"/>
              </w:rPr>
            </w:pPr>
            <w:r>
              <w:rPr>
                <w:rFonts w:cstheme="minorHAnsi"/>
              </w:rPr>
              <w:t xml:space="preserve">Babies born by vaginal delivery in the presence of active </w:t>
            </w:r>
            <w:r w:rsidR="00CA7205" w:rsidRPr="00CA7205">
              <w:rPr>
                <w:rFonts w:cstheme="minorHAnsi"/>
                <w:b/>
                <w:bCs/>
              </w:rPr>
              <w:t>initial</w:t>
            </w:r>
            <w:r w:rsidR="00CA7205">
              <w:rPr>
                <w:rFonts w:cstheme="minorHAnsi"/>
              </w:rPr>
              <w:t xml:space="preserve"> </w:t>
            </w:r>
            <w:r>
              <w:rPr>
                <w:rFonts w:cstheme="minorHAnsi"/>
              </w:rPr>
              <w:t>herpes lesions</w:t>
            </w:r>
          </w:p>
          <w:p w14:paraId="30097E5F" w14:textId="77777777" w:rsidR="00DD5207" w:rsidRDefault="00DD5207" w:rsidP="00CA7BCA">
            <w:pPr>
              <w:pStyle w:val="ListParagraph"/>
              <w:ind w:left="0"/>
              <w:rPr>
                <w:rFonts w:cstheme="minorHAnsi"/>
              </w:rPr>
            </w:pPr>
          </w:p>
          <w:p w14:paraId="7741C4AC" w14:textId="77777777" w:rsidR="00DD5207" w:rsidRDefault="00DD5207" w:rsidP="00CA7BCA">
            <w:pPr>
              <w:pStyle w:val="ListParagraph"/>
              <w:ind w:left="0"/>
              <w:rPr>
                <w:rFonts w:cstheme="minorHAnsi"/>
              </w:rPr>
            </w:pPr>
            <w:r>
              <w:rPr>
                <w:rFonts w:cstheme="minorHAnsi"/>
              </w:rPr>
              <w:t>Birthing mother or parent systemically unwell with possible HSV</w:t>
            </w:r>
          </w:p>
          <w:p w14:paraId="3122E33C" w14:textId="77777777" w:rsidR="00DD5207" w:rsidRDefault="00DD5207" w:rsidP="00CA7BCA">
            <w:pPr>
              <w:pStyle w:val="ListParagraph"/>
              <w:ind w:left="0"/>
              <w:rPr>
                <w:rFonts w:cstheme="minorHAnsi"/>
              </w:rPr>
            </w:pPr>
          </w:p>
          <w:p w14:paraId="22744C3E" w14:textId="2AA57E80" w:rsidR="00DD5207" w:rsidRDefault="00DD5207" w:rsidP="00CA7BCA">
            <w:pPr>
              <w:pStyle w:val="ListParagraph"/>
              <w:ind w:left="0"/>
              <w:rPr>
                <w:rFonts w:cstheme="minorHAnsi"/>
              </w:rPr>
            </w:pPr>
            <w:r>
              <w:rPr>
                <w:rFonts w:cstheme="minorHAnsi"/>
              </w:rPr>
              <w:t xml:space="preserve">Birthing mother or parent presents post-partum with active primary herpes lesions within </w:t>
            </w:r>
            <w:r w:rsidR="005C3E08">
              <w:rPr>
                <w:rFonts w:cstheme="minorHAnsi"/>
              </w:rPr>
              <w:t>4</w:t>
            </w:r>
            <w:r>
              <w:rPr>
                <w:rFonts w:cstheme="minorHAnsi"/>
              </w:rPr>
              <w:t xml:space="preserve"> weeks of delivery</w:t>
            </w:r>
          </w:p>
        </w:tc>
        <w:tc>
          <w:tcPr>
            <w:tcW w:w="3118" w:type="dxa"/>
          </w:tcPr>
          <w:p w14:paraId="629D9906" w14:textId="3D6C8E0A" w:rsidR="00DD5207" w:rsidRDefault="00DD5207" w:rsidP="00CA7BCA">
            <w:pPr>
              <w:pStyle w:val="ListParagraph"/>
              <w:ind w:left="0"/>
              <w:rPr>
                <w:rFonts w:cstheme="minorHAnsi"/>
              </w:rPr>
            </w:pPr>
            <w:r>
              <w:rPr>
                <w:rFonts w:cstheme="minorHAnsi"/>
              </w:rPr>
              <w:t>Pregnant parent had a</w:t>
            </w:r>
            <w:r w:rsidR="00343987">
              <w:rPr>
                <w:rFonts w:cstheme="minorHAnsi"/>
              </w:rPr>
              <w:t>n</w:t>
            </w:r>
            <w:r>
              <w:rPr>
                <w:rFonts w:cstheme="minorHAnsi"/>
              </w:rPr>
              <w:t xml:space="preserve"> </w:t>
            </w:r>
            <w:r w:rsidR="00343987">
              <w:rPr>
                <w:rFonts w:cstheme="minorHAnsi"/>
              </w:rPr>
              <w:t>initial</w:t>
            </w:r>
            <w:r>
              <w:rPr>
                <w:rFonts w:cstheme="minorHAnsi"/>
              </w:rPr>
              <w:t xml:space="preserve"> HSV infection within the previous 6 weeks and baby is asymptomatic and born by:</w:t>
            </w:r>
          </w:p>
          <w:p w14:paraId="5304655A" w14:textId="77777777" w:rsidR="00DD5207" w:rsidRPr="00C002AB" w:rsidRDefault="00DD5207" w:rsidP="00CA7BCA">
            <w:pPr>
              <w:pStyle w:val="ListParagraph"/>
              <w:numPr>
                <w:ilvl w:val="0"/>
                <w:numId w:val="17"/>
              </w:numPr>
              <w:rPr>
                <w:rFonts w:cstheme="minorHAnsi"/>
              </w:rPr>
            </w:pPr>
            <w:r>
              <w:rPr>
                <w:rFonts w:cstheme="minorHAnsi"/>
              </w:rPr>
              <w:t>Vaginal delivery</w:t>
            </w:r>
          </w:p>
          <w:p w14:paraId="6AB1164B" w14:textId="77777777" w:rsidR="00DD5207" w:rsidRDefault="00DD5207" w:rsidP="00CA7BCA">
            <w:pPr>
              <w:pStyle w:val="ListParagraph"/>
              <w:rPr>
                <w:rFonts w:cstheme="minorHAnsi"/>
              </w:rPr>
            </w:pPr>
          </w:p>
          <w:p w14:paraId="26B12AF7" w14:textId="77777777" w:rsidR="00DD5207" w:rsidRPr="00C002AB" w:rsidRDefault="00DD5207" w:rsidP="00CA7BCA">
            <w:pPr>
              <w:pStyle w:val="ListParagraph"/>
              <w:rPr>
                <w:rFonts w:cstheme="minorHAnsi"/>
                <w:b/>
                <w:bCs/>
              </w:rPr>
            </w:pPr>
            <w:r w:rsidRPr="00C002AB">
              <w:rPr>
                <w:rFonts w:cstheme="minorHAnsi"/>
                <w:b/>
                <w:bCs/>
              </w:rPr>
              <w:t>OR</w:t>
            </w:r>
          </w:p>
          <w:p w14:paraId="75CA18E6" w14:textId="77777777" w:rsidR="00DD5207" w:rsidRDefault="00DD5207" w:rsidP="00CA7BCA">
            <w:pPr>
              <w:pStyle w:val="ListParagraph"/>
              <w:rPr>
                <w:rFonts w:cstheme="minorHAnsi"/>
              </w:rPr>
            </w:pPr>
          </w:p>
          <w:p w14:paraId="652A2138" w14:textId="77777777" w:rsidR="00DD5207" w:rsidRDefault="00DD5207" w:rsidP="00CA7BCA">
            <w:pPr>
              <w:pStyle w:val="ListParagraph"/>
              <w:numPr>
                <w:ilvl w:val="0"/>
                <w:numId w:val="17"/>
              </w:numPr>
              <w:rPr>
                <w:rFonts w:cstheme="minorHAnsi"/>
              </w:rPr>
            </w:pPr>
            <w:r>
              <w:rPr>
                <w:rFonts w:cstheme="minorHAnsi"/>
              </w:rPr>
              <w:t>Caesarean section regardless of duration of rupture of membranes</w:t>
            </w:r>
          </w:p>
          <w:p w14:paraId="1C495051" w14:textId="77777777" w:rsidR="00DD5207" w:rsidRDefault="00DD5207" w:rsidP="00CA7BCA">
            <w:pPr>
              <w:pStyle w:val="ListParagraph"/>
              <w:ind w:left="0"/>
              <w:rPr>
                <w:rFonts w:cstheme="minorHAnsi"/>
              </w:rPr>
            </w:pPr>
          </w:p>
          <w:p w14:paraId="439AE747" w14:textId="77777777" w:rsidR="00DD5207" w:rsidRPr="003B309A" w:rsidRDefault="00DD5207" w:rsidP="00CA7BCA">
            <w:pPr>
              <w:pStyle w:val="ListParagraph"/>
              <w:ind w:left="0"/>
              <w:rPr>
                <w:rFonts w:cstheme="minorHAnsi"/>
              </w:rPr>
            </w:pPr>
          </w:p>
        </w:tc>
        <w:tc>
          <w:tcPr>
            <w:tcW w:w="3544" w:type="dxa"/>
          </w:tcPr>
          <w:p w14:paraId="37A574B3" w14:textId="4B890DEC" w:rsidR="00DD5207" w:rsidRDefault="00DD5207" w:rsidP="00343987">
            <w:pPr>
              <w:pStyle w:val="ListParagraph"/>
              <w:ind w:left="0"/>
              <w:rPr>
                <w:rFonts w:cstheme="minorHAnsi"/>
              </w:rPr>
            </w:pPr>
            <w:r>
              <w:rPr>
                <w:rFonts w:cstheme="minorHAnsi"/>
              </w:rPr>
              <w:t>Asymptomatic babies born by any delivery method</w:t>
            </w:r>
            <w:r w:rsidR="00343987">
              <w:rPr>
                <w:rFonts w:cstheme="minorHAnsi"/>
              </w:rPr>
              <w:t xml:space="preserve"> i</w:t>
            </w:r>
            <w:r w:rsidRPr="00343987">
              <w:rPr>
                <w:rFonts w:cstheme="minorHAnsi"/>
              </w:rPr>
              <w:t xml:space="preserve">n the presence of active </w:t>
            </w:r>
            <w:r w:rsidRPr="00343987">
              <w:rPr>
                <w:rFonts w:cstheme="minorHAnsi"/>
                <w:b/>
                <w:bCs/>
              </w:rPr>
              <w:t>recurrent</w:t>
            </w:r>
            <w:r w:rsidRPr="00343987">
              <w:rPr>
                <w:rFonts w:cstheme="minorHAnsi"/>
              </w:rPr>
              <w:t xml:space="preserve"> herpes lesions </w:t>
            </w:r>
          </w:p>
          <w:p w14:paraId="53CB8BA9" w14:textId="77777777" w:rsidR="00343987" w:rsidRDefault="00343987" w:rsidP="00343987">
            <w:pPr>
              <w:pStyle w:val="ListParagraph"/>
              <w:ind w:left="0"/>
              <w:rPr>
                <w:rFonts w:cstheme="minorHAnsi"/>
              </w:rPr>
            </w:pPr>
          </w:p>
          <w:p w14:paraId="1E82019E" w14:textId="7F8560FD" w:rsidR="00DD5207" w:rsidRPr="00343987" w:rsidRDefault="00343987" w:rsidP="00343987">
            <w:pPr>
              <w:pStyle w:val="ListParagraph"/>
              <w:ind w:left="0"/>
              <w:rPr>
                <w:rFonts w:cstheme="minorHAnsi"/>
              </w:rPr>
            </w:pPr>
            <w:r>
              <w:rPr>
                <w:rFonts w:cstheme="minorHAnsi"/>
              </w:rPr>
              <w:t>Asymptomatic babies born at &lt;37 weeks by any delivery method with no active lesions at delivery and a h</w:t>
            </w:r>
            <w:r w:rsidR="00DD5207">
              <w:rPr>
                <w:rFonts w:cstheme="minorHAnsi"/>
              </w:rPr>
              <w:t xml:space="preserve">istory of HSV infection more than 6 weeks previously </w:t>
            </w:r>
          </w:p>
        </w:tc>
        <w:tc>
          <w:tcPr>
            <w:tcW w:w="3827" w:type="dxa"/>
          </w:tcPr>
          <w:p w14:paraId="0C85D232" w14:textId="13A986AA" w:rsidR="00DD5207" w:rsidRDefault="00DD5207" w:rsidP="00343987">
            <w:pPr>
              <w:rPr>
                <w:rFonts w:cstheme="minorHAnsi"/>
              </w:rPr>
            </w:pPr>
            <w:r>
              <w:rPr>
                <w:rFonts w:cstheme="minorHAnsi"/>
              </w:rPr>
              <w:t>Asymptomatic b</w:t>
            </w:r>
            <w:r w:rsidRPr="00581D04">
              <w:rPr>
                <w:rFonts w:cstheme="minorHAnsi"/>
              </w:rPr>
              <w:t>ab</w:t>
            </w:r>
            <w:r>
              <w:rPr>
                <w:rFonts w:cstheme="minorHAnsi"/>
              </w:rPr>
              <w:t>ies</w:t>
            </w:r>
            <w:r w:rsidRPr="00581D04">
              <w:rPr>
                <w:rFonts w:cstheme="minorHAnsi"/>
              </w:rPr>
              <w:t xml:space="preserve"> born </w:t>
            </w:r>
            <w:r w:rsidR="00343987">
              <w:rPr>
                <w:rFonts w:cstheme="minorHAnsi"/>
              </w:rPr>
              <w:t xml:space="preserve">at &gt;37 weeks </w:t>
            </w:r>
            <w:r w:rsidRPr="00581D04">
              <w:rPr>
                <w:rFonts w:cstheme="minorHAnsi"/>
              </w:rPr>
              <w:t>by any delivery method with</w:t>
            </w:r>
            <w:r>
              <w:rPr>
                <w:rFonts w:cstheme="minorHAnsi"/>
              </w:rPr>
              <w:t xml:space="preserve"> </w:t>
            </w:r>
            <w:r>
              <w:rPr>
                <w:rFonts w:cstheme="minorHAnsi"/>
              </w:rPr>
              <w:fldChar w:fldCharType="begin"/>
            </w:r>
            <w:r>
              <w:rPr>
                <w:rFonts w:cstheme="minorHAnsi"/>
              </w:rPr>
              <w:instrText xml:space="preserve"> ADDIN ZOTERO_ITEM CSL_CITATION {"citationID":"WIvm10OH","properties":{"formattedCitation":"(99)","plainCitation":"(99)","noteIndex":0},"citationItems":[{"id":40,"uris":["http://zotero.org/users/9828707/items/WSGD7PYX"],"uri":["http://zotero.org/users/9828707/items/WSGD7PYX"],"itemData":{"id":40,"type":"article-journal","abstract":"To determine whether herpes simplex virus type 2 (HSV-2) infection was associated with risk of intrapartum human immunodeficiency virus type 1 (HIV-1) transmission and to define correlates of HSV-2 infection among HIV-1-seropositive pregnant women.","container-title":"Obstetrics and gynecology","DOI":"10.1097/01.AOG.0000251511.27725.5c","ISSN":"0029-7844","issue":"2 Pt 1","note":"PMID: 17267842","page":"403-9","title":"Herpes simplex virus type 2 and risk of intrapartum human immunodeficiency virus transmission.","volume":"109","author":[{"family":"Drake","given":"Alison L"},{"family":"John-Stewart","given":"Grace C"},{"family":"Wald","given":"Anna"},{"family":"Mbori-Ngacha","given":"Dorothy A"},{"family":"Bosire","given":"Rose"},{"family":"Wamalwa","given":"Dalton C"},{"family":"Lohman-Payne","given":"Barbara L"},{"family":"Ashley-Morrow","given":"Rhoda"},{"family":"Corey","given":"Lawrence"},{"family":"Farquhar","given":"Carey"}],"issued":{"date-parts":[["2007",2]]}}}],"schema":"https://github.com/citation-style-language/schema/raw/master/csl-citation.json"} </w:instrText>
            </w:r>
            <w:r>
              <w:rPr>
                <w:rFonts w:cstheme="minorHAnsi"/>
              </w:rPr>
              <w:fldChar w:fldCharType="separate"/>
            </w:r>
            <w:r w:rsidRPr="004B79C7">
              <w:rPr>
                <w:rFonts w:ascii="Calibri" w:hAnsi="Calibri" w:cs="Calibri"/>
              </w:rPr>
              <w:t>(99)</w:t>
            </w:r>
            <w:r>
              <w:rPr>
                <w:rFonts w:cstheme="minorHAnsi"/>
              </w:rPr>
              <w:fldChar w:fldCharType="end"/>
            </w:r>
            <w:r w:rsidR="00343987">
              <w:rPr>
                <w:rFonts w:cstheme="minorHAnsi"/>
              </w:rPr>
              <w:t xml:space="preserve"> with no</w:t>
            </w:r>
            <w:r>
              <w:rPr>
                <w:rFonts w:cstheme="minorHAnsi"/>
              </w:rPr>
              <w:t xml:space="preserve"> active lesions in birthing woman or person at delivery </w:t>
            </w:r>
            <w:r w:rsidRPr="00C002AB">
              <w:rPr>
                <w:rFonts w:cstheme="minorHAnsi"/>
                <w:b/>
                <w:bCs/>
              </w:rPr>
              <w:t>AND</w:t>
            </w:r>
            <w:r w:rsidR="00343987">
              <w:rPr>
                <w:rFonts w:cstheme="minorHAnsi"/>
                <w:b/>
                <w:bCs/>
              </w:rPr>
              <w:t xml:space="preserve"> a h</w:t>
            </w:r>
            <w:r>
              <w:rPr>
                <w:rFonts w:cstheme="minorHAnsi"/>
              </w:rPr>
              <w:t xml:space="preserve">istory of HSV infection more than 6 weeks previously </w:t>
            </w:r>
          </w:p>
        </w:tc>
      </w:tr>
      <w:tr w:rsidR="00DD5207" w14:paraId="2B818D42" w14:textId="77777777" w:rsidTr="00CA7BCA">
        <w:tc>
          <w:tcPr>
            <w:tcW w:w="1560" w:type="dxa"/>
          </w:tcPr>
          <w:p w14:paraId="4055CED2" w14:textId="77777777" w:rsidR="00DD5207" w:rsidRPr="003B309A" w:rsidRDefault="00DD5207" w:rsidP="00CA7BCA">
            <w:pPr>
              <w:pStyle w:val="ListParagraph"/>
              <w:ind w:left="0"/>
              <w:rPr>
                <w:rFonts w:cstheme="minorHAnsi"/>
                <w:b/>
                <w:bCs/>
              </w:rPr>
            </w:pPr>
            <w:r>
              <w:rPr>
                <w:rFonts w:cstheme="minorHAnsi"/>
                <w:b/>
                <w:bCs/>
              </w:rPr>
              <w:t>Clinical assessment</w:t>
            </w:r>
          </w:p>
        </w:tc>
        <w:tc>
          <w:tcPr>
            <w:tcW w:w="2835" w:type="dxa"/>
          </w:tcPr>
          <w:p w14:paraId="36EC140C" w14:textId="6F38A113" w:rsidR="00DD5207" w:rsidRDefault="005C3E08" w:rsidP="00CA7BCA">
            <w:pPr>
              <w:rPr>
                <w:rFonts w:cstheme="minorHAnsi"/>
              </w:rPr>
            </w:pPr>
            <w:r>
              <w:rPr>
                <w:rFonts w:cstheme="minorHAnsi"/>
              </w:rPr>
              <w:t>U</w:t>
            </w:r>
            <w:r w:rsidR="00DD5207">
              <w:rPr>
                <w:rFonts w:cstheme="minorHAnsi"/>
              </w:rPr>
              <w:t xml:space="preserve">rgently </w:t>
            </w:r>
            <w:r>
              <w:rPr>
                <w:rFonts w:cstheme="minorHAnsi"/>
              </w:rPr>
              <w:t xml:space="preserve">inform </w:t>
            </w:r>
            <w:r w:rsidR="00DD5207">
              <w:rPr>
                <w:rFonts w:cstheme="minorHAnsi"/>
              </w:rPr>
              <w:t>the neonatal team</w:t>
            </w:r>
          </w:p>
          <w:p w14:paraId="19C9EE52" w14:textId="77777777" w:rsidR="00DD5207" w:rsidRDefault="00DD5207" w:rsidP="00CA7BCA">
            <w:pPr>
              <w:rPr>
                <w:rFonts w:cstheme="minorHAnsi"/>
              </w:rPr>
            </w:pPr>
          </w:p>
          <w:p w14:paraId="72C89115" w14:textId="77777777" w:rsidR="00DD5207" w:rsidRDefault="00DD5207" w:rsidP="00CA7BCA">
            <w:pPr>
              <w:rPr>
                <w:rFonts w:cstheme="minorHAnsi"/>
              </w:rPr>
            </w:pPr>
            <w:r>
              <w:rPr>
                <w:rFonts w:cstheme="minorHAnsi"/>
              </w:rPr>
              <w:lastRenderedPageBreak/>
              <w:t>Urgent assessment soon after birth, bearing in mind that the presentation of neonatal HSV may be non-specific and that skin lesions may not be present</w:t>
            </w:r>
          </w:p>
          <w:p w14:paraId="1372D5E8" w14:textId="77777777" w:rsidR="00DD5207" w:rsidRDefault="00DD5207" w:rsidP="00CA7BCA">
            <w:pPr>
              <w:rPr>
                <w:rFonts w:cstheme="minorHAnsi"/>
              </w:rPr>
            </w:pPr>
          </w:p>
          <w:p w14:paraId="3784E1C0" w14:textId="77777777" w:rsidR="00DD5207" w:rsidRDefault="00DD5207" w:rsidP="00CA7BCA">
            <w:r w:rsidRPr="2321D74D">
              <w:t xml:space="preserve">Isolate infant </w:t>
            </w:r>
            <w:r>
              <w:t xml:space="preserve">from other babies and nurse using barrier methods to reduce the risk of postnatal transmission to other babies. Isolation should continue until neonatal herpes has been excluded or treatment completed in the event of neonatal HSV being confirmed.  </w:t>
            </w:r>
          </w:p>
          <w:p w14:paraId="7FD54CA0" w14:textId="77777777" w:rsidR="00DD5207" w:rsidRDefault="00DD5207" w:rsidP="00CA7BCA"/>
          <w:p w14:paraId="34E99A13" w14:textId="77777777" w:rsidR="00DD5207" w:rsidRPr="005E0FE0" w:rsidRDefault="00DD5207" w:rsidP="00CA7BCA">
            <w:pPr>
              <w:rPr>
                <w:rFonts w:cstheme="minorHAnsi"/>
              </w:rPr>
            </w:pPr>
            <w:r>
              <w:rPr>
                <w:rFonts w:cstheme="minorHAnsi"/>
              </w:rPr>
              <w:t>Ophthalmology review.</w:t>
            </w:r>
          </w:p>
        </w:tc>
        <w:tc>
          <w:tcPr>
            <w:tcW w:w="3118" w:type="dxa"/>
          </w:tcPr>
          <w:p w14:paraId="48D13E79" w14:textId="77777777" w:rsidR="005C3E08" w:rsidRDefault="005C3E08" w:rsidP="005C3E08">
            <w:pPr>
              <w:rPr>
                <w:rFonts w:cstheme="minorHAnsi"/>
              </w:rPr>
            </w:pPr>
            <w:r>
              <w:rPr>
                <w:rFonts w:cstheme="minorHAnsi"/>
              </w:rPr>
              <w:lastRenderedPageBreak/>
              <w:t>Urgently inform the neonatal team</w:t>
            </w:r>
          </w:p>
          <w:p w14:paraId="2BA7273B" w14:textId="77777777" w:rsidR="00DD5207" w:rsidRDefault="00DD5207" w:rsidP="00CA7BCA">
            <w:pPr>
              <w:rPr>
                <w:rFonts w:cstheme="minorHAnsi"/>
              </w:rPr>
            </w:pPr>
          </w:p>
          <w:p w14:paraId="4698DF45" w14:textId="77777777" w:rsidR="00DD5207" w:rsidRDefault="00DD5207" w:rsidP="00CA7BCA">
            <w:pPr>
              <w:rPr>
                <w:rFonts w:cstheme="minorHAnsi"/>
              </w:rPr>
            </w:pPr>
          </w:p>
          <w:p w14:paraId="71BA416D" w14:textId="77777777" w:rsidR="00DD5207" w:rsidRDefault="00DD5207" w:rsidP="00CA7BCA">
            <w:pPr>
              <w:rPr>
                <w:rFonts w:cstheme="minorHAnsi"/>
              </w:rPr>
            </w:pPr>
            <w:r>
              <w:rPr>
                <w:rFonts w:cstheme="minorHAnsi"/>
              </w:rPr>
              <w:t>Urgent assessment soon after birth bearing in mind that the presentation of neonatal HSV may be non-specific and that skin lesions may not be present. If evidence of neonatal HSV is found, investigate as per symptomatic infants.</w:t>
            </w:r>
          </w:p>
          <w:p w14:paraId="116CF593" w14:textId="77777777" w:rsidR="00DD5207" w:rsidRDefault="00DD5207" w:rsidP="00CA7BCA">
            <w:pPr>
              <w:rPr>
                <w:rFonts w:cstheme="minorHAnsi"/>
              </w:rPr>
            </w:pPr>
          </w:p>
          <w:p w14:paraId="1C15CF5D" w14:textId="77777777" w:rsidR="00DD5207" w:rsidRDefault="00DD5207" w:rsidP="00CA7BCA">
            <w:pPr>
              <w:pStyle w:val="ListParagraph"/>
              <w:ind w:left="0"/>
              <w:rPr>
                <w:rFonts w:cstheme="minorHAnsi"/>
              </w:rPr>
            </w:pPr>
            <w:r w:rsidRPr="2321D74D">
              <w:t xml:space="preserve">Isolate infant </w:t>
            </w:r>
            <w:r>
              <w:t xml:space="preserve">from other babies and nurse using barrier methods to reduce the risk of postnatal transmission to other babies. Isolation should continue until neonatal herpes has been excluded or treatment completed in the event of neonatal HSV being confirmed. </w:t>
            </w:r>
          </w:p>
        </w:tc>
        <w:tc>
          <w:tcPr>
            <w:tcW w:w="3544" w:type="dxa"/>
          </w:tcPr>
          <w:p w14:paraId="1E5678A8" w14:textId="77777777" w:rsidR="005C3E08" w:rsidRDefault="005C3E08" w:rsidP="005C3E08">
            <w:pPr>
              <w:rPr>
                <w:rFonts w:cstheme="minorHAnsi"/>
              </w:rPr>
            </w:pPr>
            <w:r>
              <w:rPr>
                <w:rFonts w:cstheme="minorHAnsi"/>
              </w:rPr>
              <w:lastRenderedPageBreak/>
              <w:t>Urgently inform the neonatal team</w:t>
            </w:r>
          </w:p>
          <w:p w14:paraId="7FFCB91A" w14:textId="77777777" w:rsidR="00DD5207" w:rsidRDefault="00DD5207" w:rsidP="00CA7BCA">
            <w:pPr>
              <w:rPr>
                <w:rFonts w:cstheme="minorHAnsi"/>
              </w:rPr>
            </w:pPr>
          </w:p>
          <w:p w14:paraId="1D5623B7" w14:textId="77777777" w:rsidR="00DD5207" w:rsidRDefault="00DD5207" w:rsidP="00CA7BCA">
            <w:pPr>
              <w:rPr>
                <w:rFonts w:cstheme="minorHAnsi"/>
              </w:rPr>
            </w:pPr>
          </w:p>
          <w:p w14:paraId="0CA4F455" w14:textId="77777777" w:rsidR="00DD5207" w:rsidRDefault="00DD5207" w:rsidP="00CA7BCA">
            <w:pPr>
              <w:rPr>
                <w:rFonts w:cstheme="minorHAnsi"/>
              </w:rPr>
            </w:pPr>
            <w:r>
              <w:rPr>
                <w:rFonts w:cstheme="minorHAnsi"/>
              </w:rPr>
              <w:lastRenderedPageBreak/>
              <w:t>Urgent assessment soon after birth bearing in mind that the presentation of neonatal HSV may be non-specific and that skin lesions may not be present. If evidence of neonatal HSV is found, investigate as per symptomatic infants.</w:t>
            </w:r>
          </w:p>
          <w:p w14:paraId="2F3E13FB" w14:textId="77777777" w:rsidR="00DD5207" w:rsidRDefault="00DD5207" w:rsidP="00CA7BCA">
            <w:pPr>
              <w:pStyle w:val="ListParagraph"/>
              <w:ind w:left="0"/>
              <w:rPr>
                <w:rFonts w:cstheme="minorHAnsi"/>
              </w:rPr>
            </w:pPr>
          </w:p>
        </w:tc>
        <w:tc>
          <w:tcPr>
            <w:tcW w:w="3827" w:type="dxa"/>
          </w:tcPr>
          <w:p w14:paraId="7B915960" w14:textId="046F93E8" w:rsidR="00DD5207" w:rsidRDefault="005C3E08" w:rsidP="00CA7BCA">
            <w:pPr>
              <w:pStyle w:val="ListParagraph"/>
              <w:ind w:left="0"/>
            </w:pPr>
            <w:r>
              <w:rPr>
                <w:rFonts w:cstheme="minorHAnsi"/>
              </w:rPr>
              <w:lastRenderedPageBreak/>
              <w:t xml:space="preserve">Inform </w:t>
            </w:r>
            <w:r w:rsidR="00DD5207">
              <w:rPr>
                <w:rFonts w:cstheme="minorHAnsi"/>
              </w:rPr>
              <w:t>the neonatal team</w:t>
            </w:r>
          </w:p>
          <w:p w14:paraId="121EA5DF" w14:textId="77777777" w:rsidR="00DD5207" w:rsidRDefault="00DD5207" w:rsidP="00CA7BCA">
            <w:pPr>
              <w:pStyle w:val="ListParagraph"/>
              <w:ind w:left="0"/>
              <w:rPr>
                <w:rFonts w:cstheme="minorHAnsi"/>
              </w:rPr>
            </w:pPr>
          </w:p>
          <w:p w14:paraId="3CCE285D" w14:textId="77777777" w:rsidR="00DD5207" w:rsidRDefault="00DD5207" w:rsidP="00CA7BCA">
            <w:pPr>
              <w:pStyle w:val="ListParagraph"/>
              <w:ind w:left="0"/>
              <w:rPr>
                <w:rFonts w:cstheme="minorHAnsi"/>
              </w:rPr>
            </w:pPr>
            <w:r>
              <w:rPr>
                <w:rFonts w:cstheme="minorHAnsi"/>
              </w:rPr>
              <w:t>No investigations required</w:t>
            </w:r>
          </w:p>
          <w:p w14:paraId="4BEF5525" w14:textId="77777777" w:rsidR="00DD5207" w:rsidRDefault="00DD5207" w:rsidP="00CA7BCA">
            <w:pPr>
              <w:pStyle w:val="ListParagraph"/>
              <w:ind w:left="0"/>
              <w:rPr>
                <w:rFonts w:cstheme="minorHAnsi"/>
              </w:rPr>
            </w:pPr>
          </w:p>
          <w:p w14:paraId="37A252B8" w14:textId="77777777" w:rsidR="00DD5207" w:rsidRPr="007D74F6" w:rsidRDefault="00DD5207" w:rsidP="00CA7BCA">
            <w:pPr>
              <w:rPr>
                <w:rFonts w:cstheme="minorHAnsi"/>
              </w:rPr>
            </w:pPr>
            <w:r w:rsidRPr="007D74F6">
              <w:rPr>
                <w:rFonts w:cstheme="minorHAnsi"/>
              </w:rPr>
              <w:t xml:space="preserve">Normal postnatal with a neonatal examination at 24 hours of age, after which the baby can be discharged from the hospital if well and feeding is established </w:t>
            </w:r>
          </w:p>
          <w:p w14:paraId="694C345C" w14:textId="77777777" w:rsidR="00DD5207" w:rsidRDefault="00DD5207" w:rsidP="00CA7BCA">
            <w:pPr>
              <w:pStyle w:val="ListParagraph"/>
              <w:ind w:left="0"/>
              <w:rPr>
                <w:rFonts w:cstheme="minorHAnsi"/>
              </w:rPr>
            </w:pPr>
          </w:p>
        </w:tc>
      </w:tr>
      <w:tr w:rsidR="00DD5207" w14:paraId="49AABA25" w14:textId="77777777" w:rsidTr="00CA7BCA">
        <w:tc>
          <w:tcPr>
            <w:tcW w:w="1560" w:type="dxa"/>
          </w:tcPr>
          <w:p w14:paraId="2414DCAB" w14:textId="77777777" w:rsidR="00DD5207" w:rsidRDefault="00DD5207" w:rsidP="00CA7BCA">
            <w:pPr>
              <w:pStyle w:val="ListParagraph"/>
              <w:ind w:left="0"/>
              <w:rPr>
                <w:rFonts w:cstheme="minorHAnsi"/>
                <w:b/>
                <w:bCs/>
              </w:rPr>
            </w:pPr>
            <w:r>
              <w:rPr>
                <w:rFonts w:cstheme="minorHAnsi"/>
                <w:b/>
                <w:bCs/>
              </w:rPr>
              <w:lastRenderedPageBreak/>
              <w:t>Timing of investigations</w:t>
            </w:r>
          </w:p>
        </w:tc>
        <w:tc>
          <w:tcPr>
            <w:tcW w:w="2835" w:type="dxa"/>
          </w:tcPr>
          <w:p w14:paraId="4F624EBB" w14:textId="44C99C07" w:rsidR="00DD5207" w:rsidRDefault="00DD5207" w:rsidP="00CA7BCA">
            <w:pPr>
              <w:rPr>
                <w:rFonts w:cstheme="minorHAnsi"/>
              </w:rPr>
            </w:pPr>
            <w:r>
              <w:rPr>
                <w:rFonts w:cstheme="minorHAnsi"/>
              </w:rPr>
              <w:t>Urgent (note maternal or birth parent HSV may still be detected on surface swabs</w:t>
            </w:r>
            <w:r w:rsidR="00432F8E">
              <w:rPr>
                <w:rFonts w:cstheme="minorHAnsi"/>
              </w:rPr>
              <w:t>, and therefore should be repeated if</w:t>
            </w:r>
            <w:r>
              <w:rPr>
                <w:rFonts w:cstheme="minorHAnsi"/>
              </w:rPr>
              <w:t xml:space="preserve"> taken &lt;24 hours of life)</w:t>
            </w:r>
          </w:p>
        </w:tc>
        <w:tc>
          <w:tcPr>
            <w:tcW w:w="3118" w:type="dxa"/>
          </w:tcPr>
          <w:p w14:paraId="09734822" w14:textId="11657E80" w:rsidR="00DD5207" w:rsidRDefault="00DD5207" w:rsidP="00CA7BCA">
            <w:pPr>
              <w:pStyle w:val="ListParagraph"/>
              <w:ind w:left="0"/>
              <w:rPr>
                <w:rFonts w:cstheme="minorHAnsi"/>
              </w:rPr>
            </w:pPr>
            <w:r>
              <w:rPr>
                <w:rFonts w:cstheme="minorHAnsi"/>
              </w:rPr>
              <w:t xml:space="preserve">24 hours post-delivery </w:t>
            </w:r>
            <w:r w:rsidR="00432F8E">
              <w:rPr>
                <w:rFonts w:cstheme="minorHAnsi"/>
              </w:rPr>
              <w:t>(note maternal or birth parent HSV may still be detected on surface swabs, and therefore should be repeated if taken &lt;24 hours of life)</w:t>
            </w:r>
          </w:p>
        </w:tc>
        <w:tc>
          <w:tcPr>
            <w:tcW w:w="3544" w:type="dxa"/>
          </w:tcPr>
          <w:p w14:paraId="26A2FEEB" w14:textId="77777777" w:rsidR="00DD5207" w:rsidRDefault="00DD5207" w:rsidP="00CA7BCA">
            <w:pPr>
              <w:pStyle w:val="ListParagraph"/>
              <w:ind w:left="0"/>
              <w:rPr>
                <w:rFonts w:cstheme="minorHAnsi"/>
              </w:rPr>
            </w:pPr>
            <w:r>
              <w:rPr>
                <w:rFonts w:cstheme="minorHAnsi"/>
              </w:rPr>
              <w:t>24 hours post-delivery (note maternal or birth parent HSV may still be detected on surface swabs taken &lt;24 hours of life)</w:t>
            </w:r>
          </w:p>
        </w:tc>
        <w:tc>
          <w:tcPr>
            <w:tcW w:w="3827" w:type="dxa"/>
          </w:tcPr>
          <w:p w14:paraId="561A4A8C" w14:textId="77777777" w:rsidR="00DD5207" w:rsidRDefault="00DD5207" w:rsidP="00CA7BCA">
            <w:pPr>
              <w:pStyle w:val="ListParagraph"/>
              <w:ind w:left="0"/>
              <w:jc w:val="center"/>
              <w:rPr>
                <w:rFonts w:cstheme="minorHAnsi"/>
              </w:rPr>
            </w:pPr>
          </w:p>
        </w:tc>
      </w:tr>
      <w:tr w:rsidR="00DD5207" w14:paraId="39A26B17" w14:textId="77777777" w:rsidTr="00343987">
        <w:trPr>
          <w:trHeight w:val="1315"/>
        </w:trPr>
        <w:tc>
          <w:tcPr>
            <w:tcW w:w="1560" w:type="dxa"/>
          </w:tcPr>
          <w:p w14:paraId="35B3FCC0" w14:textId="77777777" w:rsidR="00DD5207" w:rsidRPr="00C002AB" w:rsidRDefault="00DD5207" w:rsidP="00CA7BCA">
            <w:pPr>
              <w:pStyle w:val="ListParagraph"/>
              <w:ind w:left="0"/>
              <w:rPr>
                <w:rFonts w:cstheme="minorHAnsi"/>
                <w:b/>
                <w:bCs/>
              </w:rPr>
            </w:pPr>
            <w:r w:rsidRPr="00C002AB">
              <w:rPr>
                <w:rFonts w:cstheme="minorHAnsi"/>
                <w:b/>
                <w:bCs/>
              </w:rPr>
              <w:t>HSV PCR swab</w:t>
            </w:r>
          </w:p>
        </w:tc>
        <w:tc>
          <w:tcPr>
            <w:tcW w:w="2835" w:type="dxa"/>
          </w:tcPr>
          <w:p w14:paraId="54F42D63" w14:textId="77777777" w:rsidR="00DD5207" w:rsidRPr="003B309A" w:rsidRDefault="00DD5207" w:rsidP="00CA7BCA">
            <w:pPr>
              <w:rPr>
                <w:rFonts w:cstheme="minorHAnsi"/>
              </w:rPr>
            </w:pPr>
            <w:r w:rsidRPr="003B309A">
              <w:rPr>
                <w:rFonts w:cstheme="minorHAnsi"/>
              </w:rPr>
              <w:t>Any visible lesions</w:t>
            </w:r>
          </w:p>
          <w:p w14:paraId="367E0E6D" w14:textId="77777777" w:rsidR="00DD5207" w:rsidRPr="003B309A" w:rsidRDefault="00DD5207" w:rsidP="00CA7BCA">
            <w:pPr>
              <w:rPr>
                <w:rFonts w:cstheme="minorHAnsi"/>
              </w:rPr>
            </w:pPr>
            <w:r>
              <w:rPr>
                <w:rFonts w:cstheme="minorHAnsi"/>
              </w:rPr>
              <w:t>T</w:t>
            </w:r>
            <w:r w:rsidRPr="003B309A">
              <w:rPr>
                <w:rFonts w:cstheme="minorHAnsi"/>
              </w:rPr>
              <w:t>hroat swab</w:t>
            </w:r>
          </w:p>
          <w:p w14:paraId="1CFC2ED0" w14:textId="77777777" w:rsidR="00DD5207" w:rsidRPr="003B309A" w:rsidRDefault="00DD5207" w:rsidP="00CA7BCA">
            <w:pPr>
              <w:rPr>
                <w:rFonts w:cstheme="minorHAnsi"/>
              </w:rPr>
            </w:pPr>
            <w:r w:rsidRPr="003B309A">
              <w:rPr>
                <w:rFonts w:cstheme="minorHAnsi"/>
              </w:rPr>
              <w:t>Nose swab</w:t>
            </w:r>
          </w:p>
          <w:p w14:paraId="119C926B" w14:textId="77777777" w:rsidR="00DD5207" w:rsidRPr="003B309A" w:rsidRDefault="00DD5207" w:rsidP="00CA7BCA">
            <w:pPr>
              <w:rPr>
                <w:rFonts w:cstheme="minorHAnsi"/>
              </w:rPr>
            </w:pPr>
            <w:r w:rsidRPr="003B309A">
              <w:rPr>
                <w:rFonts w:cstheme="minorHAnsi"/>
              </w:rPr>
              <w:t>Conjunctival swabs</w:t>
            </w:r>
          </w:p>
          <w:p w14:paraId="3EA9D6D5" w14:textId="69E221B3" w:rsidR="00343987" w:rsidRDefault="00DD5207" w:rsidP="00CA7BCA">
            <w:pPr>
              <w:pStyle w:val="ListParagraph"/>
              <w:ind w:left="0"/>
              <w:rPr>
                <w:rFonts w:cstheme="minorHAnsi"/>
              </w:rPr>
            </w:pPr>
            <w:r>
              <w:rPr>
                <w:rFonts w:cstheme="minorHAnsi"/>
              </w:rPr>
              <w:t>Rectal swab</w:t>
            </w:r>
          </w:p>
        </w:tc>
        <w:tc>
          <w:tcPr>
            <w:tcW w:w="3118" w:type="dxa"/>
          </w:tcPr>
          <w:p w14:paraId="14A3798E" w14:textId="77777777" w:rsidR="00DD5207" w:rsidRPr="003B309A" w:rsidRDefault="00DD5207" w:rsidP="00CA7BCA">
            <w:pPr>
              <w:rPr>
                <w:rFonts w:cstheme="minorHAnsi"/>
              </w:rPr>
            </w:pPr>
            <w:r>
              <w:rPr>
                <w:rFonts w:cstheme="minorHAnsi"/>
              </w:rPr>
              <w:t>T</w:t>
            </w:r>
            <w:r w:rsidRPr="003B309A">
              <w:rPr>
                <w:rFonts w:cstheme="minorHAnsi"/>
              </w:rPr>
              <w:t>hroat swab</w:t>
            </w:r>
          </w:p>
          <w:p w14:paraId="5E7AFDB2" w14:textId="77777777" w:rsidR="00DD5207" w:rsidRPr="003B309A" w:rsidRDefault="00DD5207" w:rsidP="00CA7BCA">
            <w:pPr>
              <w:rPr>
                <w:rFonts w:cstheme="minorHAnsi"/>
              </w:rPr>
            </w:pPr>
            <w:r w:rsidRPr="003B309A">
              <w:rPr>
                <w:rFonts w:cstheme="minorHAnsi"/>
              </w:rPr>
              <w:t>Nose swab</w:t>
            </w:r>
          </w:p>
          <w:p w14:paraId="2F638FF3" w14:textId="77777777" w:rsidR="00DD5207" w:rsidRPr="003B309A" w:rsidRDefault="00DD5207" w:rsidP="00CA7BCA">
            <w:pPr>
              <w:rPr>
                <w:rFonts w:cstheme="minorHAnsi"/>
              </w:rPr>
            </w:pPr>
            <w:r w:rsidRPr="003B309A">
              <w:rPr>
                <w:rFonts w:cstheme="minorHAnsi"/>
              </w:rPr>
              <w:t>Conjunctival swabs</w:t>
            </w:r>
          </w:p>
          <w:p w14:paraId="3B37D148" w14:textId="77777777" w:rsidR="00DD5207" w:rsidRDefault="00DD5207" w:rsidP="00CA7BCA">
            <w:pPr>
              <w:pStyle w:val="ListParagraph"/>
              <w:ind w:left="0"/>
              <w:rPr>
                <w:rFonts w:cstheme="minorHAnsi"/>
              </w:rPr>
            </w:pPr>
            <w:r>
              <w:rPr>
                <w:rFonts w:cstheme="minorHAnsi"/>
              </w:rPr>
              <w:t>Rectal swab</w:t>
            </w:r>
          </w:p>
          <w:p w14:paraId="1996218A" w14:textId="5FEC3049" w:rsidR="00343987" w:rsidRDefault="00343987" w:rsidP="00CA7BCA">
            <w:pPr>
              <w:pStyle w:val="ListParagraph"/>
              <w:ind w:left="0"/>
              <w:rPr>
                <w:rFonts w:cstheme="minorHAnsi"/>
              </w:rPr>
            </w:pPr>
          </w:p>
        </w:tc>
        <w:tc>
          <w:tcPr>
            <w:tcW w:w="3544" w:type="dxa"/>
          </w:tcPr>
          <w:p w14:paraId="2F9170D1" w14:textId="77777777" w:rsidR="00DD5207" w:rsidRPr="003B309A" w:rsidRDefault="00DD5207" w:rsidP="00CA7BCA">
            <w:pPr>
              <w:rPr>
                <w:rFonts w:cstheme="minorHAnsi"/>
              </w:rPr>
            </w:pPr>
            <w:r>
              <w:rPr>
                <w:rFonts w:cstheme="minorHAnsi"/>
              </w:rPr>
              <w:t>T</w:t>
            </w:r>
            <w:r w:rsidRPr="003B309A">
              <w:rPr>
                <w:rFonts w:cstheme="minorHAnsi"/>
              </w:rPr>
              <w:t>hroat swab</w:t>
            </w:r>
          </w:p>
          <w:p w14:paraId="79A1D8EA" w14:textId="77777777" w:rsidR="00DD5207" w:rsidRPr="003B309A" w:rsidRDefault="00DD5207" w:rsidP="00CA7BCA">
            <w:pPr>
              <w:rPr>
                <w:rFonts w:cstheme="minorHAnsi"/>
              </w:rPr>
            </w:pPr>
            <w:r w:rsidRPr="003B309A">
              <w:rPr>
                <w:rFonts w:cstheme="minorHAnsi"/>
              </w:rPr>
              <w:t>Nose swab</w:t>
            </w:r>
          </w:p>
          <w:p w14:paraId="510B84CA" w14:textId="77777777" w:rsidR="00DD5207" w:rsidRPr="003B309A" w:rsidRDefault="00DD5207" w:rsidP="00CA7BCA">
            <w:pPr>
              <w:rPr>
                <w:rFonts w:cstheme="minorHAnsi"/>
              </w:rPr>
            </w:pPr>
            <w:r w:rsidRPr="003B309A">
              <w:rPr>
                <w:rFonts w:cstheme="minorHAnsi"/>
              </w:rPr>
              <w:t>Conjunctival swabs</w:t>
            </w:r>
          </w:p>
          <w:p w14:paraId="41F215EB" w14:textId="77777777" w:rsidR="00DD5207" w:rsidRDefault="00DD5207" w:rsidP="00CA7BCA">
            <w:pPr>
              <w:pStyle w:val="ListParagraph"/>
              <w:ind w:left="0"/>
              <w:rPr>
                <w:rFonts w:cstheme="minorHAnsi"/>
              </w:rPr>
            </w:pPr>
            <w:r>
              <w:rPr>
                <w:rFonts w:cstheme="minorHAnsi"/>
              </w:rPr>
              <w:t>Rectal swab</w:t>
            </w:r>
          </w:p>
          <w:p w14:paraId="7F3FBEB8" w14:textId="77777777" w:rsidR="00DD5207" w:rsidRDefault="00DD5207" w:rsidP="00CA7BCA">
            <w:pPr>
              <w:pStyle w:val="ListParagraph"/>
              <w:ind w:left="0"/>
              <w:rPr>
                <w:rFonts w:cstheme="minorHAnsi"/>
              </w:rPr>
            </w:pPr>
          </w:p>
        </w:tc>
        <w:tc>
          <w:tcPr>
            <w:tcW w:w="3827" w:type="dxa"/>
          </w:tcPr>
          <w:p w14:paraId="4B849DB1" w14:textId="77777777" w:rsidR="00DD5207" w:rsidRDefault="00DD5207" w:rsidP="00CA7BCA">
            <w:pPr>
              <w:pStyle w:val="ListParagraph"/>
              <w:ind w:left="0"/>
            </w:pPr>
          </w:p>
        </w:tc>
      </w:tr>
      <w:tr w:rsidR="00DD5207" w14:paraId="06E5C202" w14:textId="77777777" w:rsidTr="00CA7BCA">
        <w:tc>
          <w:tcPr>
            <w:tcW w:w="1560" w:type="dxa"/>
          </w:tcPr>
          <w:p w14:paraId="26F31864" w14:textId="77777777" w:rsidR="00DD5207" w:rsidRPr="00C002AB" w:rsidRDefault="00DD5207" w:rsidP="00CA7BCA">
            <w:pPr>
              <w:pStyle w:val="ListParagraph"/>
              <w:ind w:left="0"/>
              <w:rPr>
                <w:rFonts w:cstheme="minorHAnsi"/>
                <w:b/>
                <w:bCs/>
              </w:rPr>
            </w:pPr>
            <w:r w:rsidRPr="00C002AB">
              <w:rPr>
                <w:rFonts w:cstheme="minorHAnsi"/>
                <w:b/>
                <w:bCs/>
              </w:rPr>
              <w:t>Bloods</w:t>
            </w:r>
          </w:p>
        </w:tc>
        <w:tc>
          <w:tcPr>
            <w:tcW w:w="2835" w:type="dxa"/>
          </w:tcPr>
          <w:p w14:paraId="56FB6F4C" w14:textId="77777777" w:rsidR="00DD5207" w:rsidRDefault="00DD5207" w:rsidP="00CA7BCA">
            <w:pPr>
              <w:rPr>
                <w:rFonts w:cstheme="minorHAnsi"/>
              </w:rPr>
            </w:pPr>
            <w:r w:rsidRPr="003B309A">
              <w:rPr>
                <w:rFonts w:cstheme="minorHAnsi"/>
              </w:rPr>
              <w:t>HSV PCR (1mL EDTA required)</w:t>
            </w:r>
            <w:r>
              <w:rPr>
                <w:rFonts w:cstheme="minorHAnsi"/>
              </w:rPr>
              <w:t xml:space="preserve"> (note may take &gt;24 </w:t>
            </w:r>
            <w:r>
              <w:rPr>
                <w:rFonts w:cstheme="minorHAnsi"/>
              </w:rPr>
              <w:lastRenderedPageBreak/>
              <w:t xml:space="preserve">hours </w:t>
            </w:r>
            <w:r>
              <w:t xml:space="preserve">for sufficient HSV replication to occur  for a positive result </w:t>
            </w:r>
            <w:r>
              <w:rPr>
                <w:rFonts w:cstheme="minorHAnsi"/>
              </w:rPr>
              <w:t xml:space="preserve">to occur, and so a negative test does not exclude infection, may need to be repeated) </w:t>
            </w:r>
            <w:r>
              <w:rPr>
                <w:rFonts w:cstheme="minorHAnsi"/>
              </w:rPr>
              <w:fldChar w:fldCharType="begin"/>
            </w:r>
            <w:r>
              <w:rPr>
                <w:rFonts w:cstheme="minorHAnsi"/>
              </w:rPr>
              <w:instrText xml:space="preserve"> ADDIN ZOTERO_ITEM CSL_CITATION {"citationID":"HMcXSnsX","properties":{"formattedCitation":"(106)","plainCitation":"(106)","noteIndex":0},"citationItems":[{"id":83,"uris":["http://zotero.org/users/9828707/items/BB4TEVC2"],"uri":["http://zotero.org/users/9828707/items/BB4TEVC2"],"itemData":{"id":83,"type":"article-journal","abstract":"Objective To evaluate the utility of quantitative herpes simplex virus (HSV) polymerase chain reaction (PCR) levels for prognosis and management of neonatal HSV disease. Study design Clinical and virologic data were abstracted by medical record review from neonatal HSV cases treated at Seattle Children’s Hospital between 1993 and 2012. HSV PCR results from plasma (n = 47), cerebrospinal ﬂuid (n = 56), or both (n = 40) at the time of diagnosis were available from 63 infants; 26 with skin-eye-mouth (SEM), 18 with central nervous system (CNS), and 19 with disseminated (DIS) disease.\nResults Plasma HSV PCR was positive in 78% of the infants with SEM, 64% with CNS and 100% with DIS disease. Mean plasma viral level was 2.8 log10 copies/mL in SEM, 2.2 log10 copies/mL in CNS, and 7.2 log10 copies/mL in DIS infants. The HSV levels were higher among infants who died compared with surviving infants, 8.1 log10 copies/mL (range 7.7-8.6) vs 3.8 log10 copies/mL (range 0.0-8.6), P = .001, however, level of HSV DNA in the cerebrospinal ﬂuid or in plasma did not correlate with neurologic outcome. Dynamics of HSV clearance from plasma during high-dose acyclovir treatment showed single-phase exponential decay with a median viral half-life of 1.26 days (range: 0.8-1.51).\nConclusions Plasma HSV levels correlate with clinical presentation of neonatal HSV disease and mortality, but not neurologic outcome. (J Pediatr 2015;-:---).","container-title":"The Journal of Pediatrics","DOI":"10.1016/j.jpeds.2014.11.011","ISSN":"00223476","issue":"4","journalAbbreviation":"The Journal of Pediatrics","language":"en","page":"827-833","source":"DOI.org (Crossref)","title":"Plasma and Cerebrospinal Fluid Herpes Simplex Virus Levels at Diagnosis and Outcome of Neonatal Infection","volume":"166","author":[{"family":"Melvin","given":"Ann J."},{"family":"Mohan","given":"Kathleen M."},{"family":"Schiffer","given":"Joshua T."},{"family":"Drolette","given":"Linda M."},{"family":"Magaret","given":"Amalia"},{"family":"Corey","given":"Lawrence"},{"family":"Wald","given":"Anna"}],"issued":{"date-parts":[["2015",4]]}}}],"schema":"https://github.com/citation-style-language/schema/raw/master/csl-citation.json"} </w:instrText>
            </w:r>
            <w:r>
              <w:rPr>
                <w:rFonts w:cstheme="minorHAnsi"/>
              </w:rPr>
              <w:fldChar w:fldCharType="separate"/>
            </w:r>
            <w:r w:rsidRPr="004B79C7">
              <w:rPr>
                <w:rFonts w:ascii="Calibri" w:hAnsi="Calibri" w:cs="Calibri"/>
              </w:rPr>
              <w:t>(106)</w:t>
            </w:r>
            <w:r>
              <w:rPr>
                <w:rFonts w:cstheme="minorHAnsi"/>
              </w:rPr>
              <w:fldChar w:fldCharType="end"/>
            </w:r>
          </w:p>
          <w:p w14:paraId="4705BF6A" w14:textId="77777777" w:rsidR="00343987" w:rsidRPr="003B309A" w:rsidRDefault="00343987" w:rsidP="00CA7BCA">
            <w:pPr>
              <w:rPr>
                <w:rFonts w:cstheme="minorHAnsi"/>
              </w:rPr>
            </w:pPr>
          </w:p>
          <w:p w14:paraId="06E98E94" w14:textId="77777777" w:rsidR="00DD5207" w:rsidRPr="003B309A" w:rsidRDefault="00DD5207" w:rsidP="00CA7BCA">
            <w:pPr>
              <w:rPr>
                <w:rFonts w:cstheme="minorHAnsi"/>
              </w:rPr>
            </w:pPr>
            <w:r>
              <w:rPr>
                <w:rFonts w:cstheme="minorHAnsi"/>
              </w:rPr>
              <w:t>F</w:t>
            </w:r>
            <w:r w:rsidRPr="003B309A">
              <w:rPr>
                <w:rFonts w:cstheme="minorHAnsi"/>
              </w:rPr>
              <w:t>ull blood count</w:t>
            </w:r>
          </w:p>
          <w:p w14:paraId="490F80AF" w14:textId="77777777" w:rsidR="00DD5207" w:rsidRPr="003B309A" w:rsidRDefault="00DD5207" w:rsidP="00CA7BCA">
            <w:pPr>
              <w:rPr>
                <w:rFonts w:cstheme="minorHAnsi"/>
              </w:rPr>
            </w:pPr>
            <w:r w:rsidRPr="003B309A">
              <w:rPr>
                <w:rFonts w:cstheme="minorHAnsi"/>
              </w:rPr>
              <w:t>Liver function tests</w:t>
            </w:r>
          </w:p>
          <w:p w14:paraId="72C886E6" w14:textId="77777777" w:rsidR="00DD5207" w:rsidRDefault="00DD5207" w:rsidP="00CA7BCA">
            <w:pPr>
              <w:rPr>
                <w:rFonts w:cstheme="minorHAnsi"/>
              </w:rPr>
            </w:pPr>
            <w:r w:rsidRPr="003B309A">
              <w:rPr>
                <w:rFonts w:cstheme="minorHAnsi"/>
              </w:rPr>
              <w:t>Coagulation screen</w:t>
            </w:r>
          </w:p>
        </w:tc>
        <w:tc>
          <w:tcPr>
            <w:tcW w:w="3118" w:type="dxa"/>
          </w:tcPr>
          <w:p w14:paraId="11EC10C8" w14:textId="77777777" w:rsidR="00DD5207" w:rsidRDefault="00DD5207" w:rsidP="00CA7BCA">
            <w:pPr>
              <w:rPr>
                <w:rFonts w:cstheme="minorHAnsi"/>
              </w:rPr>
            </w:pPr>
            <w:r w:rsidRPr="003B309A">
              <w:rPr>
                <w:rFonts w:cstheme="minorHAnsi"/>
              </w:rPr>
              <w:lastRenderedPageBreak/>
              <w:t>HSV PCR (1mL EDTA required)</w:t>
            </w:r>
            <w:r>
              <w:rPr>
                <w:rFonts w:cstheme="minorHAnsi"/>
              </w:rPr>
              <w:t xml:space="preserve"> (note may take &gt;24 hours </w:t>
            </w:r>
            <w:r>
              <w:t xml:space="preserve">for </w:t>
            </w:r>
            <w:r>
              <w:lastRenderedPageBreak/>
              <w:t xml:space="preserve">sufficient HSV replication to occur  for a positive result </w:t>
            </w:r>
            <w:r>
              <w:rPr>
                <w:rFonts w:cstheme="minorHAnsi"/>
              </w:rPr>
              <w:t xml:space="preserve">to occur, and so a negative test does not exclude infection, may need to be repeated) </w:t>
            </w:r>
            <w:r>
              <w:rPr>
                <w:rFonts w:cstheme="minorHAnsi"/>
              </w:rPr>
              <w:fldChar w:fldCharType="begin"/>
            </w:r>
            <w:r>
              <w:rPr>
                <w:rFonts w:cstheme="minorHAnsi"/>
              </w:rPr>
              <w:instrText xml:space="preserve"> ADDIN ZOTERO_ITEM CSL_CITATION {"citationID":"AWeIk7YV","properties":{"formattedCitation":"(106)","plainCitation":"(106)","noteIndex":0},"citationItems":[{"id":83,"uris":["http://zotero.org/users/9828707/items/BB4TEVC2"],"uri":["http://zotero.org/users/9828707/items/BB4TEVC2"],"itemData":{"id":83,"type":"article-journal","abstract":"Objective To evaluate the utility of quantitative herpes simplex virus (HSV) polymerase chain reaction (PCR) levels for prognosis and management of neonatal HSV disease. Study design Clinical and virologic data were abstracted by medical record review from neonatal HSV cases treated at Seattle Children’s Hospital between 1993 and 2012. HSV PCR results from plasma (n = 47), cerebrospinal ﬂuid (n = 56), or both (n = 40) at the time of diagnosis were available from 63 infants; 26 with skin-eye-mouth (SEM), 18 with central nervous system (CNS), and 19 with disseminated (DIS) disease.\nResults Plasma HSV PCR was positive in 78% of the infants with SEM, 64% with CNS and 100% with DIS disease. Mean plasma viral level was 2.8 log10 copies/mL in SEM, 2.2 log10 copies/mL in CNS, and 7.2 log10 copies/mL in DIS infants. The HSV levels were higher among infants who died compared with surviving infants, 8.1 log10 copies/mL (range 7.7-8.6) vs 3.8 log10 copies/mL (range 0.0-8.6), P = .001, however, level of HSV DNA in the cerebrospinal ﬂuid or in plasma did not correlate with neurologic outcome. Dynamics of HSV clearance from plasma during high-dose acyclovir treatment showed single-phase exponential decay with a median viral half-life of 1.26 days (range: 0.8-1.51).\nConclusions Plasma HSV levels correlate with clinical presentation of neonatal HSV disease and mortality, but not neurologic outcome. (J Pediatr 2015;-:---).","container-title":"The Journal of Pediatrics","DOI":"10.1016/j.jpeds.2014.11.011","ISSN":"00223476","issue":"4","journalAbbreviation":"The Journal of Pediatrics","language":"en","page":"827-833","source":"DOI.org (Crossref)","title":"Plasma and Cerebrospinal Fluid Herpes Simplex Virus Levels at Diagnosis and Outcome of Neonatal Infection","volume":"166","author":[{"family":"Melvin","given":"Ann J."},{"family":"Mohan","given":"Kathleen M."},{"family":"Schiffer","given":"Joshua T."},{"family":"Drolette","given":"Linda M."},{"family":"Magaret","given":"Amalia"},{"family":"Corey","given":"Lawrence"},{"family":"Wald","given":"Anna"}],"issued":{"date-parts":[["2015",4]]}}}],"schema":"https://github.com/citation-style-language/schema/raw/master/csl-citation.json"} </w:instrText>
            </w:r>
            <w:r>
              <w:rPr>
                <w:rFonts w:cstheme="minorHAnsi"/>
              </w:rPr>
              <w:fldChar w:fldCharType="separate"/>
            </w:r>
            <w:r w:rsidRPr="004B79C7">
              <w:rPr>
                <w:rFonts w:ascii="Calibri" w:hAnsi="Calibri" w:cs="Calibri"/>
              </w:rPr>
              <w:t>(106)</w:t>
            </w:r>
            <w:r>
              <w:rPr>
                <w:rFonts w:cstheme="minorHAnsi"/>
              </w:rPr>
              <w:fldChar w:fldCharType="end"/>
            </w:r>
          </w:p>
          <w:p w14:paraId="397A1C34" w14:textId="77777777" w:rsidR="00343987" w:rsidRPr="003B309A" w:rsidRDefault="00343987" w:rsidP="00CA7BCA">
            <w:pPr>
              <w:rPr>
                <w:rFonts w:cstheme="minorHAnsi"/>
              </w:rPr>
            </w:pPr>
          </w:p>
          <w:p w14:paraId="284C7970" w14:textId="77777777" w:rsidR="00DD5207" w:rsidRPr="003B309A" w:rsidRDefault="00DD5207" w:rsidP="00CA7BCA">
            <w:pPr>
              <w:rPr>
                <w:rFonts w:cstheme="minorHAnsi"/>
              </w:rPr>
            </w:pPr>
            <w:r>
              <w:rPr>
                <w:rFonts w:cstheme="minorHAnsi"/>
              </w:rPr>
              <w:t>F</w:t>
            </w:r>
            <w:r w:rsidRPr="003B309A">
              <w:rPr>
                <w:rFonts w:cstheme="minorHAnsi"/>
              </w:rPr>
              <w:t>ull blood count</w:t>
            </w:r>
          </w:p>
          <w:p w14:paraId="18DB7AAF" w14:textId="77777777" w:rsidR="00DD5207" w:rsidRPr="003B309A" w:rsidRDefault="00DD5207" w:rsidP="00CA7BCA">
            <w:pPr>
              <w:rPr>
                <w:rFonts w:cstheme="minorHAnsi"/>
              </w:rPr>
            </w:pPr>
            <w:r w:rsidRPr="003B309A">
              <w:rPr>
                <w:rFonts w:cstheme="minorHAnsi"/>
              </w:rPr>
              <w:t>Liver function tests</w:t>
            </w:r>
          </w:p>
          <w:p w14:paraId="36FE3982" w14:textId="77777777" w:rsidR="00DD5207" w:rsidRDefault="00DD5207" w:rsidP="00CA7BCA">
            <w:pPr>
              <w:pStyle w:val="ListParagraph"/>
              <w:ind w:left="0"/>
              <w:rPr>
                <w:rFonts w:cstheme="minorHAnsi"/>
              </w:rPr>
            </w:pPr>
            <w:r w:rsidRPr="003B309A">
              <w:rPr>
                <w:rFonts w:cstheme="minorHAnsi"/>
              </w:rPr>
              <w:t>Coagulation screen</w:t>
            </w:r>
          </w:p>
        </w:tc>
        <w:tc>
          <w:tcPr>
            <w:tcW w:w="3544" w:type="dxa"/>
          </w:tcPr>
          <w:p w14:paraId="51F0F0F7" w14:textId="77777777" w:rsidR="00DD5207" w:rsidRPr="003B309A" w:rsidRDefault="00DD5207" w:rsidP="00CA7BCA">
            <w:pPr>
              <w:rPr>
                <w:rFonts w:cstheme="minorHAnsi"/>
              </w:rPr>
            </w:pPr>
            <w:r w:rsidRPr="003B309A">
              <w:rPr>
                <w:rFonts w:cstheme="minorHAnsi"/>
              </w:rPr>
              <w:lastRenderedPageBreak/>
              <w:t>HSV PCR (1mL EDTA required)</w:t>
            </w:r>
            <w:r>
              <w:rPr>
                <w:rFonts w:cstheme="minorHAnsi"/>
              </w:rPr>
              <w:t xml:space="preserve"> (note may take &gt;24 hours </w:t>
            </w:r>
            <w:r>
              <w:t xml:space="preserve">for sufficient </w:t>
            </w:r>
            <w:r>
              <w:lastRenderedPageBreak/>
              <w:t xml:space="preserve">HSV replication to occur  for a positive result </w:t>
            </w:r>
            <w:r>
              <w:rPr>
                <w:rFonts w:cstheme="minorHAnsi"/>
              </w:rPr>
              <w:t xml:space="preserve">to occur, and so a negative test does not exclude infection, may need to be repeated) </w:t>
            </w:r>
            <w:r>
              <w:rPr>
                <w:rFonts w:cstheme="minorHAnsi"/>
              </w:rPr>
              <w:fldChar w:fldCharType="begin"/>
            </w:r>
            <w:r>
              <w:rPr>
                <w:rFonts w:cstheme="minorHAnsi"/>
              </w:rPr>
              <w:instrText xml:space="preserve"> ADDIN ZOTERO_ITEM CSL_CITATION {"citationID":"DIFzyp4d","properties":{"formattedCitation":"(106)","plainCitation":"(106)","noteIndex":0},"citationItems":[{"id":83,"uris":["http://zotero.org/users/9828707/items/BB4TEVC2"],"uri":["http://zotero.org/users/9828707/items/BB4TEVC2"],"itemData":{"id":83,"type":"article-journal","abstract":"Objective To evaluate the utility of quantitative herpes simplex virus (HSV) polymerase chain reaction (PCR) levels for prognosis and management of neonatal HSV disease. Study design Clinical and virologic data were abstracted by medical record review from neonatal HSV cases treated at Seattle Children’s Hospital between 1993 and 2012. HSV PCR results from plasma (n = 47), cerebrospinal ﬂuid (n = 56), or both (n = 40) at the time of diagnosis were available from 63 infants; 26 with skin-eye-mouth (SEM), 18 with central nervous system (CNS), and 19 with disseminated (DIS) disease.\nResults Plasma HSV PCR was positive in 78% of the infants with SEM, 64% with CNS and 100% with DIS disease. Mean plasma viral level was 2.8 log10 copies/mL in SEM, 2.2 log10 copies/mL in CNS, and 7.2 log10 copies/mL in DIS infants. The HSV levels were higher among infants who died compared with surviving infants, 8.1 log10 copies/mL (range 7.7-8.6) vs 3.8 log10 copies/mL (range 0.0-8.6), P = .001, however, level of HSV DNA in the cerebrospinal ﬂuid or in plasma did not correlate with neurologic outcome. Dynamics of HSV clearance from plasma during high-dose acyclovir treatment showed single-phase exponential decay with a median viral half-life of 1.26 days (range: 0.8-1.51).\nConclusions Plasma HSV levels correlate with clinical presentation of neonatal HSV disease and mortality, but not neurologic outcome. (J Pediatr 2015;-:---).","container-title":"The Journal of Pediatrics","DOI":"10.1016/j.jpeds.2014.11.011","ISSN":"00223476","issue":"4","journalAbbreviation":"The Journal of Pediatrics","language":"en","page":"827-833","source":"DOI.org (Crossref)","title":"Plasma and Cerebrospinal Fluid Herpes Simplex Virus Levels at Diagnosis and Outcome of Neonatal Infection","volume":"166","author":[{"family":"Melvin","given":"Ann J."},{"family":"Mohan","given":"Kathleen M."},{"family":"Schiffer","given":"Joshua T."},{"family":"Drolette","given":"Linda M."},{"family":"Magaret","given":"Amalia"},{"family":"Corey","given":"Lawrence"},{"family":"Wald","given":"Anna"}],"issued":{"date-parts":[["2015",4]]}}}],"schema":"https://github.com/citation-style-language/schema/raw/master/csl-citation.json"} </w:instrText>
            </w:r>
            <w:r>
              <w:rPr>
                <w:rFonts w:cstheme="minorHAnsi"/>
              </w:rPr>
              <w:fldChar w:fldCharType="separate"/>
            </w:r>
            <w:r w:rsidRPr="004B79C7">
              <w:rPr>
                <w:rFonts w:ascii="Calibri" w:hAnsi="Calibri" w:cs="Calibri"/>
              </w:rPr>
              <w:t>(106)</w:t>
            </w:r>
            <w:r>
              <w:rPr>
                <w:rFonts w:cstheme="minorHAnsi"/>
              </w:rPr>
              <w:fldChar w:fldCharType="end"/>
            </w:r>
          </w:p>
          <w:p w14:paraId="23590B2D" w14:textId="77777777" w:rsidR="00DD5207" w:rsidRDefault="00DD5207" w:rsidP="00CA7BCA">
            <w:pPr>
              <w:pStyle w:val="ListParagraph"/>
              <w:ind w:left="0"/>
              <w:jc w:val="center"/>
              <w:rPr>
                <w:rFonts w:cstheme="minorHAnsi"/>
              </w:rPr>
            </w:pPr>
          </w:p>
        </w:tc>
        <w:tc>
          <w:tcPr>
            <w:tcW w:w="3827" w:type="dxa"/>
          </w:tcPr>
          <w:p w14:paraId="2A0E6FDA" w14:textId="77777777" w:rsidR="00DD5207" w:rsidRDefault="00DD5207" w:rsidP="00CA7BCA">
            <w:pPr>
              <w:pStyle w:val="ListParagraph"/>
              <w:ind w:left="0"/>
              <w:jc w:val="center"/>
              <w:rPr>
                <w:rFonts w:cstheme="minorHAnsi"/>
              </w:rPr>
            </w:pPr>
          </w:p>
        </w:tc>
      </w:tr>
      <w:tr w:rsidR="00DD5207" w14:paraId="1633EC5F" w14:textId="77777777" w:rsidTr="00CA7BCA">
        <w:tc>
          <w:tcPr>
            <w:tcW w:w="1560" w:type="dxa"/>
          </w:tcPr>
          <w:p w14:paraId="375088F7" w14:textId="77777777" w:rsidR="00DD5207" w:rsidRPr="00C002AB" w:rsidRDefault="00DD5207" w:rsidP="00CA7BCA">
            <w:pPr>
              <w:pStyle w:val="ListParagraph"/>
              <w:ind w:left="0"/>
              <w:rPr>
                <w:rFonts w:cstheme="minorHAnsi"/>
                <w:b/>
                <w:bCs/>
              </w:rPr>
            </w:pPr>
            <w:r w:rsidRPr="00C002AB">
              <w:rPr>
                <w:rFonts w:cstheme="minorHAnsi"/>
                <w:b/>
                <w:bCs/>
              </w:rPr>
              <w:t>Lumbar puncture for CSF</w:t>
            </w:r>
          </w:p>
        </w:tc>
        <w:tc>
          <w:tcPr>
            <w:tcW w:w="2835" w:type="dxa"/>
          </w:tcPr>
          <w:p w14:paraId="29F23EB4" w14:textId="4D5C3A6F" w:rsidR="003F7093" w:rsidRDefault="003F7093" w:rsidP="00CA7BCA">
            <w:pPr>
              <w:rPr>
                <w:rFonts w:cstheme="minorHAnsi"/>
              </w:rPr>
            </w:pPr>
            <w:r>
              <w:rPr>
                <w:rFonts w:cstheme="minorHAnsi"/>
              </w:rPr>
              <w:t>If clinically safe, undertake lumbar puncture for CSF and send for:</w:t>
            </w:r>
          </w:p>
          <w:p w14:paraId="27A33516" w14:textId="1B5F1696" w:rsidR="00DD5207" w:rsidRPr="003F7093" w:rsidRDefault="00DD5207" w:rsidP="003F7093">
            <w:pPr>
              <w:pStyle w:val="ListParagraph"/>
              <w:numPr>
                <w:ilvl w:val="0"/>
                <w:numId w:val="17"/>
              </w:numPr>
              <w:rPr>
                <w:rFonts w:cstheme="minorHAnsi"/>
              </w:rPr>
            </w:pPr>
            <w:r w:rsidRPr="003F7093">
              <w:rPr>
                <w:rFonts w:cstheme="minorHAnsi"/>
              </w:rPr>
              <w:t>HSV PCR</w:t>
            </w:r>
          </w:p>
          <w:p w14:paraId="3B38602A" w14:textId="77777777" w:rsidR="00DD5207" w:rsidRPr="003F7093" w:rsidRDefault="00DD5207" w:rsidP="003F7093">
            <w:pPr>
              <w:pStyle w:val="ListParagraph"/>
              <w:numPr>
                <w:ilvl w:val="0"/>
                <w:numId w:val="17"/>
              </w:numPr>
              <w:rPr>
                <w:rFonts w:cstheme="minorHAnsi"/>
              </w:rPr>
            </w:pPr>
            <w:r w:rsidRPr="003F7093">
              <w:rPr>
                <w:rFonts w:cstheme="minorHAnsi"/>
              </w:rPr>
              <w:t>Protein</w:t>
            </w:r>
          </w:p>
          <w:p w14:paraId="7CCDF68F" w14:textId="77777777" w:rsidR="00DD5207" w:rsidRPr="003F7093" w:rsidRDefault="00DD5207" w:rsidP="003F7093">
            <w:pPr>
              <w:pStyle w:val="ListParagraph"/>
              <w:numPr>
                <w:ilvl w:val="0"/>
                <w:numId w:val="17"/>
              </w:numPr>
              <w:rPr>
                <w:rFonts w:cstheme="minorHAnsi"/>
              </w:rPr>
            </w:pPr>
            <w:r w:rsidRPr="003F7093">
              <w:rPr>
                <w:rFonts w:cstheme="minorHAnsi"/>
              </w:rPr>
              <w:t>Glucose</w:t>
            </w:r>
          </w:p>
          <w:p w14:paraId="0478BAD9" w14:textId="77777777" w:rsidR="00DD5207" w:rsidRPr="003F7093" w:rsidRDefault="00DD5207" w:rsidP="003F7093">
            <w:pPr>
              <w:pStyle w:val="ListParagraph"/>
              <w:numPr>
                <w:ilvl w:val="0"/>
                <w:numId w:val="17"/>
              </w:numPr>
              <w:rPr>
                <w:rFonts w:cstheme="minorHAnsi"/>
              </w:rPr>
            </w:pPr>
            <w:r w:rsidRPr="003F7093">
              <w:rPr>
                <w:rFonts w:cstheme="minorHAnsi"/>
              </w:rPr>
              <w:t>Cell count, microscopy and culture</w:t>
            </w:r>
          </w:p>
        </w:tc>
        <w:tc>
          <w:tcPr>
            <w:tcW w:w="3118" w:type="dxa"/>
          </w:tcPr>
          <w:p w14:paraId="699D7EDC" w14:textId="77777777" w:rsidR="003F7093" w:rsidRDefault="003F7093" w:rsidP="003F7093">
            <w:pPr>
              <w:rPr>
                <w:rFonts w:cstheme="minorHAnsi"/>
              </w:rPr>
            </w:pPr>
            <w:r>
              <w:rPr>
                <w:rFonts w:cstheme="minorHAnsi"/>
              </w:rPr>
              <w:t>If clinically safe, undertake lumbar puncture for CSF and send for:</w:t>
            </w:r>
          </w:p>
          <w:p w14:paraId="5A18A04D" w14:textId="77777777" w:rsidR="003F7093" w:rsidRPr="003F7093" w:rsidRDefault="003F7093" w:rsidP="003F7093">
            <w:pPr>
              <w:pStyle w:val="ListParagraph"/>
              <w:numPr>
                <w:ilvl w:val="0"/>
                <w:numId w:val="17"/>
              </w:numPr>
              <w:rPr>
                <w:rFonts w:cstheme="minorHAnsi"/>
              </w:rPr>
            </w:pPr>
            <w:r w:rsidRPr="003F7093">
              <w:rPr>
                <w:rFonts w:cstheme="minorHAnsi"/>
              </w:rPr>
              <w:t>HSV PCR</w:t>
            </w:r>
          </w:p>
          <w:p w14:paraId="7DCA96C4" w14:textId="77777777" w:rsidR="003F7093" w:rsidRPr="003F7093" w:rsidRDefault="003F7093" w:rsidP="003F7093">
            <w:pPr>
              <w:pStyle w:val="ListParagraph"/>
              <w:numPr>
                <w:ilvl w:val="0"/>
                <w:numId w:val="17"/>
              </w:numPr>
              <w:rPr>
                <w:rFonts w:cstheme="minorHAnsi"/>
              </w:rPr>
            </w:pPr>
            <w:r w:rsidRPr="003F7093">
              <w:rPr>
                <w:rFonts w:cstheme="minorHAnsi"/>
              </w:rPr>
              <w:t>Protein</w:t>
            </w:r>
          </w:p>
          <w:p w14:paraId="6006D383" w14:textId="77777777" w:rsidR="003F7093" w:rsidRPr="003F7093" w:rsidRDefault="003F7093" w:rsidP="003F7093">
            <w:pPr>
              <w:pStyle w:val="ListParagraph"/>
              <w:numPr>
                <w:ilvl w:val="0"/>
                <w:numId w:val="17"/>
              </w:numPr>
              <w:rPr>
                <w:rFonts w:cstheme="minorHAnsi"/>
              </w:rPr>
            </w:pPr>
            <w:r w:rsidRPr="003F7093">
              <w:rPr>
                <w:rFonts w:cstheme="minorHAnsi"/>
              </w:rPr>
              <w:t>Glucose</w:t>
            </w:r>
          </w:p>
          <w:p w14:paraId="2654554D" w14:textId="00ED419A" w:rsidR="00DD5207" w:rsidRDefault="003F7093" w:rsidP="003F7093">
            <w:pPr>
              <w:pStyle w:val="ListParagraph"/>
              <w:ind w:left="0"/>
              <w:rPr>
                <w:rFonts w:cstheme="minorHAnsi"/>
              </w:rPr>
            </w:pPr>
            <w:r w:rsidRPr="003F7093">
              <w:rPr>
                <w:rFonts w:cstheme="minorHAnsi"/>
              </w:rPr>
              <w:t>Cell count, microscopy and culture</w:t>
            </w:r>
          </w:p>
        </w:tc>
        <w:tc>
          <w:tcPr>
            <w:tcW w:w="3544" w:type="dxa"/>
          </w:tcPr>
          <w:p w14:paraId="0C5939BA" w14:textId="77777777" w:rsidR="00DD5207" w:rsidRDefault="00DD5207" w:rsidP="00CA7BCA">
            <w:pPr>
              <w:pStyle w:val="ListParagraph"/>
              <w:ind w:left="0"/>
              <w:jc w:val="center"/>
              <w:rPr>
                <w:rFonts w:cstheme="minorHAnsi"/>
              </w:rPr>
            </w:pPr>
          </w:p>
        </w:tc>
        <w:tc>
          <w:tcPr>
            <w:tcW w:w="3827" w:type="dxa"/>
          </w:tcPr>
          <w:p w14:paraId="56084460" w14:textId="77777777" w:rsidR="00DD5207" w:rsidRDefault="00DD5207" w:rsidP="00CA7BCA">
            <w:pPr>
              <w:pStyle w:val="ListParagraph"/>
              <w:ind w:left="0"/>
              <w:jc w:val="center"/>
              <w:rPr>
                <w:rFonts w:cstheme="minorHAnsi"/>
              </w:rPr>
            </w:pPr>
          </w:p>
        </w:tc>
      </w:tr>
      <w:tr w:rsidR="00DD5207" w14:paraId="0AD9B129" w14:textId="77777777" w:rsidTr="00CA7BCA">
        <w:tc>
          <w:tcPr>
            <w:tcW w:w="1560" w:type="dxa"/>
          </w:tcPr>
          <w:p w14:paraId="60FFB5A7" w14:textId="77777777" w:rsidR="00DD5207" w:rsidRPr="00C002AB" w:rsidRDefault="00DD5207" w:rsidP="00CA7BCA">
            <w:pPr>
              <w:pStyle w:val="ListParagraph"/>
              <w:ind w:left="0"/>
              <w:rPr>
                <w:rFonts w:cstheme="minorHAnsi"/>
                <w:b/>
                <w:bCs/>
              </w:rPr>
            </w:pPr>
            <w:r w:rsidRPr="00C002AB">
              <w:rPr>
                <w:rFonts w:cstheme="minorHAnsi"/>
                <w:b/>
                <w:bCs/>
              </w:rPr>
              <w:t>Other tests</w:t>
            </w:r>
          </w:p>
        </w:tc>
        <w:tc>
          <w:tcPr>
            <w:tcW w:w="2835" w:type="dxa"/>
          </w:tcPr>
          <w:p w14:paraId="7B4FD428" w14:textId="77777777" w:rsidR="00DD5207" w:rsidRDefault="00DD5207" w:rsidP="00CA7BCA">
            <w:pPr>
              <w:pStyle w:val="ListParagraph"/>
              <w:ind w:left="0"/>
              <w:rPr>
                <w:rFonts w:cstheme="minorHAnsi"/>
              </w:rPr>
            </w:pPr>
            <w:r>
              <w:rPr>
                <w:rFonts w:cstheme="minorHAnsi"/>
              </w:rPr>
              <w:t>As guided by the infant’s clinical condition (for example chest X-ray)</w:t>
            </w:r>
          </w:p>
          <w:p w14:paraId="310148B5" w14:textId="77777777" w:rsidR="00343987" w:rsidRDefault="00343987" w:rsidP="00343987">
            <w:pPr>
              <w:pStyle w:val="ListParagraph"/>
              <w:ind w:left="0"/>
              <w:rPr>
                <w:rFonts w:cstheme="minorHAnsi"/>
              </w:rPr>
            </w:pPr>
          </w:p>
          <w:p w14:paraId="4CE8A9E6" w14:textId="194F24BE" w:rsidR="00343987" w:rsidRDefault="00343987" w:rsidP="00343987">
            <w:pPr>
              <w:pStyle w:val="ListParagraph"/>
              <w:ind w:left="0"/>
              <w:rPr>
                <w:rFonts w:cstheme="minorHAnsi"/>
              </w:rPr>
            </w:pPr>
            <w:r>
              <w:rPr>
                <w:rFonts w:cstheme="minorHAnsi"/>
              </w:rPr>
              <w:t>In cases where drug resistance is a concern, discuss with a virologist and consider sending samples for drug resistance testing (available at the UK HAS laboratory at Collingdale)</w:t>
            </w:r>
          </w:p>
        </w:tc>
        <w:tc>
          <w:tcPr>
            <w:tcW w:w="3118" w:type="dxa"/>
          </w:tcPr>
          <w:p w14:paraId="14CABB6B" w14:textId="77777777" w:rsidR="00DD5207" w:rsidRDefault="00DD5207" w:rsidP="00CA7BCA">
            <w:pPr>
              <w:pStyle w:val="ListParagraph"/>
              <w:ind w:left="0"/>
              <w:jc w:val="center"/>
              <w:rPr>
                <w:rFonts w:cstheme="minorHAnsi"/>
              </w:rPr>
            </w:pPr>
          </w:p>
        </w:tc>
        <w:tc>
          <w:tcPr>
            <w:tcW w:w="3544" w:type="dxa"/>
          </w:tcPr>
          <w:p w14:paraId="4084A9B3" w14:textId="77777777" w:rsidR="00DD5207" w:rsidRDefault="00DD5207" w:rsidP="00CA7BCA">
            <w:pPr>
              <w:pStyle w:val="ListParagraph"/>
              <w:ind w:left="0"/>
              <w:jc w:val="center"/>
              <w:rPr>
                <w:rFonts w:cstheme="minorHAnsi"/>
              </w:rPr>
            </w:pPr>
          </w:p>
        </w:tc>
        <w:tc>
          <w:tcPr>
            <w:tcW w:w="3827" w:type="dxa"/>
          </w:tcPr>
          <w:p w14:paraId="3C6F09D9" w14:textId="77777777" w:rsidR="00DD5207" w:rsidRDefault="00DD5207" w:rsidP="00CA7BCA">
            <w:pPr>
              <w:pStyle w:val="ListParagraph"/>
              <w:ind w:left="0"/>
              <w:jc w:val="center"/>
              <w:rPr>
                <w:rFonts w:cstheme="minorHAnsi"/>
              </w:rPr>
            </w:pPr>
          </w:p>
        </w:tc>
      </w:tr>
      <w:tr w:rsidR="00DD5207" w14:paraId="2119A52F" w14:textId="77777777" w:rsidTr="00CA7BCA">
        <w:tc>
          <w:tcPr>
            <w:tcW w:w="1560" w:type="dxa"/>
          </w:tcPr>
          <w:p w14:paraId="5C6E37E0" w14:textId="77777777" w:rsidR="00DD5207" w:rsidRPr="00C002AB" w:rsidRDefault="00DD5207" w:rsidP="00CA7BCA">
            <w:pPr>
              <w:pStyle w:val="ListParagraph"/>
              <w:ind w:left="0"/>
              <w:rPr>
                <w:rFonts w:cstheme="minorHAnsi"/>
                <w:b/>
                <w:bCs/>
              </w:rPr>
            </w:pPr>
            <w:r>
              <w:rPr>
                <w:rFonts w:cstheme="minorHAnsi"/>
                <w:b/>
                <w:bCs/>
              </w:rPr>
              <w:t>Management</w:t>
            </w:r>
          </w:p>
        </w:tc>
        <w:tc>
          <w:tcPr>
            <w:tcW w:w="2835" w:type="dxa"/>
          </w:tcPr>
          <w:p w14:paraId="0B627F3E" w14:textId="77777777" w:rsidR="00DD5207" w:rsidRDefault="00DD5207" w:rsidP="00CA7BCA">
            <w:pPr>
              <w:pStyle w:val="ListParagraph"/>
              <w:ind w:left="0"/>
              <w:rPr>
                <w:rFonts w:cstheme="minorHAnsi"/>
              </w:rPr>
            </w:pPr>
            <w:r>
              <w:rPr>
                <w:rFonts w:cstheme="minorHAnsi"/>
              </w:rPr>
              <w:t xml:space="preserve">Urgently start </w:t>
            </w:r>
            <w:proofErr w:type="spellStart"/>
            <w:r>
              <w:rPr>
                <w:rFonts w:cstheme="minorHAnsi"/>
              </w:rPr>
              <w:t>aciclovir</w:t>
            </w:r>
            <w:proofErr w:type="spellEnd"/>
            <w:r>
              <w:rPr>
                <w:rFonts w:cstheme="minorHAnsi"/>
              </w:rPr>
              <w:t xml:space="preserve"> 20mg/kg IV without waiting for results. In cases where </w:t>
            </w:r>
            <w:r>
              <w:rPr>
                <w:rFonts w:cstheme="minorHAnsi"/>
              </w:rPr>
              <w:lastRenderedPageBreak/>
              <w:t xml:space="preserve">there is concern around possible </w:t>
            </w:r>
            <w:proofErr w:type="spellStart"/>
            <w:r>
              <w:rPr>
                <w:rFonts w:cstheme="minorHAnsi"/>
              </w:rPr>
              <w:t>aciclovir</w:t>
            </w:r>
            <w:proofErr w:type="spellEnd"/>
            <w:r>
              <w:rPr>
                <w:rFonts w:cstheme="minorHAnsi"/>
              </w:rPr>
              <w:t xml:space="preserve"> resistance or there is a shortage of IV </w:t>
            </w:r>
            <w:proofErr w:type="spellStart"/>
            <w:r>
              <w:rPr>
                <w:rFonts w:cstheme="minorHAnsi"/>
              </w:rPr>
              <w:t>aciclovir</w:t>
            </w:r>
            <w:proofErr w:type="spellEnd"/>
            <w:r>
              <w:rPr>
                <w:rFonts w:cstheme="minorHAnsi"/>
              </w:rPr>
              <w:t>, IV foscarnet or cidofovir may be considered.</w:t>
            </w:r>
          </w:p>
          <w:p w14:paraId="5CB83275" w14:textId="77777777" w:rsidR="00DD5207" w:rsidRDefault="00DD5207" w:rsidP="00CA7BCA">
            <w:pPr>
              <w:pStyle w:val="ListParagraph"/>
              <w:ind w:left="0"/>
              <w:rPr>
                <w:rFonts w:cstheme="minorHAnsi"/>
              </w:rPr>
            </w:pPr>
          </w:p>
          <w:p w14:paraId="2174908B" w14:textId="77777777" w:rsidR="00DD5207" w:rsidRDefault="00DD5207" w:rsidP="00CA7BCA">
            <w:pPr>
              <w:pStyle w:val="ListParagraph"/>
              <w:ind w:left="0"/>
              <w:rPr>
                <w:rFonts w:cstheme="minorHAnsi"/>
              </w:rPr>
            </w:pPr>
            <w:r>
              <w:rPr>
                <w:rFonts w:cstheme="minorHAnsi"/>
              </w:rPr>
              <w:t>Duration of treatment:</w:t>
            </w:r>
          </w:p>
          <w:p w14:paraId="0FD9D667" w14:textId="77777777" w:rsidR="00DD5207" w:rsidRPr="00A72906" w:rsidRDefault="00DD5207" w:rsidP="00DD5207">
            <w:pPr>
              <w:pStyle w:val="ListParagraph"/>
              <w:numPr>
                <w:ilvl w:val="0"/>
                <w:numId w:val="21"/>
              </w:numPr>
              <w:ind w:left="720"/>
              <w:rPr>
                <w:rFonts w:cstheme="minorHAnsi"/>
              </w:rPr>
            </w:pPr>
            <w:r w:rsidRPr="00A72906">
              <w:rPr>
                <w:rFonts w:cstheme="minorHAnsi"/>
              </w:rPr>
              <w:t>All results are negative, and no other cause identified: 10 days</w:t>
            </w:r>
          </w:p>
          <w:p w14:paraId="3302DFD9" w14:textId="77777777" w:rsidR="00DD5207" w:rsidRDefault="00DD5207" w:rsidP="00DD5207">
            <w:pPr>
              <w:pStyle w:val="ListParagraph"/>
              <w:numPr>
                <w:ilvl w:val="0"/>
                <w:numId w:val="21"/>
              </w:numPr>
              <w:ind w:left="720"/>
              <w:rPr>
                <w:rFonts w:cstheme="minorHAnsi"/>
              </w:rPr>
            </w:pPr>
            <w:r>
              <w:rPr>
                <w:rFonts w:cstheme="minorHAnsi"/>
              </w:rPr>
              <w:t>Skin, eye and mouth disease only: 14 days</w:t>
            </w:r>
          </w:p>
          <w:p w14:paraId="105244AD" w14:textId="77777777" w:rsidR="00DD5207" w:rsidRDefault="00DD5207" w:rsidP="00DD5207">
            <w:pPr>
              <w:pStyle w:val="ListParagraph"/>
              <w:numPr>
                <w:ilvl w:val="0"/>
                <w:numId w:val="21"/>
              </w:numPr>
              <w:ind w:left="720"/>
              <w:rPr>
                <w:rFonts w:cstheme="minorHAnsi"/>
              </w:rPr>
            </w:pPr>
            <w:r>
              <w:rPr>
                <w:rFonts w:cstheme="minorHAnsi"/>
              </w:rPr>
              <w:t xml:space="preserve">CNS or disseminated disease, or no CNS obtainable but other positive HSV tests: 21 days. Send blood and CSF (if previously positive) on day 17-20 (near as possible to day 21 depending on duration of laboratory result return times) for HSV PCR to ensure negative prior to stopping treatment on day 21. If CSF remains positive, continue IV </w:t>
            </w:r>
            <w:proofErr w:type="spellStart"/>
            <w:r>
              <w:rPr>
                <w:rFonts w:cstheme="minorHAnsi"/>
              </w:rPr>
              <w:t>aciclovir</w:t>
            </w:r>
            <w:proofErr w:type="spellEnd"/>
            <w:r>
              <w:rPr>
                <w:rFonts w:cstheme="minorHAnsi"/>
              </w:rPr>
              <w:t xml:space="preserve"> for a further week </w:t>
            </w:r>
            <w:r>
              <w:rPr>
                <w:rFonts w:cstheme="minorHAnsi"/>
              </w:rPr>
              <w:lastRenderedPageBreak/>
              <w:t xml:space="preserve">and repeat blood and CSF prior to stopping IV </w:t>
            </w:r>
            <w:proofErr w:type="spellStart"/>
            <w:r>
              <w:rPr>
                <w:rFonts w:cstheme="minorHAnsi"/>
              </w:rPr>
              <w:t>aciclovir</w:t>
            </w:r>
            <w:proofErr w:type="spellEnd"/>
            <w:r>
              <w:rPr>
                <w:rFonts w:cstheme="minorHAnsi"/>
              </w:rPr>
              <w:t xml:space="preserve">. IF a further positive test is obtained, provide a further week of IV </w:t>
            </w:r>
            <w:proofErr w:type="spellStart"/>
            <w:r>
              <w:rPr>
                <w:rFonts w:cstheme="minorHAnsi"/>
              </w:rPr>
              <w:t>aciclovir</w:t>
            </w:r>
            <w:proofErr w:type="spellEnd"/>
            <w:r>
              <w:rPr>
                <w:rFonts w:cstheme="minorHAnsi"/>
              </w:rPr>
              <w:t xml:space="preserve">. </w:t>
            </w:r>
          </w:p>
          <w:p w14:paraId="3F216735" w14:textId="77777777" w:rsidR="00DD5207" w:rsidRDefault="00DD5207" w:rsidP="00CA7BCA">
            <w:pPr>
              <w:rPr>
                <w:rFonts w:cstheme="minorHAnsi"/>
              </w:rPr>
            </w:pPr>
          </w:p>
          <w:p w14:paraId="7F81253B" w14:textId="77777777" w:rsidR="00DD5207" w:rsidRDefault="00DD5207" w:rsidP="00CA7BCA">
            <w:r w:rsidRPr="2321D74D">
              <w:t xml:space="preserve">A long line </w:t>
            </w:r>
            <w:r>
              <w:t>may be considered</w:t>
            </w:r>
            <w:r w:rsidRPr="2321D74D">
              <w:t xml:space="preserve"> to avoid extravasation of IV </w:t>
            </w:r>
            <w:proofErr w:type="spellStart"/>
            <w:r w:rsidRPr="2321D74D">
              <w:t>aciclovir</w:t>
            </w:r>
            <w:proofErr w:type="spellEnd"/>
            <w:r w:rsidRPr="2321D74D">
              <w:t>.</w:t>
            </w:r>
          </w:p>
          <w:p w14:paraId="187E457E" w14:textId="77777777" w:rsidR="00DD5207" w:rsidRDefault="00DD5207" w:rsidP="00CA7BCA">
            <w:pPr>
              <w:rPr>
                <w:rFonts w:cstheme="minorHAnsi"/>
              </w:rPr>
            </w:pPr>
          </w:p>
          <w:p w14:paraId="3F3CAC65" w14:textId="77777777" w:rsidR="00DD5207" w:rsidRPr="009D1E1E" w:rsidRDefault="00DD5207" w:rsidP="00CA7BCA">
            <w:pPr>
              <w:rPr>
                <w:rFonts w:cstheme="minorHAnsi"/>
              </w:rPr>
            </w:pPr>
            <w:r>
              <w:rPr>
                <w:rFonts w:cstheme="minorHAnsi"/>
              </w:rPr>
              <w:t xml:space="preserve">Oral </w:t>
            </w:r>
            <w:proofErr w:type="spellStart"/>
            <w:r>
              <w:rPr>
                <w:rFonts w:cstheme="minorHAnsi"/>
              </w:rPr>
              <w:t>aciclovir</w:t>
            </w:r>
            <w:proofErr w:type="spellEnd"/>
            <w:r>
              <w:rPr>
                <w:rFonts w:cstheme="minorHAnsi"/>
              </w:rPr>
              <w:t xml:space="preserve"> prophylaxis at 300mg/m</w:t>
            </w:r>
            <w:r w:rsidRPr="00F20E79">
              <w:rPr>
                <w:rFonts w:cstheme="minorHAnsi"/>
                <w:vertAlign w:val="superscript"/>
              </w:rPr>
              <w:t>3</w:t>
            </w:r>
            <w:r>
              <w:rPr>
                <w:rFonts w:cstheme="minorHAnsi"/>
              </w:rPr>
              <w:t xml:space="preserve"> TDS for 6 months to start post IV therapy for all infants with CNS or disseminated disease and considered in infants with skin, eye and mouth disease to reduce risk of CNS recurrences.</w:t>
            </w:r>
          </w:p>
          <w:p w14:paraId="15AE6C52" w14:textId="77777777" w:rsidR="00DD5207" w:rsidRDefault="00DD5207" w:rsidP="00CA7BCA">
            <w:pPr>
              <w:pStyle w:val="ListParagraph"/>
              <w:ind w:left="0"/>
              <w:rPr>
                <w:rFonts w:cstheme="minorHAnsi"/>
              </w:rPr>
            </w:pPr>
            <w:r>
              <w:rPr>
                <w:rFonts w:cstheme="minorHAnsi"/>
              </w:rPr>
              <w:t xml:space="preserve"> </w:t>
            </w:r>
          </w:p>
        </w:tc>
        <w:tc>
          <w:tcPr>
            <w:tcW w:w="3118" w:type="dxa"/>
          </w:tcPr>
          <w:p w14:paraId="5F7E4028" w14:textId="77777777" w:rsidR="00DD5207" w:rsidRDefault="00DD5207" w:rsidP="00CA7BCA">
            <w:pPr>
              <w:pStyle w:val="ListParagraph"/>
              <w:ind w:left="0"/>
              <w:rPr>
                <w:rFonts w:cstheme="minorHAnsi"/>
              </w:rPr>
            </w:pPr>
            <w:r>
              <w:rPr>
                <w:rFonts w:cstheme="minorHAnsi"/>
              </w:rPr>
              <w:lastRenderedPageBreak/>
              <w:t xml:space="preserve">Urgently start </w:t>
            </w:r>
            <w:proofErr w:type="spellStart"/>
            <w:r>
              <w:rPr>
                <w:rFonts w:cstheme="minorHAnsi"/>
              </w:rPr>
              <w:t>aciclovir</w:t>
            </w:r>
            <w:proofErr w:type="spellEnd"/>
            <w:r>
              <w:rPr>
                <w:rFonts w:cstheme="minorHAnsi"/>
              </w:rPr>
              <w:t xml:space="preserve"> 20mg/kg IV without waiting for results. In cases where there is concern </w:t>
            </w:r>
            <w:r>
              <w:rPr>
                <w:rFonts w:cstheme="minorHAnsi"/>
              </w:rPr>
              <w:lastRenderedPageBreak/>
              <w:t xml:space="preserve">around possible </w:t>
            </w:r>
            <w:proofErr w:type="spellStart"/>
            <w:r>
              <w:rPr>
                <w:rFonts w:cstheme="minorHAnsi"/>
              </w:rPr>
              <w:t>aciclovir</w:t>
            </w:r>
            <w:proofErr w:type="spellEnd"/>
            <w:r>
              <w:rPr>
                <w:rFonts w:cstheme="minorHAnsi"/>
              </w:rPr>
              <w:t xml:space="preserve"> resistance or there is a shortage of IV </w:t>
            </w:r>
            <w:proofErr w:type="spellStart"/>
            <w:r>
              <w:rPr>
                <w:rFonts w:cstheme="minorHAnsi"/>
              </w:rPr>
              <w:t>aciclovir</w:t>
            </w:r>
            <w:proofErr w:type="spellEnd"/>
            <w:r>
              <w:rPr>
                <w:rFonts w:cstheme="minorHAnsi"/>
              </w:rPr>
              <w:t>, IV foscarnet or cidofovir may be considered.</w:t>
            </w:r>
          </w:p>
          <w:p w14:paraId="09702B7B" w14:textId="77777777" w:rsidR="00DD5207" w:rsidRDefault="00DD5207" w:rsidP="00CA7BCA">
            <w:pPr>
              <w:pStyle w:val="ListParagraph"/>
              <w:ind w:left="0"/>
              <w:rPr>
                <w:rFonts w:cstheme="minorHAnsi"/>
              </w:rPr>
            </w:pPr>
          </w:p>
          <w:p w14:paraId="2F40C535" w14:textId="77777777" w:rsidR="00DD5207" w:rsidRDefault="00DD5207" w:rsidP="00CA7BCA">
            <w:pPr>
              <w:pStyle w:val="ListParagraph"/>
              <w:ind w:left="0"/>
              <w:rPr>
                <w:rFonts w:cstheme="minorHAnsi"/>
              </w:rPr>
            </w:pPr>
            <w:r>
              <w:rPr>
                <w:rFonts w:cstheme="minorHAnsi"/>
              </w:rPr>
              <w:t>Duration of treatment:</w:t>
            </w:r>
          </w:p>
          <w:p w14:paraId="62DA4C95" w14:textId="77777777" w:rsidR="00DD5207" w:rsidRDefault="00DD5207" w:rsidP="00CA7BCA">
            <w:pPr>
              <w:pStyle w:val="ListParagraph"/>
              <w:numPr>
                <w:ilvl w:val="0"/>
                <w:numId w:val="22"/>
              </w:numPr>
              <w:rPr>
                <w:rFonts w:cstheme="minorHAnsi"/>
              </w:rPr>
            </w:pPr>
            <w:r>
              <w:rPr>
                <w:rFonts w:cstheme="minorHAnsi"/>
              </w:rPr>
              <w:t>All results are negative, and baby remains asymptomatic: 10 days</w:t>
            </w:r>
          </w:p>
          <w:p w14:paraId="6BB8D129" w14:textId="77777777" w:rsidR="00DD5207" w:rsidRDefault="00DD5207" w:rsidP="00CA7BCA">
            <w:pPr>
              <w:pStyle w:val="ListParagraph"/>
              <w:numPr>
                <w:ilvl w:val="0"/>
                <w:numId w:val="22"/>
              </w:numPr>
              <w:rPr>
                <w:rFonts w:cstheme="minorHAnsi"/>
              </w:rPr>
            </w:pPr>
            <w:r>
              <w:rPr>
                <w:rFonts w:cstheme="minorHAnsi"/>
              </w:rPr>
              <w:t xml:space="preserve">Positive skin swab from completely intact skin: 10 days. </w:t>
            </w:r>
          </w:p>
          <w:p w14:paraId="2C3CF45A" w14:textId="77777777" w:rsidR="00DD5207" w:rsidRDefault="00DD5207" w:rsidP="00CA7BCA">
            <w:pPr>
              <w:pStyle w:val="ListParagraph"/>
              <w:numPr>
                <w:ilvl w:val="0"/>
                <w:numId w:val="22"/>
              </w:numPr>
              <w:rPr>
                <w:rFonts w:cstheme="minorHAnsi"/>
              </w:rPr>
            </w:pPr>
            <w:r>
              <w:rPr>
                <w:rFonts w:cstheme="minorHAnsi"/>
              </w:rPr>
              <w:t>Positive skin swabs from areas of trauma without vesicles should be treated as per highest risk.</w:t>
            </w:r>
          </w:p>
          <w:p w14:paraId="3976EE3F" w14:textId="77777777" w:rsidR="00DD5207" w:rsidRDefault="00DD5207" w:rsidP="00CA7BCA">
            <w:pPr>
              <w:pStyle w:val="ListParagraph"/>
              <w:numPr>
                <w:ilvl w:val="0"/>
                <w:numId w:val="22"/>
              </w:numPr>
              <w:rPr>
                <w:rFonts w:cstheme="minorHAnsi"/>
              </w:rPr>
            </w:pPr>
            <w:r>
              <w:rPr>
                <w:rFonts w:cstheme="minorHAnsi"/>
              </w:rPr>
              <w:t>If baby becomes symptomatic or if any test is positive manage as per highest risk</w:t>
            </w:r>
          </w:p>
          <w:p w14:paraId="229EC0A7" w14:textId="77777777" w:rsidR="00DD5207" w:rsidRDefault="00DD5207" w:rsidP="00CA7BCA">
            <w:pPr>
              <w:rPr>
                <w:rFonts w:cstheme="minorHAnsi"/>
              </w:rPr>
            </w:pPr>
          </w:p>
          <w:p w14:paraId="3F51915F" w14:textId="77777777" w:rsidR="00DD5207" w:rsidRPr="0088322C" w:rsidRDefault="00DD5207" w:rsidP="00CA7BCA">
            <w:r w:rsidRPr="2321D74D">
              <w:t xml:space="preserve">A long line </w:t>
            </w:r>
            <w:r>
              <w:t>may be considered</w:t>
            </w:r>
            <w:r w:rsidRPr="2321D74D">
              <w:t xml:space="preserve"> to avoid extravasation of IV </w:t>
            </w:r>
            <w:proofErr w:type="spellStart"/>
            <w:r w:rsidRPr="2321D74D">
              <w:t>aciclovir</w:t>
            </w:r>
            <w:proofErr w:type="spellEnd"/>
            <w:r w:rsidRPr="2321D74D">
              <w:t>.</w:t>
            </w:r>
          </w:p>
        </w:tc>
        <w:tc>
          <w:tcPr>
            <w:tcW w:w="3544" w:type="dxa"/>
          </w:tcPr>
          <w:p w14:paraId="3742C706" w14:textId="77777777" w:rsidR="00DD5207" w:rsidRDefault="00DD5207" w:rsidP="00CA7BCA">
            <w:pPr>
              <w:pStyle w:val="ListParagraph"/>
              <w:ind w:left="0"/>
              <w:rPr>
                <w:rFonts w:cstheme="minorHAnsi"/>
              </w:rPr>
            </w:pPr>
            <w:r>
              <w:rPr>
                <w:rFonts w:cstheme="minorHAnsi"/>
              </w:rPr>
              <w:lastRenderedPageBreak/>
              <w:t>If any HSV test is positive, manage as per highest risk</w:t>
            </w:r>
          </w:p>
        </w:tc>
        <w:tc>
          <w:tcPr>
            <w:tcW w:w="3827" w:type="dxa"/>
          </w:tcPr>
          <w:p w14:paraId="17D9FF08" w14:textId="77777777" w:rsidR="00DD5207" w:rsidRDefault="00DD5207" w:rsidP="00CA7BCA">
            <w:pPr>
              <w:pStyle w:val="ListParagraph"/>
              <w:ind w:left="0"/>
              <w:rPr>
                <w:rFonts w:cstheme="minorHAnsi"/>
              </w:rPr>
            </w:pPr>
          </w:p>
        </w:tc>
      </w:tr>
      <w:tr w:rsidR="00DD5207" w14:paraId="3AB7E221" w14:textId="77777777" w:rsidTr="00CA7BCA">
        <w:tc>
          <w:tcPr>
            <w:tcW w:w="1560" w:type="dxa"/>
          </w:tcPr>
          <w:p w14:paraId="6FE2B64A" w14:textId="77777777" w:rsidR="00DD5207" w:rsidRPr="00C002AB" w:rsidRDefault="00DD5207" w:rsidP="00CA7BCA">
            <w:pPr>
              <w:pStyle w:val="ListParagraph"/>
              <w:ind w:left="0"/>
              <w:rPr>
                <w:rFonts w:cstheme="minorHAnsi"/>
                <w:b/>
                <w:bCs/>
              </w:rPr>
            </w:pPr>
            <w:r>
              <w:rPr>
                <w:rFonts w:cstheme="minorHAnsi"/>
                <w:b/>
                <w:bCs/>
              </w:rPr>
              <w:lastRenderedPageBreak/>
              <w:t>Advice to parents and carers</w:t>
            </w:r>
          </w:p>
        </w:tc>
        <w:tc>
          <w:tcPr>
            <w:tcW w:w="13324" w:type="dxa"/>
            <w:gridSpan w:val="4"/>
          </w:tcPr>
          <w:p w14:paraId="67783A41" w14:textId="1FAC19FF" w:rsidR="00DD5207" w:rsidRPr="007D74F6" w:rsidRDefault="00CA7205" w:rsidP="00CA7BCA">
            <w:pPr>
              <w:rPr>
                <w:rFonts w:cstheme="minorHAnsi"/>
              </w:rPr>
            </w:pPr>
            <w:r>
              <w:rPr>
                <w:rFonts w:cstheme="minorHAnsi"/>
              </w:rPr>
              <w:t>Practice g</w:t>
            </w:r>
            <w:r w:rsidR="00DD5207" w:rsidRPr="007D74F6">
              <w:rPr>
                <w:rFonts w:cstheme="minorHAnsi"/>
              </w:rPr>
              <w:t xml:space="preserve">ood hand hygiene and </w:t>
            </w:r>
            <w:r>
              <w:rPr>
                <w:rFonts w:cstheme="minorHAnsi"/>
              </w:rPr>
              <w:t xml:space="preserve">take </w:t>
            </w:r>
            <w:r w:rsidR="00DD5207" w:rsidRPr="007D74F6">
              <w:rPr>
                <w:rFonts w:cstheme="minorHAnsi"/>
              </w:rPr>
              <w:t>care to reduce risk of postnatal infection</w:t>
            </w:r>
            <w:r w:rsidR="00DD5207">
              <w:rPr>
                <w:rFonts w:cstheme="minorHAnsi"/>
              </w:rPr>
              <w:t xml:space="preserve"> from maternal genital secretions or other sources including anyone with oral HSV-1. </w:t>
            </w:r>
            <w:r w:rsidR="00DD5207" w:rsidRPr="007D74F6">
              <w:rPr>
                <w:rFonts w:cstheme="minorHAnsi"/>
              </w:rPr>
              <w:t xml:space="preserve"> </w:t>
            </w:r>
          </w:p>
          <w:p w14:paraId="0A5FB5BF" w14:textId="77777777" w:rsidR="00DD5207" w:rsidRDefault="00DD5207" w:rsidP="00CA7BCA">
            <w:pPr>
              <w:rPr>
                <w:rFonts w:cstheme="minorHAnsi"/>
              </w:rPr>
            </w:pPr>
            <w:r>
              <w:rPr>
                <w:rFonts w:cstheme="minorHAnsi"/>
              </w:rPr>
              <w:t>S</w:t>
            </w:r>
            <w:r w:rsidRPr="007D74F6">
              <w:rPr>
                <w:rFonts w:cstheme="minorHAnsi"/>
              </w:rPr>
              <w:t xml:space="preserve">eek </w:t>
            </w:r>
            <w:r>
              <w:rPr>
                <w:rFonts w:cstheme="minorHAnsi"/>
              </w:rPr>
              <w:t xml:space="preserve">urgent </w:t>
            </w:r>
            <w:r w:rsidRPr="007D74F6">
              <w:rPr>
                <w:rFonts w:cstheme="minorHAnsi"/>
              </w:rPr>
              <w:t>medical help if they have concerns regarding their baby</w:t>
            </w:r>
            <w:r>
              <w:rPr>
                <w:rFonts w:cstheme="minorHAnsi"/>
              </w:rPr>
              <w:t xml:space="preserve"> in the next 6 weeks, i</w:t>
            </w:r>
            <w:r w:rsidRPr="007D74F6">
              <w:rPr>
                <w:rFonts w:cstheme="minorHAnsi"/>
              </w:rPr>
              <w:t xml:space="preserve">n particular: </w:t>
            </w:r>
          </w:p>
          <w:p w14:paraId="14CC039B" w14:textId="77777777" w:rsidR="00DD5207" w:rsidRDefault="00DD5207" w:rsidP="00CA7BCA">
            <w:pPr>
              <w:pStyle w:val="ListParagraph"/>
              <w:numPr>
                <w:ilvl w:val="0"/>
                <w:numId w:val="20"/>
              </w:numPr>
              <w:rPr>
                <w:rFonts w:cstheme="minorHAnsi"/>
              </w:rPr>
            </w:pPr>
            <w:r>
              <w:rPr>
                <w:rFonts w:cstheme="minorHAnsi"/>
              </w:rPr>
              <w:t>S</w:t>
            </w:r>
            <w:r w:rsidRPr="007D74F6">
              <w:rPr>
                <w:rFonts w:cstheme="minorHAnsi"/>
              </w:rPr>
              <w:t>kin, eye and mucous membrane lesions</w:t>
            </w:r>
          </w:p>
          <w:p w14:paraId="71B31305" w14:textId="77777777" w:rsidR="00DD5207" w:rsidRDefault="00DD5207" w:rsidP="00CA7BCA">
            <w:pPr>
              <w:pStyle w:val="ListParagraph"/>
              <w:numPr>
                <w:ilvl w:val="0"/>
                <w:numId w:val="20"/>
              </w:numPr>
              <w:rPr>
                <w:rFonts w:cstheme="minorHAnsi"/>
              </w:rPr>
            </w:pPr>
            <w:r>
              <w:rPr>
                <w:rFonts w:cstheme="minorHAnsi"/>
              </w:rPr>
              <w:t>L</w:t>
            </w:r>
            <w:r w:rsidRPr="007D74F6">
              <w:rPr>
                <w:rFonts w:cstheme="minorHAnsi"/>
              </w:rPr>
              <w:t xml:space="preserve">ethargy/irritability </w:t>
            </w:r>
          </w:p>
          <w:p w14:paraId="7DED8C1E" w14:textId="77777777" w:rsidR="00DD5207" w:rsidRDefault="00DD5207" w:rsidP="00CA7BCA">
            <w:pPr>
              <w:pStyle w:val="ListParagraph"/>
              <w:numPr>
                <w:ilvl w:val="0"/>
                <w:numId w:val="20"/>
              </w:numPr>
              <w:rPr>
                <w:rFonts w:cstheme="minorHAnsi"/>
              </w:rPr>
            </w:pPr>
            <w:r>
              <w:rPr>
                <w:rFonts w:cstheme="minorHAnsi"/>
              </w:rPr>
              <w:t>P</w:t>
            </w:r>
            <w:r w:rsidRPr="007D74F6">
              <w:rPr>
                <w:rFonts w:cstheme="minorHAnsi"/>
              </w:rPr>
              <w:t>oor feeding</w:t>
            </w:r>
          </w:p>
          <w:p w14:paraId="1D254AEB" w14:textId="77777777" w:rsidR="00DD5207" w:rsidRDefault="00DD5207" w:rsidP="00CA7BCA">
            <w:pPr>
              <w:pStyle w:val="ListParagraph"/>
              <w:numPr>
                <w:ilvl w:val="0"/>
                <w:numId w:val="20"/>
              </w:numPr>
            </w:pPr>
            <w:r>
              <w:rPr>
                <w:rFonts w:cstheme="minorHAnsi"/>
              </w:rPr>
              <w:t>Fever</w:t>
            </w:r>
            <w:r w:rsidRPr="007D74F6">
              <w:rPr>
                <w:rFonts w:cstheme="minorHAnsi"/>
              </w:rPr>
              <w:t xml:space="preserve"> </w:t>
            </w:r>
          </w:p>
        </w:tc>
      </w:tr>
    </w:tbl>
    <w:p w14:paraId="3B6ACDC7" w14:textId="77777777" w:rsidR="00DD5207" w:rsidRDefault="00DD5207" w:rsidP="00DD5207">
      <w:pPr>
        <w:rPr>
          <w:rFonts w:cstheme="minorHAnsi"/>
          <w:b/>
        </w:rPr>
        <w:sectPr w:rsidR="00DD5207" w:rsidSect="00CA7205">
          <w:pgSz w:w="16838" w:h="11906" w:orient="landscape"/>
          <w:pgMar w:top="1440" w:right="1440" w:bottom="1440" w:left="1440" w:header="709" w:footer="709" w:gutter="0"/>
          <w:cols w:space="708"/>
          <w:docGrid w:linePitch="360"/>
        </w:sectPr>
      </w:pPr>
    </w:p>
    <w:bookmarkEnd w:id="2"/>
    <w:p w14:paraId="01CC4E57" w14:textId="097380D3" w:rsidR="00AB792E" w:rsidRPr="00AD5969" w:rsidRDefault="00AB792E">
      <w:pPr>
        <w:rPr>
          <w:rFonts w:cstheme="minorHAnsi"/>
          <w:b/>
        </w:rPr>
      </w:pPr>
      <w:r w:rsidRPr="00AD5969">
        <w:rPr>
          <w:rFonts w:cstheme="minorHAnsi"/>
          <w:b/>
        </w:rPr>
        <w:lastRenderedPageBreak/>
        <w:t>1</w:t>
      </w:r>
      <w:r w:rsidR="0020432C">
        <w:rPr>
          <w:rFonts w:cstheme="minorHAnsi"/>
          <w:b/>
        </w:rPr>
        <w:t>0</w:t>
      </w:r>
      <w:r w:rsidRPr="00AD5969">
        <w:rPr>
          <w:rFonts w:cstheme="minorHAnsi"/>
          <w:b/>
        </w:rPr>
        <w:t>. Preve</w:t>
      </w:r>
      <w:r w:rsidR="00E46C48" w:rsidRPr="00AD5969">
        <w:rPr>
          <w:rFonts w:cstheme="minorHAnsi"/>
          <w:b/>
        </w:rPr>
        <w:t>ntion of postnatal transmission</w:t>
      </w:r>
      <w:r w:rsidR="00CC3E21">
        <w:rPr>
          <w:rFonts w:cstheme="minorHAnsi"/>
          <w:b/>
        </w:rPr>
        <w:t xml:space="preserve"> and management of breastfeeding</w:t>
      </w:r>
    </w:p>
    <w:p w14:paraId="2034E5D3" w14:textId="25B4969C" w:rsidR="000B6BFA" w:rsidRDefault="00FD530B" w:rsidP="00012BE6">
      <w:r w:rsidRPr="00012BE6">
        <w:rPr>
          <w:rFonts w:cstheme="minorHAnsi"/>
          <w:bCs/>
        </w:rPr>
        <w:t xml:space="preserve">Neonatal infection mostly occurs as the result of an infection at the time of birth, but in 10-25% of cases, a possible </w:t>
      </w:r>
      <w:r w:rsidR="00012BE6" w:rsidRPr="00012BE6">
        <w:rPr>
          <w:rFonts w:cstheme="minorHAnsi"/>
          <w:bCs/>
        </w:rPr>
        <w:t>post-natal</w:t>
      </w:r>
      <w:r w:rsidRPr="00012BE6">
        <w:rPr>
          <w:rFonts w:cstheme="minorHAnsi"/>
          <w:bCs/>
        </w:rPr>
        <w:t xml:space="preserve"> source is identified</w:t>
      </w:r>
      <w:r w:rsidR="00012BE6" w:rsidRPr="00012BE6">
        <w:rPr>
          <w:rFonts w:cstheme="minorHAnsi"/>
          <w:bCs/>
        </w:rPr>
        <w:t xml:space="preserve">. </w:t>
      </w:r>
      <w:r w:rsidR="00012BE6" w:rsidRPr="00012BE6">
        <w:rPr>
          <w:rFonts w:cstheme="minorHAnsi"/>
        </w:rPr>
        <w:t xml:space="preserve">Postnatal acquisition (10-25%) may occur as a result of exposure to </w:t>
      </w:r>
      <w:proofErr w:type="spellStart"/>
      <w:r w:rsidR="00012BE6" w:rsidRPr="00012BE6">
        <w:rPr>
          <w:rFonts w:cstheme="minorHAnsi"/>
        </w:rPr>
        <w:t>oro</w:t>
      </w:r>
      <w:proofErr w:type="spellEnd"/>
      <w:r w:rsidR="00012BE6" w:rsidRPr="00012BE6">
        <w:rPr>
          <w:rFonts w:cstheme="minorHAnsi"/>
        </w:rPr>
        <w:t>-labial herpes infection (cold sore) or herpetic whitlow</w:t>
      </w:r>
      <w:r w:rsidR="00432F8E">
        <w:rPr>
          <w:rFonts w:cstheme="minorHAnsi"/>
        </w:rPr>
        <w:t xml:space="preserve"> (lesion on the finger)</w:t>
      </w:r>
      <w:r w:rsidR="00012BE6" w:rsidRPr="00012BE6">
        <w:rPr>
          <w:rFonts w:cstheme="minorHAnsi"/>
        </w:rPr>
        <w:t xml:space="preserve">, usually from a close relative, friend of the parents or possibly a health care worker </w:t>
      </w:r>
      <w:r w:rsidR="00012BE6" w:rsidRPr="00012BE6">
        <w:rPr>
          <w:rFonts w:cstheme="minorHAnsi"/>
        </w:rPr>
        <w:fldChar w:fldCharType="begin"/>
      </w:r>
      <w:r w:rsidR="00A440F2">
        <w:rPr>
          <w:rFonts w:cstheme="minorHAnsi"/>
        </w:rPr>
        <w:instrText xml:space="preserve"> ADDIN ZOTERO_ITEM CSL_CITATION {"citationID":"rZoGKBEv","properties":{"formattedCitation":"(4,9,10,22)","plainCitation":"(4,9,10,22)","noteIndex":0},"citationItems":[{"id":228,"uris":["http://zotero.org/users/9828707/items/YDUKA76I"],"uri":["http://zotero.org/users/9828707/items/YDUKA76I"],"itemData":{"id":228,"type":"article-journal","abstract":"Herpes simplex virus (HSV) infections are fortunately quite rare in the neonatal population. Nevertheless, due to their life-threatening nature and the tremendous damage that surviving infants can incur, neonatal HSV is actually considered in a differential diagnosis relatively commonly. The availability of safe and effective antiviral therapy for the management of neonatal HSV also can accelerate a clinician's decision to consider HSV as the cause of a neonate's disease presentation, and then to obtain appropriate diagnostic studies and empirically institute antiviral treatment. Decisions on whether to continue antiviral therapy for a full course are predicated on the appropriate interpretation of these diagnostic studies as they subsequently are reported to the treating physician. For HSV-infected neonates, the duration of parenteral acyclovir therapy ranges from 14 to 21 days, depending on the extent of disease. Use of subsequent oral suppressive antiviral therapy is under investigation in randomized controlled trials, and at this time cannot be routinely recommended. This article will summarize the current state of neonatal HSV disease presentation, diagnosis, and management.","container-title":"Seminars in Perinatology","DOI":"10.1053/j.semperi.2007.01.003","ISSN":"0146-0005","issue":"1","journalAbbreviation":"Semin Perinatol","language":"eng","note":"PMID: 17317423","page":"19-25","source":"PubMed","title":"Herpes simplex virus infections of the newborn","volume":"31","author":[{"family":"Kimberlin","given":"David W."}],"issued":{"date-parts":[["2007",2]]}}},{"id":14,"uris":["http://zotero.org/users/9828707/items/BE458QBA"],"uri":["http://zotero.org/users/9828707/items/BE458QBA"],"itemData":{"id":14,"type":"article-journal","abstract":"This study was set up to estimate the incidence of neonatal herpes simplex virus (HSV) infection in the British Isles, and to document the outcome of neonatal infection. Paediatricians reported cases of neonatal HSV through the active reporting scheme of the British Paediatric Association Surveillance Unit. Over a 5 1/2 year period (1986-91) 76 infants with neonatal HSV infection were reported, an incidence of recognised infection in the British Isles of 1.65/100000 livebirths. Twenty-five infants had HSV-1 infection, 24 HSV-2 and in 27 virus type was unknown. Twenty-seven had disseminated infection, 23 herpes encephalitis and 26 localised infection. Nineteen infants (25%) died in the neonatal period, and a further 25 (33%) have subsequently died or have long-term sequelae. At least half of the infants had been discharged home before symptoms became apparent. For 21 women there was evidence of a maternal genital herpes infection at some time, but this was reported or diagnosed retrospectively after neonatal HSV was suspected in 19 cases, and antenatally in only two. Neonatal HSV is rare in the British Isles and routine antenatal screening for genital herpes infection during pregnancy is not justified. A high proportion of infected infants present with non-specific signs and symptoms and without mucocutaneous involvement; furthermore, there is rarely a history of maternal infection. As early diagnosis and prompt treatment is essential, there must be a high level of awareness of the serious nature of neonatal HSV infection.","container-title":"Paediatric and perinatal epidemiology","ISSN":"0269-5022","issue":"4","note":"PMID: 8931058","page":"432-42","title":"Neonatal herpes simplex virus infection in the British Isles.","volume":"10","author":[{"family":"Tookey","given":"P"},{"family":"Peckham","given":"C S"}],"issued":{"date-parts":[["1996",10]]}}},{"id":239,"uris":["http://zotero.org/users/9828707/items/ZVG6U3FW"],"uri":["http://zotero.org/users/9828707/items/ZVG6U3FW"],"itemData":{"id":239,"type":"article-journal","title":"BPSU 21st Annual Report 2006-2007","URL":"https://www.rcpch.ac.uk/work-we-do/bpsu/annual-reports","author":[{"family":"British Paediatric Surveillance Unit, Royal College of Paediatrics and Child Health","given":""},{"family":"Royal College of Paediatrics and Child Health","given":""}],"issued":{"date-parts":[["2007"]]}}},{"id":12892,"uris":["http://zotero.org/users/9828707/items/X83WZIKS"],"uri":["http://zotero.org/users/9828707/items/X83WZIKS"],"itemData":{"id":12892,"type":"webpage","abstract":"Date of report: 17/09/2023 Ref: 2023-0338 Deceased name: Kimberley Sampson and Samantha Mulcahy Coroner name: Catherine Wood Coroner Area: Central and South East Kent Category: Hospital Death (Clinical Procedures and medical management) related deaths This report is being sent to: Royal College of Obstetricians and Gynaecologists | NHS England REGULATION 28 REPORT TO PREVENT FUTURE […]","container-title":"Courts and Tribunals Judiciary","language":"en-US","title":"Kimberley Sampson and Samantha Mulcahy: Prevention of future deaths report","title-short":"Kimberley Sampson and Samantha Mulcahy","URL":"https://www.judiciary.uk/prevention-of-future-death-reports/kimberley-sampson-and-samantha-mulcahy-prevention-of-future-deaths-report/","author":[{"family":"Courts and Tribunals Judiciary","given":""}],"accessed":{"date-parts":[["2024",5,2]]},"issued":{"date-parts":[["2023",9,22]]}}}],"schema":"https://github.com/citation-style-language/schema/raw/master/csl-citation.json"} </w:instrText>
      </w:r>
      <w:r w:rsidR="00012BE6" w:rsidRPr="00012BE6">
        <w:rPr>
          <w:rFonts w:cstheme="minorHAnsi"/>
        </w:rPr>
        <w:fldChar w:fldCharType="separate"/>
      </w:r>
      <w:r w:rsidR="00A440F2" w:rsidRPr="00A440F2">
        <w:rPr>
          <w:rFonts w:ascii="Calibri" w:hAnsi="Calibri" w:cs="Calibri"/>
        </w:rPr>
        <w:t>(4,9,10,22)</w:t>
      </w:r>
      <w:r w:rsidR="00012BE6" w:rsidRPr="00012BE6">
        <w:rPr>
          <w:rFonts w:cstheme="minorHAnsi"/>
        </w:rPr>
        <w:fldChar w:fldCharType="end"/>
      </w:r>
      <w:r w:rsidR="00012BE6" w:rsidRPr="00012BE6">
        <w:rPr>
          <w:rFonts w:cstheme="minorHAnsi"/>
        </w:rPr>
        <w:t>.</w:t>
      </w:r>
    </w:p>
    <w:p w14:paraId="479893DE" w14:textId="063A7B69" w:rsidR="000C28C8" w:rsidRPr="00012BE6" w:rsidRDefault="001C25D8" w:rsidP="00012BE6">
      <w:pPr>
        <w:rPr>
          <w:rStyle w:val="Strong"/>
          <w:rFonts w:cstheme="minorHAnsi"/>
          <w:b w:val="0"/>
          <w:bCs w:val="0"/>
        </w:rPr>
      </w:pPr>
      <w:r>
        <w:rPr>
          <w:rFonts w:cstheme="minorHAnsi"/>
        </w:rPr>
        <w:t xml:space="preserve">Mothers and pregnant people </w:t>
      </w:r>
      <w:r w:rsidR="00A31CD9" w:rsidRPr="00012BE6">
        <w:rPr>
          <w:rStyle w:val="Strong"/>
          <w:rFonts w:cstheme="minorHAnsi"/>
          <w:b w:val="0"/>
          <w:shd w:val="clear" w:color="auto" w:fill="FFFFFF"/>
        </w:rPr>
        <w:t>diagnosed with HSV at least three months previously are likely to have HSV antibodies which may persist in the neonate up to around 6 months of age, providing a significant degree of protection</w:t>
      </w:r>
      <w:r w:rsidR="008F250F" w:rsidRPr="00012BE6">
        <w:rPr>
          <w:rStyle w:val="Strong"/>
          <w:rFonts w:cstheme="minorHAnsi"/>
          <w:b w:val="0"/>
          <w:shd w:val="clear" w:color="auto" w:fill="FFFFFF"/>
        </w:rPr>
        <w:t xml:space="preserve"> </w:t>
      </w:r>
      <w:r w:rsidR="008F250F" w:rsidRPr="00012BE6">
        <w:rPr>
          <w:rStyle w:val="Strong"/>
          <w:rFonts w:cstheme="minorHAnsi"/>
          <w:b w:val="0"/>
          <w:shd w:val="clear" w:color="auto" w:fill="FFFFFF"/>
        </w:rPr>
        <w:fldChar w:fldCharType="begin"/>
      </w:r>
      <w:r w:rsidR="00F40B62">
        <w:rPr>
          <w:rStyle w:val="Strong"/>
          <w:rFonts w:cstheme="minorHAnsi"/>
          <w:b w:val="0"/>
          <w:shd w:val="clear" w:color="auto" w:fill="FFFFFF"/>
        </w:rPr>
        <w:instrText xml:space="preserve"> ADDIN ZOTERO_ITEM CSL_CITATION {"citationID":"EZiK3Zf3","properties":{"formattedCitation":"(106)","plainCitation":"(106)","noteIndex":0},"citationItems":[{"id":269,"uris":["http://zotero.org/users/9828707/items/CGNP8ESP"],"uri":["http://zotero.org/users/9828707/items/CGNP8ESP"],"itemData":{"id":269,"type":"article-journal","abstract":"Neonates have an immature immune system, which cannot adequately protect against infectious diseases. Early in life, immune protection is accomplished by maternal antibodies transferred from mother to offspring. However, decaying maternal antibodies inhibit vaccination as is exemplified by the inhibition of seroconversion after measles vaccination. This phenomenon has been described in both human and veterinary medicine and is independent of the type of vaccine being used. This review will discuss the use of animal models for vaccine research. I will review clinical solutions for inhibition of vaccination by maternal antibodies, and the testing and development of potentially effective vaccines. These are based on new mechanistic insight about the inhibitory mechanism of maternal antibodies. Maternal antibodies inhibit the generation of antibodies whereas the T cell response is usually unaffected. B cell inhibition is mediated through a cross-link between B cell receptor (BCR) with the Fcγ-receptor IIB by a vaccine-antibody complex. In animal experiments, this inhibition can be partially overcome by injection of a vaccine-specific monoclonal IgM antibody. IgM stimulates the B cell directly through cross-linking the BCR via complement protein C3d and antigen to the complement receptor 2 (CR2) signaling complex. In addition, it was shown that interferon alpha binds to the CD21 chain of CR2 as well as the interferon receptor and that this dual receptor usage drives B cell responses in the presence of maternal antibodies. In lieu of immunizing the infant, the concept of maternal immunization as a strategy to protect neonates has been proposed. This approach would still not solve the question of how to immunize in the presence of maternal antibodies but would defer the time of infection to an age where infection might not have such a detrimental outcome as in neonates. I will review successful examples and potential challenges of implementing this concept.","container-title":"Frontiers in Immunology","DOI":"10.3389/fimmu.2014.00446","ISSN":"1664-3224","journalAbbreviation":"Front Immunol","language":"eng","note":"PMID: 25278941\nPMCID: PMC4165321","page":"446","source":"PubMed","title":"Maternal antibodies: clinical significance, mechanism of interference with immune responses, and possible vaccination strategies","title-short":"Maternal antibodies","volume":"5","author":[{"family":"Niewiesk","given":"Stefan"}],"issued":{"date-parts":[["2014"]]}}}],"schema":"https://github.com/citation-style-language/schema/raw/master/csl-citation.json"} </w:instrText>
      </w:r>
      <w:r w:rsidR="008F250F" w:rsidRPr="00012BE6">
        <w:rPr>
          <w:rStyle w:val="Strong"/>
          <w:rFonts w:cstheme="minorHAnsi"/>
          <w:b w:val="0"/>
          <w:shd w:val="clear" w:color="auto" w:fill="FFFFFF"/>
        </w:rPr>
        <w:fldChar w:fldCharType="separate"/>
      </w:r>
      <w:r w:rsidR="00F40B62" w:rsidRPr="00F40B62">
        <w:rPr>
          <w:rFonts w:ascii="Calibri" w:hAnsi="Calibri" w:cs="Calibri"/>
        </w:rPr>
        <w:t>(106)</w:t>
      </w:r>
      <w:r w:rsidR="008F250F" w:rsidRPr="00012BE6">
        <w:rPr>
          <w:rStyle w:val="Strong"/>
          <w:rFonts w:cstheme="minorHAnsi"/>
          <w:b w:val="0"/>
          <w:shd w:val="clear" w:color="auto" w:fill="FFFFFF"/>
        </w:rPr>
        <w:fldChar w:fldCharType="end"/>
      </w:r>
      <w:r w:rsidR="00A31CD9" w:rsidRPr="00012BE6">
        <w:rPr>
          <w:rStyle w:val="Strong"/>
          <w:rFonts w:cstheme="minorHAnsi"/>
          <w:b w:val="0"/>
          <w:shd w:val="clear" w:color="auto" w:fill="FFFFFF"/>
        </w:rPr>
        <w:t>.</w:t>
      </w:r>
    </w:p>
    <w:p w14:paraId="1839DEE1" w14:textId="310F1316" w:rsidR="000B6BFA" w:rsidRDefault="00AB792E" w:rsidP="00C6520E">
      <w:pPr>
        <w:pStyle w:val="ListParagraph"/>
        <w:numPr>
          <w:ilvl w:val="0"/>
          <w:numId w:val="1"/>
        </w:numPr>
        <w:rPr>
          <w:rFonts w:cstheme="minorHAnsi"/>
        </w:rPr>
      </w:pPr>
      <w:r w:rsidRPr="00AD5969">
        <w:rPr>
          <w:rFonts w:cstheme="minorHAnsi"/>
        </w:rPr>
        <w:t xml:space="preserve">Efforts to prevent postnatal transmission of HSV are important and advice should be given to the </w:t>
      </w:r>
      <w:r w:rsidR="00713A5F">
        <w:rPr>
          <w:rFonts w:cstheme="minorHAnsi"/>
        </w:rPr>
        <w:t xml:space="preserve">parents </w:t>
      </w:r>
      <w:r w:rsidRPr="00AD5969">
        <w:rPr>
          <w:rFonts w:cstheme="minorHAnsi"/>
        </w:rPr>
        <w:t>regarding this</w:t>
      </w:r>
      <w:r w:rsidR="00204B8F">
        <w:rPr>
          <w:rFonts w:cstheme="minorHAnsi"/>
        </w:rPr>
        <w:t xml:space="preserve"> [IV, C]</w:t>
      </w:r>
      <w:r w:rsidR="00204B8F" w:rsidRPr="00AD5969">
        <w:rPr>
          <w:rFonts w:cstheme="minorHAnsi"/>
        </w:rPr>
        <w:t>.</w:t>
      </w:r>
      <w:r w:rsidRPr="00AD5969">
        <w:rPr>
          <w:rFonts w:cstheme="minorHAnsi"/>
        </w:rPr>
        <w:t xml:space="preserve"> </w:t>
      </w:r>
    </w:p>
    <w:p w14:paraId="0BB82B25" w14:textId="3DDEB6FC" w:rsidR="00012BE6" w:rsidRDefault="00012BE6" w:rsidP="00012BE6">
      <w:pPr>
        <w:pStyle w:val="ListParagraph"/>
        <w:numPr>
          <w:ilvl w:val="0"/>
          <w:numId w:val="1"/>
        </w:numPr>
        <w:rPr>
          <w:rFonts w:cstheme="minorHAnsi"/>
        </w:rPr>
      </w:pPr>
      <w:r>
        <w:rPr>
          <w:rFonts w:cstheme="minorHAnsi"/>
        </w:rPr>
        <w:t xml:space="preserve">As oral herpetic lesions (cold sores) may be a source of neonatal herpes, the following advice should be given to pregnant parents </w:t>
      </w:r>
      <w:r w:rsidR="00730629">
        <w:rPr>
          <w:rFonts w:cstheme="minorHAnsi"/>
        </w:rPr>
        <w:t>to</w:t>
      </w:r>
      <w:r>
        <w:rPr>
          <w:rFonts w:cstheme="minorHAnsi"/>
        </w:rPr>
        <w:t xml:space="preserve"> limit possible exposure to HSV during the first 4-6 weeks of life</w:t>
      </w:r>
      <w:r w:rsidR="008D76DB">
        <w:rPr>
          <w:rFonts w:cstheme="minorHAnsi"/>
        </w:rPr>
        <w:t xml:space="preserve"> [IV, C]</w:t>
      </w:r>
      <w:r>
        <w:rPr>
          <w:rFonts w:cstheme="minorHAnsi"/>
        </w:rPr>
        <w:t>:</w:t>
      </w:r>
    </w:p>
    <w:p w14:paraId="335BEEA1" w14:textId="7DFCEB5C" w:rsidR="00012BE6" w:rsidRDefault="001C3BAC" w:rsidP="00012BE6">
      <w:pPr>
        <w:pStyle w:val="ListParagraph"/>
        <w:numPr>
          <w:ilvl w:val="1"/>
          <w:numId w:val="1"/>
        </w:numPr>
        <w:rPr>
          <w:rFonts w:cstheme="minorHAnsi"/>
        </w:rPr>
      </w:pPr>
      <w:r>
        <w:rPr>
          <w:rFonts w:cstheme="minorHAnsi"/>
        </w:rPr>
        <w:t xml:space="preserve">Everyone </w:t>
      </w:r>
      <w:r w:rsidR="00012BE6">
        <w:rPr>
          <w:rFonts w:cstheme="minorHAnsi"/>
        </w:rPr>
        <w:t>should wash their hands prior to touching the baby.</w:t>
      </w:r>
    </w:p>
    <w:p w14:paraId="68DE5533" w14:textId="77777777" w:rsidR="00012BE6" w:rsidRDefault="00012BE6" w:rsidP="00012BE6">
      <w:pPr>
        <w:pStyle w:val="ListParagraph"/>
        <w:numPr>
          <w:ilvl w:val="1"/>
          <w:numId w:val="1"/>
        </w:numPr>
        <w:rPr>
          <w:rFonts w:cstheme="minorHAnsi"/>
        </w:rPr>
      </w:pPr>
      <w:r>
        <w:rPr>
          <w:rFonts w:cstheme="minorHAnsi"/>
        </w:rPr>
        <w:t>The baby should not be kissed by people who are not very close family members or carers of the baby.</w:t>
      </w:r>
    </w:p>
    <w:p w14:paraId="34778701" w14:textId="25696681" w:rsidR="00012BE6" w:rsidRDefault="00012BE6" w:rsidP="00012BE6">
      <w:pPr>
        <w:pStyle w:val="ListParagraph"/>
        <w:numPr>
          <w:ilvl w:val="1"/>
          <w:numId w:val="1"/>
        </w:numPr>
        <w:rPr>
          <w:rFonts w:cstheme="minorHAnsi"/>
        </w:rPr>
      </w:pPr>
      <w:r>
        <w:rPr>
          <w:rFonts w:cstheme="minorHAnsi"/>
        </w:rPr>
        <w:t xml:space="preserve">Those kissing the baby should kiss the top of the baby’s head and avoid kissing near the baby’s mouth, nose and eyes (to avoid mucous membranes). </w:t>
      </w:r>
    </w:p>
    <w:p w14:paraId="793B091C" w14:textId="77777777" w:rsidR="001C3BAC" w:rsidRDefault="00012BE6" w:rsidP="001C3BAC">
      <w:pPr>
        <w:pStyle w:val="ListParagraph"/>
        <w:numPr>
          <w:ilvl w:val="1"/>
          <w:numId w:val="1"/>
        </w:numPr>
        <w:rPr>
          <w:rFonts w:cstheme="minorHAnsi"/>
        </w:rPr>
      </w:pPr>
      <w:r>
        <w:rPr>
          <w:rFonts w:cstheme="minorHAnsi"/>
        </w:rPr>
        <w:t xml:space="preserve">People with current cold sores should never kiss the baby, </w:t>
      </w:r>
      <w:r w:rsidR="001C3BAC">
        <w:rPr>
          <w:rFonts w:cstheme="minorHAnsi"/>
        </w:rPr>
        <w:t>and those with a history of cold sores should avoid kissing the baby.</w:t>
      </w:r>
    </w:p>
    <w:p w14:paraId="6861ACF1" w14:textId="4C10C2C0" w:rsidR="001C3BAC" w:rsidRPr="001C3BAC" w:rsidRDefault="001C3BAC" w:rsidP="001C3BAC">
      <w:pPr>
        <w:pStyle w:val="ListParagraph"/>
        <w:numPr>
          <w:ilvl w:val="1"/>
          <w:numId w:val="1"/>
        </w:numPr>
        <w:rPr>
          <w:rFonts w:cstheme="minorHAnsi"/>
        </w:rPr>
      </w:pPr>
      <w:r>
        <w:rPr>
          <w:rFonts w:cstheme="minorHAnsi"/>
        </w:rPr>
        <w:t xml:space="preserve">People with active herpes lesions at any site should avoid touching the baby unless they are very close family members or carers of the baby, and in this </w:t>
      </w:r>
      <w:r w:rsidR="00730629">
        <w:rPr>
          <w:rFonts w:cstheme="minorHAnsi"/>
        </w:rPr>
        <w:t>case,</w:t>
      </w:r>
      <w:r>
        <w:rPr>
          <w:rFonts w:cstheme="minorHAnsi"/>
        </w:rPr>
        <w:t xml:space="preserve"> they should practice </w:t>
      </w:r>
      <w:r w:rsidR="00447990">
        <w:rPr>
          <w:rFonts w:cstheme="minorHAnsi"/>
        </w:rPr>
        <w:t>good</w:t>
      </w:r>
      <w:r>
        <w:rPr>
          <w:rFonts w:cstheme="minorHAnsi"/>
        </w:rPr>
        <w:t xml:space="preserve"> hand hygiene.</w:t>
      </w:r>
    </w:p>
    <w:p w14:paraId="0B09D057" w14:textId="6486623A" w:rsidR="00012BE6" w:rsidRPr="00C16E54" w:rsidRDefault="00012BE6" w:rsidP="00C16E54">
      <w:pPr>
        <w:pStyle w:val="ListParagraph"/>
        <w:numPr>
          <w:ilvl w:val="0"/>
          <w:numId w:val="1"/>
        </w:numPr>
        <w:rPr>
          <w:rFonts w:cstheme="minorHAnsi"/>
        </w:rPr>
      </w:pPr>
      <w:r w:rsidRPr="00C16E54">
        <w:rPr>
          <w:rFonts w:cstheme="minorHAnsi"/>
        </w:rPr>
        <w:t xml:space="preserve">Health care professionals with </w:t>
      </w:r>
      <w:r w:rsidR="009A540F" w:rsidRPr="00C16E54">
        <w:rPr>
          <w:rFonts w:cstheme="minorHAnsi"/>
        </w:rPr>
        <w:t xml:space="preserve">current </w:t>
      </w:r>
      <w:r w:rsidRPr="00C16E54">
        <w:rPr>
          <w:rFonts w:cstheme="minorHAnsi"/>
        </w:rPr>
        <w:t xml:space="preserve">active lesions, </w:t>
      </w:r>
      <w:r w:rsidR="009A540F" w:rsidRPr="00C16E54">
        <w:rPr>
          <w:rFonts w:cstheme="minorHAnsi"/>
        </w:rPr>
        <w:t xml:space="preserve">or </w:t>
      </w:r>
      <w:r w:rsidR="00A917C9" w:rsidRPr="00C16E54">
        <w:rPr>
          <w:rFonts w:cstheme="minorHAnsi"/>
        </w:rPr>
        <w:t xml:space="preserve">recurrent </w:t>
      </w:r>
      <w:r w:rsidRPr="00C16E54">
        <w:rPr>
          <w:rFonts w:cstheme="minorHAnsi"/>
        </w:rPr>
        <w:t>cold sores or herpetic whitlow</w:t>
      </w:r>
      <w:r w:rsidR="009A540F" w:rsidRPr="00C16E54">
        <w:rPr>
          <w:rFonts w:cstheme="minorHAnsi"/>
        </w:rPr>
        <w:t>s</w:t>
      </w:r>
      <w:r w:rsidR="00C16E54" w:rsidRPr="00C16E54">
        <w:rPr>
          <w:rFonts w:cstheme="minorHAnsi"/>
        </w:rPr>
        <w:t xml:space="preserve"> </w:t>
      </w:r>
      <w:r w:rsidR="00A917C9" w:rsidRPr="00C16E54">
        <w:rPr>
          <w:rFonts w:cstheme="minorHAnsi"/>
        </w:rPr>
        <w:t>who</w:t>
      </w:r>
      <w:r w:rsidRPr="00C16E54">
        <w:rPr>
          <w:rFonts w:cstheme="minorHAnsi"/>
        </w:rPr>
        <w:t xml:space="preserve"> work on neonatal wards, other wards with babies &lt;6 weeks of age, on delivery suite, or with immunosuppressed patients</w:t>
      </w:r>
      <w:r w:rsidR="00A917C9" w:rsidRPr="00C16E54">
        <w:rPr>
          <w:rFonts w:cstheme="minorHAnsi"/>
        </w:rPr>
        <w:t xml:space="preserve"> should liaise with their </w:t>
      </w:r>
      <w:r w:rsidRPr="00C16E54">
        <w:rPr>
          <w:rFonts w:cstheme="minorHAnsi"/>
        </w:rPr>
        <w:t xml:space="preserve">Occupational Health </w:t>
      </w:r>
      <w:r w:rsidR="00A917C9" w:rsidRPr="00C16E54">
        <w:rPr>
          <w:rFonts w:cstheme="minorHAnsi"/>
        </w:rPr>
        <w:t xml:space="preserve">department and a risk reduction plan agreed </w:t>
      </w:r>
      <w:r w:rsidR="00204B8F" w:rsidRPr="00C16E54">
        <w:rPr>
          <w:rFonts w:cstheme="minorHAnsi"/>
        </w:rPr>
        <w:t>[IV, C].</w:t>
      </w:r>
      <w:r w:rsidRPr="00C16E54">
        <w:rPr>
          <w:rFonts w:cstheme="minorHAnsi"/>
        </w:rPr>
        <w:t xml:space="preserve"> </w:t>
      </w:r>
      <w:r w:rsidR="00A917C9" w:rsidRPr="00C16E54">
        <w:rPr>
          <w:rFonts w:cstheme="minorHAnsi"/>
        </w:rPr>
        <w:t xml:space="preserve">Great care should be taken to avoid transmission including covering lesions, careful hand hygiene, and consideration of antiviral suppression. </w:t>
      </w:r>
    </w:p>
    <w:p w14:paraId="36A32E2E" w14:textId="77777777" w:rsidR="00CC3E21" w:rsidRDefault="00CC3E21" w:rsidP="00CC3E21">
      <w:pPr>
        <w:rPr>
          <w:rFonts w:cstheme="minorHAnsi"/>
          <w:b/>
        </w:rPr>
      </w:pPr>
    </w:p>
    <w:p w14:paraId="47E45FD9" w14:textId="291C1D77" w:rsidR="00CC3E21" w:rsidRPr="00AD5969" w:rsidRDefault="00CC3E21" w:rsidP="00CC3E21">
      <w:pPr>
        <w:rPr>
          <w:rFonts w:cstheme="minorHAnsi"/>
          <w:b/>
        </w:rPr>
      </w:pPr>
      <w:r w:rsidRPr="00AD5969">
        <w:rPr>
          <w:rFonts w:cstheme="minorHAnsi"/>
          <w:b/>
        </w:rPr>
        <w:t>Management of breastfeeding</w:t>
      </w:r>
    </w:p>
    <w:p w14:paraId="31F3A742" w14:textId="48AE2BC1" w:rsidR="00A66696" w:rsidRDefault="00CC3E21" w:rsidP="00CC3E21">
      <w:pPr>
        <w:rPr>
          <w:rFonts w:cstheme="minorHAnsi"/>
        </w:rPr>
      </w:pPr>
      <w:r w:rsidRPr="00AD5969">
        <w:rPr>
          <w:rFonts w:cstheme="minorHAnsi"/>
        </w:rPr>
        <w:t xml:space="preserve">Breastfeeding contributes to the health of breastfeeding </w:t>
      </w:r>
      <w:r>
        <w:rPr>
          <w:rFonts w:cstheme="minorHAnsi"/>
        </w:rPr>
        <w:t>women and people</w:t>
      </w:r>
      <w:r w:rsidR="00BE06B2">
        <w:rPr>
          <w:rFonts w:cstheme="minorHAnsi"/>
        </w:rPr>
        <w:t>,</w:t>
      </w:r>
      <w:r>
        <w:rPr>
          <w:rFonts w:cstheme="minorHAnsi"/>
        </w:rPr>
        <w:t xml:space="preserve"> </w:t>
      </w:r>
      <w:r w:rsidRPr="00AD5969">
        <w:rPr>
          <w:rFonts w:cstheme="minorHAnsi"/>
        </w:rPr>
        <w:t xml:space="preserve">and </w:t>
      </w:r>
      <w:r w:rsidR="004C2C18">
        <w:rPr>
          <w:rFonts w:cstheme="minorHAnsi"/>
        </w:rPr>
        <w:t xml:space="preserve">their </w:t>
      </w:r>
      <w:r w:rsidRPr="00AD5969">
        <w:rPr>
          <w:rFonts w:cstheme="minorHAnsi"/>
        </w:rPr>
        <w:t>child</w:t>
      </w:r>
      <w:r w:rsidR="00BE06B2">
        <w:rPr>
          <w:rFonts w:cstheme="minorHAnsi"/>
        </w:rPr>
        <w:t>ren</w:t>
      </w:r>
      <w:r w:rsidRPr="00AD5969">
        <w:rPr>
          <w:rFonts w:cstheme="minorHAnsi"/>
        </w:rPr>
        <w:t xml:space="preserve"> in the short and longer term. </w:t>
      </w:r>
    </w:p>
    <w:p w14:paraId="5A52893E" w14:textId="3F3BBB4F" w:rsidR="00CC3E21" w:rsidRPr="005A27CE" w:rsidRDefault="00CC3E21" w:rsidP="00A66696">
      <w:pPr>
        <w:pStyle w:val="ListParagraph"/>
        <w:numPr>
          <w:ilvl w:val="0"/>
          <w:numId w:val="28"/>
        </w:numPr>
        <w:rPr>
          <w:rFonts w:cstheme="minorHAnsi"/>
        </w:rPr>
      </w:pPr>
      <w:r w:rsidRPr="005A27CE">
        <w:rPr>
          <w:rFonts w:cstheme="minorHAnsi"/>
        </w:rPr>
        <w:t>Parents should be made aware of the benefits of breastfeeding, and advice given according to UK guidance</w:t>
      </w:r>
      <w:r w:rsidR="00657B52" w:rsidRPr="005A27CE">
        <w:rPr>
          <w:rFonts w:cstheme="minorHAnsi"/>
        </w:rPr>
        <w:t xml:space="preserve"> </w:t>
      </w:r>
      <w:r w:rsidR="00657B52" w:rsidRPr="005A27CE">
        <w:rPr>
          <w:rFonts w:cstheme="minorHAnsi"/>
        </w:rPr>
        <w:fldChar w:fldCharType="begin"/>
      </w:r>
      <w:r w:rsidR="00F40B62">
        <w:rPr>
          <w:rFonts w:cstheme="minorHAnsi"/>
        </w:rPr>
        <w:instrText xml:space="preserve"> ADDIN ZOTERO_ITEM CSL_CITATION {"citationID":"0LYuAjOc","properties":{"formattedCitation":"(107\\uc0\\u8211{}110)","plainCitation":"(107–110)","noteIndex":0},"citationItems":[{"id":12351,"uris":["http://zotero.org/users/9828707/items/GE49FH97"],"uri":["http://zotero.org/users/9828707/items/GE49FH97"],"itemData":{"id":12351,"type":"article-journal","title":"Breastfeeding in the UK - position statement","URL":"https://www.rcpch.ac.uk/resources/breastfeeding-uk-position-statement","author":[{"family":"Royal College of Paediatrics and Child Health","given":""}],"issued":{"date-parts":[["2017"]],"season":"updated 2022"}}},{"id":12352,"uris":["http://zotero.org/users/9828707/items/ZC4LVBAL"],"uri":["http://zotero.org/users/9828707/items/ZC4LVBAL"],"itemData":{"id":12352,"type":"article-journal","title":"Postnatal care: NICE guideline NG194","URL":"https://www.nice.org.uk/guidance/ng194","author":[{"family":"National Institute for Health and Care Excellence","given":""}],"issued":{"date-parts":[["2021"]]}}},{"id":12353,"uris":["http://zotero.org/users/9828707/items/NYHHR9ZQ"],"uri":["http://zotero.org/users/9828707/items/NYHHR9ZQ"],"itemData":{"id":12353,"type":"article-journal","title":"Guide to the UNICEF UK baby friendly initiative standards","URL":"https://www.unicef.org.uk/babyfriendly/baby-friendly-resources/implementing-standards-resources/guide-to-the-standards/","author":[{"family":"The Baby Friendly Initiative, UNICEF United Kingdom","given":""}],"issued":{"date-parts":[["2017"]]}}},{"id":12354,"uris":["http://zotero.org/users/9828707/items/SN25W6LQ"],"uri":["http://zotero.org/users/9828707/items/SN25W6LQ"],"itemData":{"id":12354,"type":"article-journal","title":"Position Statement: Infant feeding","URL":"https://www.rcm.org.uk/media/2289/infant-feeding.pdf","author":[{"family":"The Royal College of Midwives","given":""}],"issued":{"date-parts":[["2018"]]}}}],"schema":"https://github.com/citation-style-language/schema/raw/master/csl-citation.json"} </w:instrText>
      </w:r>
      <w:r w:rsidR="00657B52" w:rsidRPr="005A27CE">
        <w:rPr>
          <w:rFonts w:cstheme="minorHAnsi"/>
        </w:rPr>
        <w:fldChar w:fldCharType="separate"/>
      </w:r>
      <w:r w:rsidR="00F40B62" w:rsidRPr="00F40B62">
        <w:rPr>
          <w:rFonts w:ascii="Calibri" w:hAnsi="Calibri" w:cs="Calibri"/>
          <w:szCs w:val="24"/>
        </w:rPr>
        <w:t>(107–110)</w:t>
      </w:r>
      <w:r w:rsidR="00657B52" w:rsidRPr="005A27CE">
        <w:rPr>
          <w:rFonts w:cstheme="minorHAnsi"/>
        </w:rPr>
        <w:fldChar w:fldCharType="end"/>
      </w:r>
      <w:r w:rsidR="00204B8F">
        <w:rPr>
          <w:rFonts w:cstheme="minorHAnsi"/>
        </w:rPr>
        <w:t xml:space="preserve"> [III,B]</w:t>
      </w:r>
      <w:r w:rsidR="00204B8F" w:rsidRPr="00AD5969">
        <w:rPr>
          <w:rFonts w:cstheme="minorHAnsi"/>
        </w:rPr>
        <w:t>.</w:t>
      </w:r>
    </w:p>
    <w:p w14:paraId="5146D300" w14:textId="77777777" w:rsidR="00DD1C12" w:rsidRPr="005A27CE" w:rsidRDefault="00DD1C12" w:rsidP="00CC3E21">
      <w:pPr>
        <w:rPr>
          <w:rFonts w:cstheme="minorHAnsi"/>
          <w:b/>
        </w:rPr>
      </w:pPr>
    </w:p>
    <w:p w14:paraId="6824B11B" w14:textId="77777777" w:rsidR="00105214" w:rsidRDefault="00105214">
      <w:pPr>
        <w:rPr>
          <w:rFonts w:cstheme="minorHAnsi"/>
          <w:b/>
        </w:rPr>
      </w:pPr>
      <w:r>
        <w:rPr>
          <w:rFonts w:cstheme="minorHAnsi"/>
          <w:b/>
        </w:rPr>
        <w:br w:type="page"/>
      </w:r>
    </w:p>
    <w:p w14:paraId="2B67F966" w14:textId="1CAE5CA4" w:rsidR="00CC3E21" w:rsidRPr="00AD5969" w:rsidRDefault="00CC3E21" w:rsidP="00CC3E21">
      <w:pPr>
        <w:rPr>
          <w:rFonts w:cstheme="minorHAnsi"/>
          <w:b/>
        </w:rPr>
      </w:pPr>
      <w:r w:rsidRPr="005A27CE">
        <w:rPr>
          <w:rFonts w:cstheme="minorHAnsi"/>
          <w:b/>
        </w:rPr>
        <w:lastRenderedPageBreak/>
        <w:t>Use of antivirals in breastfeeding</w:t>
      </w:r>
      <w:r w:rsidRPr="00AD5969">
        <w:rPr>
          <w:rFonts w:cstheme="minorHAnsi"/>
          <w:b/>
        </w:rPr>
        <w:t xml:space="preserve"> </w:t>
      </w:r>
      <w:r>
        <w:rPr>
          <w:rFonts w:cstheme="minorHAnsi"/>
          <w:b/>
        </w:rPr>
        <w:t>women and people</w:t>
      </w:r>
      <w:r w:rsidRPr="00AD5969">
        <w:rPr>
          <w:rFonts w:cstheme="minorHAnsi"/>
          <w:b/>
        </w:rPr>
        <w:t xml:space="preserve"> </w:t>
      </w:r>
    </w:p>
    <w:p w14:paraId="4ED78AC8" w14:textId="6060E699" w:rsidR="00CC3E21" w:rsidRPr="00AD5969" w:rsidRDefault="00CC3E21" w:rsidP="00CC3E21">
      <w:pPr>
        <w:rPr>
          <w:rFonts w:cstheme="minorHAnsi"/>
        </w:rPr>
      </w:pPr>
      <w:proofErr w:type="spellStart"/>
      <w:r w:rsidRPr="00AD5969">
        <w:rPr>
          <w:rFonts w:cstheme="minorHAnsi"/>
        </w:rPr>
        <w:t>Aciclovir</w:t>
      </w:r>
      <w:proofErr w:type="spellEnd"/>
      <w:r w:rsidRPr="00AD5969">
        <w:rPr>
          <w:rFonts w:cstheme="minorHAnsi"/>
        </w:rPr>
        <w:t xml:space="preserve"> and valaciclovir are excreted in breast milk, but represent less than 1% of a therapeutic dose in the infant</w:t>
      </w:r>
      <w:r>
        <w:rPr>
          <w:rFonts w:cstheme="minorHAnsi"/>
        </w:rPr>
        <w:t xml:space="preserve"> </w:t>
      </w:r>
      <w:r>
        <w:rPr>
          <w:rFonts w:cstheme="minorHAnsi"/>
        </w:rPr>
        <w:fldChar w:fldCharType="begin"/>
      </w:r>
      <w:r w:rsidR="00F40B62">
        <w:rPr>
          <w:rFonts w:cstheme="minorHAnsi"/>
        </w:rPr>
        <w:instrText xml:space="preserve"> ADDIN ZOTERO_ITEM CSL_CITATION {"citationID":"D6ocrG5y","properties":{"formattedCitation":"(111\\uc0\\u8211{}113)","plainCitation":"(111–113)","noteIndex":0},"citationItems":[{"id":278,"uris":["http://zotero.org/users/9828707/items/7ZT4CKWF"],"uri":["http://zotero.org/users/9828707/items/7ZT4CKWF"],"itemData":{"id":278,"type":"article-journal","abstract":"OBJECTIVE: To measure acyclovir concentrations in the breast milk of a lactating woman using the drug for herpes zoster while nursing her 7-month-old infant.\nMETHODS: The maternal dosage of acyclovir was 800 mg five times daily for seven days. Three random breast milk samples collected on the fifth and sixth days of therapy were analyzed for acyclovir concentrations with radioimmunoassay (RIA).\nRESULTS: Acyclovir concentrations in breast milk ranged from 18.5 mumol (4.16 micrograms/mL) to 25.8 mumol (5.81 micrograms/mL). An estimate of the infant's dosage ingested through nursing was 0.73 mg/kg/d, or approximately 1 percent of the maternal dose in milligrams/kilograms/day. The baby was nursed without any signs of adverse effects.\nCONCLUSIONS: Acyclovir was measured in clinically insignificant concentrations in the milk of a woman receiving large dosages for herpes zoster. Breast feeding continued without adverse effects to the nursing infant.","container-title":"The Annals of Pharmacotherapy","DOI":"10.1177/106002809402800506","ISSN":"1060-0280","issue":"5","journalAbbreviation":"Ann Pharmacother","language":"eng","note":"PMID: 8068994","page":"585-587","source":"PubMed","title":"Acyclovir excretion in human breast milk","volume":"28","author":[{"family":"Taddio","given":"A."},{"family":"Klein","given":"J."},{"family":"Koren","given":"G."}],"issued":{"date-parts":[["1994",5]]}}},{"id":277,"uris":["http://zotero.org/users/9828707/items/BLLWSABX"],"uri":["http://zotero.org/users/9828707/items/BLLWSABX"],"itemData":{"id":277,"type":"article-journal","abstract":"OBJECTIVE: The purpose of this study was to determine the valaciclovir and acyclovir pharmacokinetic profiles in serum and breast milk after valaciclovir administration to women after delivery.\nSTUDY DESIGN: Valaciclovir (500 mg twice daily for 7 days) was given to 5 women after delivery who were breast-feeding healthy term infants. Matched serum and breast milk samples were obtained after the initial dose, on day 5 and 24 hours after the drug was discontinued. Infant urine was obtained on day 5.\nRESULTS: Valaciclovir was rapidly converted to acyclovir. The peak serum acyclovir concentration occurred 3 hours before the peak breast milk concentration (2.7 microg/mL at 1 hour vs 4.2 microg/mL at 4 hours). The serum acyclovir elimination half-life was 2.3 hours. The ratio of breast milk to serum acyclovir concentration was highest 4 hours after the initial dose at 3.4 and reached steady state ratio at 1.85. The median infant urine acyclovir concentration at steady state was 0.74 microg/mL.\nCONCLUSION: Valaciclovir is rapidly converted to acyclovir and concentrates in breast milk. However, the amount of acyclovir in breast milk after valaciclovir administration is considerably less (2%) than that used in therapeutic dosing of neonates.","container-title":"American Journal of Obstetrics and Gynecology","DOI":"10.1067/mob.2002.119183","ISSN":"0002-9378","issue":"1","journalAbbreviation":"Am J Obstet Gynecol","language":"eng","note":"PMID: 11810093","page":"100-102","source":"PubMed","title":"Acyclovir concentrations in human breast milk after valaciclovir administration","volume":"186","author":[{"family":"Sheffield","given":"Jeanne S."},{"family":"Fish","given":"Douglas N."},{"family":"Hollier","given":"Lisa M."},{"family":"Cadematori","given":"Sabrina"},{"family":"Nobles","given":"Brenda J."},{"family":"Wendel","given":"George D."}],"issued":{"date-parts":[["2002",1]]}}},{"id":276,"uris":["http://zotero.org/users/9828707/items/GZQXADI5"],"uri":["http://zotero.org/users/9828707/items/GZQXADI5"],"itemData":{"id":276,"type":"article-journal","abstract":"BACKGROUND: Maternal administration of the acyclovir prodrug valacyclovir is compatible with pregnancy and breastfeeding. However, the safety profile of prolonged infant and maternal exposure to acyclovir in the context of antiretrovirals (ARVs) for prevention of mother-to-child HIV-1 transmission (PMTCT) has not been described.\nMETHODS: Pregnant Kenyan women co-infected with HIV-1/HSV-2 with CD4 counts &gt; 250 cells/mm(3) were enrolled at 34 weeks gestation and randomized to twice daily 500 mg valacyclovir or placebo until 12 months postpartum. Women received zidovudine from 28 weeks gestation and single dose nevirapine was given to women and infants at the time of delivery for PMTCT. Infant blood was collected at 6 weeks for creatinine and ALT. Breast milk specimens were collected at 2 weeks postpartum from 71 women in the valacyclovir arm; acyclovir levels were determined for a random sample of 44 (62%) specimens. Fisher's Exact and Wilcoxon rank-sum tests were used for analysis.\nRESULTS: One hundred forty-eight women were randomized and 146 mother-infant pairs were followed postpartum. PMTCT ARVs were administered to 98% of infants and all mothers. Valacyclovir was not associated with infant or maternal toxicities or adverse events, and no congenital malformations were observed. Infant creatinine levels were all normal (&lt; 0.83 mg/dl) and median creatinine (median 0.50 mg/dl) and infant growth did not differ between study arms. Acyclovir was detected in 35 (80%) of 44 breast milk samples collected at 2 weeks postpartum. Median and maximum acyclovir levels were 2.62 and 10.15 mg/ml, respectively (interquartile range 0.6-4.19).\nCONCLUSIONS: Exposure to PMTCT ARVs and acyclovir after maternal administration of valacyclovir during pregnancy and postpartum to women co-infected with HIV-1/HSV-2 was not associated with an increase in infant or maternal toxicities or adverse events.\nTRIAL REGISTRATION: ClinicalTrials.gov NCT00530777.","container-title":"PloS One","DOI":"10.1371/journal.pone.0034635","ISSN":"1932-6203","issue":"4","journalAbbreviation":"PLoS One","language":"eng","note":"PMID: 22509337\nPMCID: PMC3324503","page":"e34635","source":"PubMed","title":"Infant safety during and after maternal valacyclovir therapy in conjunction with antiretroviral HIV-1 prophylaxis in a randomized clinical trial","volume":"7","author":[{"family":"Drake","given":"Alison L."},{"family":"Roxby","given":"Alison C."},{"family":"Kiarie","given":"James"},{"family":"Richardson","given":"Barbra A."},{"family":"Wald","given":"Anna"},{"family":"John-Stewart","given":"Grace"},{"family":"Farquhar","given":"Carey"}],"issued":{"date-parts":[["2012"]]}}}],"schema":"https://github.com/citation-style-language/schema/raw/master/csl-citation.json"} </w:instrText>
      </w:r>
      <w:r>
        <w:rPr>
          <w:rFonts w:cstheme="minorHAnsi"/>
        </w:rPr>
        <w:fldChar w:fldCharType="separate"/>
      </w:r>
      <w:r w:rsidR="00F40B62" w:rsidRPr="00F40B62">
        <w:rPr>
          <w:rFonts w:ascii="Calibri" w:hAnsi="Calibri" w:cs="Calibri"/>
          <w:szCs w:val="24"/>
        </w:rPr>
        <w:t>(111–113)</w:t>
      </w:r>
      <w:r>
        <w:rPr>
          <w:rFonts w:cstheme="minorHAnsi"/>
        </w:rPr>
        <w:fldChar w:fldCharType="end"/>
      </w:r>
      <w:r w:rsidRPr="00AD5969">
        <w:rPr>
          <w:rFonts w:cstheme="minorHAnsi"/>
        </w:rPr>
        <w:t>.</w:t>
      </w:r>
      <w:r w:rsidRPr="00AD5969">
        <w:rPr>
          <w:rFonts w:cstheme="minorHAnsi"/>
          <w:vertAlign w:val="superscript"/>
        </w:rPr>
        <w:t xml:space="preserve"> </w:t>
      </w:r>
      <w:r w:rsidRPr="00AD5969">
        <w:rPr>
          <w:rFonts w:cstheme="minorHAnsi"/>
        </w:rPr>
        <w:t xml:space="preserve">The presence of </w:t>
      </w:r>
      <w:proofErr w:type="spellStart"/>
      <w:r w:rsidRPr="00AD5969">
        <w:rPr>
          <w:rFonts w:cstheme="minorHAnsi"/>
        </w:rPr>
        <w:t>aciclovir</w:t>
      </w:r>
      <w:proofErr w:type="spellEnd"/>
      <w:r w:rsidRPr="00AD5969">
        <w:rPr>
          <w:rFonts w:cstheme="minorHAnsi"/>
        </w:rPr>
        <w:t xml:space="preserve"> or valaciclovir in breast milk has not been demonstrated to be harmful to infants</w:t>
      </w:r>
      <w:r>
        <w:rPr>
          <w:rFonts w:cstheme="minorHAnsi"/>
        </w:rPr>
        <w:t xml:space="preserve"> </w:t>
      </w:r>
      <w:r>
        <w:rPr>
          <w:rFonts w:cstheme="minorHAnsi"/>
        </w:rPr>
        <w:fldChar w:fldCharType="begin"/>
      </w:r>
      <w:r w:rsidR="00F40B62">
        <w:rPr>
          <w:rFonts w:cstheme="minorHAnsi"/>
        </w:rPr>
        <w:instrText xml:space="preserve"> ADDIN ZOTERO_ITEM CSL_CITATION {"citationID":"xS2OUzJl","properties":{"formattedCitation":"(111)","plainCitation":"(111)","noteIndex":0},"citationItems":[{"id":278,"uris":["http://zotero.org/users/9828707/items/7ZT4CKWF"],"uri":["http://zotero.org/users/9828707/items/7ZT4CKWF"],"itemData":{"id":278,"type":"article-journal","abstract":"OBJECTIVE: To measure acyclovir concentrations in the breast milk of a lactating woman using the drug for herpes zoster while nursing her 7-month-old infant.\nMETHODS: The maternal dosage of acyclovir was 800 mg five times daily for seven days. Three random breast milk samples collected on the fifth and sixth days of therapy were analyzed for acyclovir concentrations with radioimmunoassay (RIA).\nRESULTS: Acyclovir concentrations in breast milk ranged from 18.5 mumol (4.16 micrograms/mL) to 25.8 mumol (5.81 micrograms/mL). An estimate of the infant's dosage ingested through nursing was 0.73 mg/kg/d, or approximately 1 percent of the maternal dose in milligrams/kilograms/day. The baby was nursed without any signs of adverse effects.\nCONCLUSIONS: Acyclovir was measured in clinically insignificant concentrations in the milk of a woman receiving large dosages for herpes zoster. Breast feeding continued without adverse effects to the nursing infant.","container-title":"The Annals of Pharmacotherapy","DOI":"10.1177/106002809402800506","ISSN":"1060-0280","issue":"5","journalAbbreviation":"Ann Pharmacother","language":"eng","note":"PMID: 8068994","page":"585-587","source":"PubMed","title":"Acyclovir excretion in human breast milk","volume":"28","author":[{"family":"Taddio","given":"A."},{"family":"Klein","given":"J."},{"family":"Koren","given":"G."}],"issued":{"date-parts":[["1994",5]]}}}],"schema":"https://github.com/citation-style-language/schema/raw/master/csl-citation.json"} </w:instrText>
      </w:r>
      <w:r>
        <w:rPr>
          <w:rFonts w:cstheme="minorHAnsi"/>
        </w:rPr>
        <w:fldChar w:fldCharType="separate"/>
      </w:r>
      <w:r w:rsidR="00F40B62" w:rsidRPr="00F40B62">
        <w:rPr>
          <w:rFonts w:ascii="Calibri" w:hAnsi="Calibri" w:cs="Calibri"/>
        </w:rPr>
        <w:t>(111)</w:t>
      </w:r>
      <w:r>
        <w:rPr>
          <w:rFonts w:cstheme="minorHAnsi"/>
        </w:rPr>
        <w:fldChar w:fldCharType="end"/>
      </w:r>
      <w:r w:rsidRPr="00AD5969">
        <w:rPr>
          <w:rFonts w:cstheme="minorHAnsi"/>
        </w:rPr>
        <w:t xml:space="preserve">. Furthermore, </w:t>
      </w:r>
      <w:proofErr w:type="spellStart"/>
      <w:r w:rsidRPr="00AD5969">
        <w:rPr>
          <w:rFonts w:cstheme="minorHAnsi"/>
        </w:rPr>
        <w:t>aciclovir</w:t>
      </w:r>
      <w:proofErr w:type="spellEnd"/>
      <w:r w:rsidRPr="00AD5969">
        <w:rPr>
          <w:rFonts w:cstheme="minorHAnsi"/>
        </w:rPr>
        <w:t xml:space="preserve"> given orally to infants (at therapeutic doses) rarely </w:t>
      </w:r>
      <w:r w:rsidRPr="00C850CB">
        <w:rPr>
          <w:rFonts w:cstheme="minorHAnsi"/>
        </w:rPr>
        <w:t>causes serious side effects</w:t>
      </w:r>
      <w:r w:rsidR="00C850CB" w:rsidRPr="00C850CB">
        <w:rPr>
          <w:rFonts w:cstheme="minorHAnsi"/>
        </w:rPr>
        <w:t xml:space="preserve"> </w:t>
      </w:r>
      <w:r w:rsidR="00C850CB" w:rsidRPr="00C850CB">
        <w:rPr>
          <w:rFonts w:cstheme="minorHAnsi"/>
        </w:rPr>
        <w:fldChar w:fldCharType="begin"/>
      </w:r>
      <w:r w:rsidR="00F40B62">
        <w:rPr>
          <w:rFonts w:cstheme="minorHAnsi"/>
        </w:rPr>
        <w:instrText xml:space="preserve"> ADDIN ZOTERO_ITEM CSL_CITATION {"citationID":"NNioIxDw","properties":{"formattedCitation":"(114)","plainCitation":"(114)","noteIndex":0},"citationItems":[{"id":42,"uris":["http://zotero.org/users/9828707/items/3MEKEXYR"],"uri":["http://zotero.org/users/9828707/items/3MEKEXYR"],"itemData":{"id":42,"type":"article-journal","abstract":"Parenteral therapy of viral infections of the newborn and infant began with vidarabine (adenine arabinoside) for the treatment of neonatal herpes simplex virus (HSV) infections in the early 1980s. Acyclovir has become the treatment of choice for neonatal HSV infections and a variety of other herpesvirus infections. Ganciclovir is beneficial for the treatment of congenital cytomegalovirus (CMV) infections involving the central nervous system (CNS). This article reviews the use of acyclovir and ganciclovir in the treatment of neonatal HSV and congenital CMV infections. A brief summary precedes a detailed discussion of available established and alternative therapeutics.","container-title":"Clinics in perinatology","DOI":"10.1016/j.clp.2011.12.004","ISSN":"1557-9840","issue":"1","note":"PMID: 22341538","page":"69-81","title":"The use of antiviral drugs during the neonatal period.","volume":"39","author":[{"family":"Whitley","given":"Richard J"}],"issued":{"date-parts":[["2012",3]]}}}],"schema":"https://github.com/citation-style-language/schema/raw/master/csl-citation.json"} </w:instrText>
      </w:r>
      <w:r w:rsidR="00C850CB" w:rsidRPr="00C850CB">
        <w:rPr>
          <w:rFonts w:cstheme="minorHAnsi"/>
        </w:rPr>
        <w:fldChar w:fldCharType="separate"/>
      </w:r>
      <w:r w:rsidR="00F40B62" w:rsidRPr="00F40B62">
        <w:rPr>
          <w:rFonts w:ascii="Calibri" w:hAnsi="Calibri" w:cs="Calibri"/>
        </w:rPr>
        <w:t>(114)</w:t>
      </w:r>
      <w:r w:rsidR="00C850CB" w:rsidRPr="00C850CB">
        <w:rPr>
          <w:rFonts w:cstheme="minorHAnsi"/>
        </w:rPr>
        <w:fldChar w:fldCharType="end"/>
      </w:r>
      <w:r w:rsidRPr="00C850CB">
        <w:rPr>
          <w:rFonts w:cstheme="minorHAnsi"/>
        </w:rPr>
        <w:t>. The manufacturer</w:t>
      </w:r>
      <w:r w:rsidRPr="00AD5969">
        <w:rPr>
          <w:rFonts w:cstheme="minorHAnsi"/>
        </w:rPr>
        <w:t xml:space="preserve"> advises caution with use of </w:t>
      </w:r>
      <w:proofErr w:type="spellStart"/>
      <w:r w:rsidRPr="00AD5969">
        <w:rPr>
          <w:rFonts w:cstheme="minorHAnsi"/>
        </w:rPr>
        <w:t>aciclovir</w:t>
      </w:r>
      <w:proofErr w:type="spellEnd"/>
      <w:r w:rsidRPr="00AD5969">
        <w:rPr>
          <w:rFonts w:cstheme="minorHAnsi"/>
        </w:rPr>
        <w:t xml:space="preserve"> or valaciclovir when breastfeeding, but this is not based</w:t>
      </w:r>
      <w:r>
        <w:rPr>
          <w:rFonts w:cstheme="minorHAnsi"/>
        </w:rPr>
        <w:t xml:space="preserve"> </w:t>
      </w:r>
      <w:r w:rsidR="0031297F">
        <w:rPr>
          <w:rFonts w:cstheme="minorHAnsi"/>
        </w:rPr>
        <w:t>on evidence of harm</w:t>
      </w:r>
      <w:r w:rsidR="00C850CB">
        <w:rPr>
          <w:rFonts w:cstheme="minorHAnsi"/>
        </w:rPr>
        <w:t xml:space="preserve"> </w:t>
      </w:r>
      <w:r w:rsidR="00C850CB">
        <w:rPr>
          <w:rFonts w:cstheme="minorHAnsi"/>
        </w:rPr>
        <w:fldChar w:fldCharType="begin"/>
      </w:r>
      <w:r w:rsidR="00F40B62">
        <w:rPr>
          <w:rFonts w:cstheme="minorHAnsi"/>
        </w:rPr>
        <w:instrText xml:space="preserve"> ADDIN ZOTERO_ITEM CSL_CITATION {"citationID":"sxR6uR7T","properties":{"formattedCitation":"(115)","plainCitation":"(115)","noteIndex":0},"citationItems":[{"id":12355,"uris":["http://zotero.org/users/9828707/items/X42V3GCS"],"uri":["http://zotero.org/users/9828707/items/X42V3GCS"],"itemData":{"id":12355,"type":"article-journal","title":"British National Formulary for Children","URL":"https://bnfc.nice.org.uk/","author":[{"family":"National Institute for Health and Care Excellence","given":""}],"issued":{"date-parts":[["2023"]]}}}],"schema":"https://github.com/citation-style-language/schema/raw/master/csl-citation.json"} </w:instrText>
      </w:r>
      <w:r w:rsidR="00C850CB">
        <w:rPr>
          <w:rFonts w:cstheme="minorHAnsi"/>
        </w:rPr>
        <w:fldChar w:fldCharType="separate"/>
      </w:r>
      <w:r w:rsidR="00F40B62" w:rsidRPr="00F40B62">
        <w:rPr>
          <w:rFonts w:ascii="Calibri" w:hAnsi="Calibri" w:cs="Calibri"/>
        </w:rPr>
        <w:t>(115)</w:t>
      </w:r>
      <w:r w:rsidR="00C850CB">
        <w:rPr>
          <w:rFonts w:cstheme="minorHAnsi"/>
        </w:rPr>
        <w:fldChar w:fldCharType="end"/>
      </w:r>
      <w:r w:rsidRPr="00AD5969">
        <w:rPr>
          <w:rFonts w:cstheme="minorHAnsi"/>
        </w:rPr>
        <w:t xml:space="preserve">. </w:t>
      </w:r>
    </w:p>
    <w:p w14:paraId="3DF3F47F" w14:textId="597E2AAE" w:rsidR="00CC3E21" w:rsidRPr="00AD5969" w:rsidRDefault="00CC3E21" w:rsidP="00C6520E">
      <w:pPr>
        <w:pStyle w:val="ListParagraph"/>
        <w:numPr>
          <w:ilvl w:val="0"/>
          <w:numId w:val="1"/>
        </w:numPr>
        <w:rPr>
          <w:rFonts w:cstheme="minorHAnsi"/>
        </w:rPr>
      </w:pPr>
      <w:r w:rsidRPr="00AD5969">
        <w:rPr>
          <w:rFonts w:cstheme="minorHAnsi"/>
        </w:rPr>
        <w:t xml:space="preserve">When an antiviral is required by breastfeeding </w:t>
      </w:r>
      <w:r>
        <w:rPr>
          <w:rFonts w:cstheme="minorHAnsi"/>
        </w:rPr>
        <w:t>women and people</w:t>
      </w:r>
      <w:r w:rsidRPr="00AD5969">
        <w:rPr>
          <w:rFonts w:cstheme="minorHAnsi"/>
        </w:rPr>
        <w:t xml:space="preserve">, standard doses and durations of </w:t>
      </w:r>
      <w:proofErr w:type="spellStart"/>
      <w:r w:rsidRPr="00AD5969">
        <w:rPr>
          <w:rFonts w:cstheme="minorHAnsi"/>
        </w:rPr>
        <w:t>aciclovir</w:t>
      </w:r>
      <w:proofErr w:type="spellEnd"/>
      <w:r w:rsidRPr="00AD5969">
        <w:rPr>
          <w:rFonts w:cstheme="minorHAnsi"/>
        </w:rPr>
        <w:t xml:space="preserve"> or valaciclovir should be used as per the BASHH </w:t>
      </w:r>
      <w:r w:rsidR="00A66696">
        <w:rPr>
          <w:rFonts w:cstheme="minorHAnsi"/>
        </w:rPr>
        <w:t>herpes guidelines</w:t>
      </w:r>
      <w:r w:rsidR="00FD530B">
        <w:rPr>
          <w:rFonts w:cstheme="minorHAnsi"/>
        </w:rPr>
        <w:t xml:space="preserve"> </w:t>
      </w:r>
      <w:r w:rsidR="00FD530B">
        <w:rPr>
          <w:rFonts w:cstheme="minorHAnsi"/>
        </w:rPr>
        <w:fldChar w:fldCharType="begin"/>
      </w:r>
      <w:r w:rsidR="00FD530B">
        <w:rPr>
          <w:rFonts w:cstheme="minorHAnsi"/>
        </w:rPr>
        <w:instrText xml:space="preserve"> ADDIN ZOTERO_ITEM CSL_CITATION {"citationID":"Zel7asbb","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FD530B">
        <w:rPr>
          <w:rFonts w:cstheme="minorHAnsi"/>
        </w:rPr>
        <w:fldChar w:fldCharType="separate"/>
      </w:r>
      <w:r w:rsidR="00FD530B" w:rsidRPr="00FD530B">
        <w:rPr>
          <w:rFonts w:ascii="Calibri" w:hAnsi="Calibri" w:cs="Calibri"/>
        </w:rPr>
        <w:t>(1)</w:t>
      </w:r>
      <w:r w:rsidR="00FD530B">
        <w:rPr>
          <w:rFonts w:cstheme="minorHAnsi"/>
        </w:rPr>
        <w:fldChar w:fldCharType="end"/>
      </w:r>
      <w:r w:rsidR="00204B8F">
        <w:rPr>
          <w:rFonts w:cstheme="minorHAnsi"/>
        </w:rPr>
        <w:t xml:space="preserve"> [</w:t>
      </w:r>
      <w:r w:rsidR="001312EF">
        <w:rPr>
          <w:rFonts w:cstheme="minorHAnsi"/>
        </w:rPr>
        <w:t>IV, C]</w:t>
      </w:r>
      <w:r w:rsidR="00FD530B">
        <w:rPr>
          <w:rFonts w:cstheme="minorHAnsi"/>
        </w:rPr>
        <w:t>.</w:t>
      </w:r>
    </w:p>
    <w:p w14:paraId="7BA24796" w14:textId="77A62E47" w:rsidR="00CC3E21" w:rsidRPr="00AD5969" w:rsidRDefault="00CC3E21" w:rsidP="00C6520E">
      <w:pPr>
        <w:pStyle w:val="ListParagraph"/>
        <w:numPr>
          <w:ilvl w:val="0"/>
          <w:numId w:val="1"/>
        </w:numPr>
        <w:rPr>
          <w:rFonts w:cstheme="minorHAnsi"/>
        </w:rPr>
      </w:pPr>
      <w:r w:rsidRPr="00AD5969">
        <w:rPr>
          <w:rFonts w:cstheme="minorHAnsi"/>
        </w:rPr>
        <w:t>There are no human data on famciclovir in breastfeeding in humans</w:t>
      </w:r>
      <w:r w:rsidR="00C850CB">
        <w:rPr>
          <w:rFonts w:cstheme="minorHAnsi"/>
        </w:rPr>
        <w:t xml:space="preserve"> </w:t>
      </w:r>
      <w:r w:rsidR="00C850CB">
        <w:rPr>
          <w:rFonts w:cstheme="minorHAnsi"/>
        </w:rPr>
        <w:fldChar w:fldCharType="begin"/>
      </w:r>
      <w:r w:rsidR="00F40B62">
        <w:rPr>
          <w:rFonts w:cstheme="minorHAnsi"/>
        </w:rPr>
        <w:instrText xml:space="preserve"> ADDIN ZOTERO_ITEM CSL_CITATION {"citationID":"SKBkbDH4","properties":{"formattedCitation":"(116)","plainCitation":"(116)","noteIndex":0},"citationItems":[{"id":12356,"uris":["http://zotero.org/users/9828707/items/2PFAW22P"],"uri":["http://zotero.org/users/9828707/items/2PFAW22P"],"itemData":{"id":12356,"type":"article-journal","title":"British National Formulary","URL":"https://bnf.nice.org.uk/","author":[{"family":"National Institute for Health and Care Excellence","given":""}],"issued":{"date-parts":[["2023"]]}}}],"schema":"https://github.com/citation-style-language/schema/raw/master/csl-citation.json"} </w:instrText>
      </w:r>
      <w:r w:rsidR="00C850CB">
        <w:rPr>
          <w:rFonts w:cstheme="minorHAnsi"/>
        </w:rPr>
        <w:fldChar w:fldCharType="separate"/>
      </w:r>
      <w:r w:rsidR="00F40B62" w:rsidRPr="00F40B62">
        <w:rPr>
          <w:rFonts w:ascii="Calibri" w:hAnsi="Calibri" w:cs="Calibri"/>
        </w:rPr>
        <w:t>(116)</w:t>
      </w:r>
      <w:r w:rsidR="00C850CB">
        <w:rPr>
          <w:rFonts w:cstheme="minorHAnsi"/>
        </w:rPr>
        <w:fldChar w:fldCharType="end"/>
      </w:r>
      <w:r w:rsidRPr="00AD5969">
        <w:rPr>
          <w:rFonts w:cstheme="minorHAnsi"/>
        </w:rPr>
        <w:t>,</w:t>
      </w:r>
      <w:r w:rsidRPr="00AD5969">
        <w:rPr>
          <w:rFonts w:cstheme="minorHAnsi"/>
          <w:vertAlign w:val="superscript"/>
        </w:rPr>
        <w:t xml:space="preserve"> </w:t>
      </w:r>
      <w:r w:rsidRPr="00AD5969">
        <w:rPr>
          <w:rFonts w:cstheme="minorHAnsi"/>
        </w:rPr>
        <w:t>and famciclovir should therefore not be used</w:t>
      </w:r>
      <w:r w:rsidR="001312EF">
        <w:rPr>
          <w:rFonts w:cstheme="minorHAnsi"/>
        </w:rPr>
        <w:t xml:space="preserve"> [IV, C]</w:t>
      </w:r>
      <w:r w:rsidRPr="00AD5969">
        <w:rPr>
          <w:rFonts w:cstheme="minorHAnsi"/>
        </w:rPr>
        <w:t>.</w:t>
      </w:r>
    </w:p>
    <w:p w14:paraId="1BA13A15" w14:textId="77777777" w:rsidR="00CC3E21" w:rsidRPr="00AD5969" w:rsidRDefault="00CC3E21" w:rsidP="00CC3E21">
      <w:pPr>
        <w:rPr>
          <w:rFonts w:cstheme="minorHAnsi"/>
        </w:rPr>
      </w:pPr>
    </w:p>
    <w:p w14:paraId="6F1D1EAF" w14:textId="5B012753" w:rsidR="00CC3E21" w:rsidRDefault="00CC3E21" w:rsidP="00CC3E21">
      <w:pPr>
        <w:rPr>
          <w:rFonts w:cstheme="minorHAnsi"/>
          <w:b/>
        </w:rPr>
      </w:pPr>
      <w:r w:rsidRPr="00AD5969">
        <w:rPr>
          <w:rFonts w:cstheme="minorHAnsi"/>
          <w:b/>
        </w:rPr>
        <w:t xml:space="preserve">Breastfeeding with </w:t>
      </w:r>
      <w:r w:rsidRPr="00DD1C12">
        <w:rPr>
          <w:rFonts w:cstheme="minorHAnsi"/>
          <w:b/>
          <w:u w:val="single"/>
        </w:rPr>
        <w:t>current</w:t>
      </w:r>
      <w:r w:rsidRPr="001F33DB">
        <w:rPr>
          <w:rFonts w:cstheme="minorHAnsi"/>
          <w:b/>
          <w:u w:val="single"/>
        </w:rPr>
        <w:t xml:space="preserve"> </w:t>
      </w:r>
      <w:r w:rsidR="001D218F" w:rsidRPr="001F33DB">
        <w:rPr>
          <w:rFonts w:cstheme="minorHAnsi"/>
          <w:b/>
          <w:u w:val="single"/>
        </w:rPr>
        <w:t>or previous</w:t>
      </w:r>
      <w:r w:rsidR="001D218F">
        <w:rPr>
          <w:rFonts w:cstheme="minorHAnsi"/>
          <w:b/>
        </w:rPr>
        <w:t xml:space="preserve"> </w:t>
      </w:r>
      <w:r w:rsidRPr="00AD5969">
        <w:rPr>
          <w:rFonts w:cstheme="minorHAnsi"/>
          <w:b/>
        </w:rPr>
        <w:t>herpetic ulcers on the breast</w:t>
      </w:r>
    </w:p>
    <w:p w14:paraId="71C28223" w14:textId="0EF8070D" w:rsidR="001D218F" w:rsidRPr="00AD5969" w:rsidRDefault="001D218F" w:rsidP="001D218F">
      <w:pPr>
        <w:rPr>
          <w:rFonts w:cstheme="minorHAnsi"/>
        </w:rPr>
      </w:pPr>
      <w:r w:rsidRPr="00AD5969">
        <w:rPr>
          <w:rFonts w:cstheme="minorHAnsi"/>
        </w:rPr>
        <w:t>Herpes DNA is detectable in breast milk</w:t>
      </w:r>
      <w:r>
        <w:rPr>
          <w:rFonts w:cstheme="minorHAnsi"/>
        </w:rPr>
        <w:t xml:space="preserve"> </w:t>
      </w:r>
      <w:r>
        <w:rPr>
          <w:rFonts w:cstheme="minorHAnsi"/>
        </w:rPr>
        <w:fldChar w:fldCharType="begin"/>
      </w:r>
      <w:r w:rsidR="00F40B62">
        <w:rPr>
          <w:rFonts w:cstheme="minorHAnsi"/>
        </w:rPr>
        <w:instrText xml:space="preserve"> ADDIN ZOTERO_ITEM CSL_CITATION {"citationID":"uj2yUi7x","properties":{"formattedCitation":"(117)","plainCitation":"(117)","noteIndex":0},"citationItems":[{"id":279,"uris":["http://zotero.org/users/9828707/items/256MLRV7"],"uri":["http://zotero.org/users/9828707/items/256MLRV7"],"itemData":{"id":279,"type":"article-journal","abstract":"In this study we investigated the prevalence of herpes simplex virus 1 (HSV-1) and 2 (HSV-2) in maternal breast milk using the technique of in situ hybridization combined with the sensitive detection system of tyramide signal amplification. Breast milk samples were collected from both breasts of 34 puerperals 4-5 days after delivery. HSV DNA was detected in 16 out of 34 examined breast milk specimens. HSV DNA was found in the milk of both breasts in 10 cases (62.5%), in that of left breast in 4 cases (25%) and in the milk of only the right breast in 2 cases (12.5%). HSV DNA was localized in the nuclei of mononuclear cells and to a lesser degree in the nuclei of epithelial cells. The number of HSV infected cells ranged from a few cells per sample to 20% of cells (mean value 9%, median value 5%). According to HSV typing, we found both HSV-1 and HSV-2 in 11 out of 16 positive cases and HSV-2 only in 5 cases. In conclusion, our findings indicate that HSV-1 and HSV-2 are shed into breast milk in a significant proportion of puerperals and breast-feeding may be an important route for the transmission of these viruses to infants.","container-title":"In Vivo (Athens, Greece)","ISSN":"0258-851X","issue":"6","journalAbbreviation":"In Vivo","language":"eng","note":"PMID: 10757038","page":"463-466","source":"PubMed","title":"Detection of herpes simplex virus DNA in maternal breast milk by in situ hybridization with tyramide signal amplification","volume":"13","author":[{"family":"Kotronias","given":"D."},{"family":"Kapranos","given":"N."}],"issued":{"date-parts":[["1999",12]]}}}],"schema":"https://github.com/citation-style-language/schema/raw/master/csl-citation.json"} </w:instrText>
      </w:r>
      <w:r>
        <w:rPr>
          <w:rFonts w:cstheme="minorHAnsi"/>
        </w:rPr>
        <w:fldChar w:fldCharType="separate"/>
      </w:r>
      <w:r w:rsidR="00F40B62" w:rsidRPr="00F40B62">
        <w:rPr>
          <w:rFonts w:ascii="Calibri" w:hAnsi="Calibri" w:cs="Calibri"/>
        </w:rPr>
        <w:t>(117)</w:t>
      </w:r>
      <w:r>
        <w:rPr>
          <w:rFonts w:cstheme="minorHAnsi"/>
        </w:rPr>
        <w:fldChar w:fldCharType="end"/>
      </w:r>
      <w:r w:rsidRPr="00AD5969">
        <w:rPr>
          <w:rFonts w:cstheme="minorHAnsi"/>
        </w:rPr>
        <w:t>,</w:t>
      </w:r>
      <w:r w:rsidRPr="00AD5969">
        <w:rPr>
          <w:rFonts w:cstheme="minorHAnsi"/>
          <w:vertAlign w:val="superscript"/>
        </w:rPr>
        <w:t xml:space="preserve"> </w:t>
      </w:r>
      <w:r w:rsidRPr="00AD5969">
        <w:rPr>
          <w:rFonts w:cstheme="minorHAnsi"/>
        </w:rPr>
        <w:t xml:space="preserve">but is not believed to be a source of infection for nursing infants. However, </w:t>
      </w:r>
      <w:r>
        <w:rPr>
          <w:rFonts w:cstheme="minorHAnsi"/>
        </w:rPr>
        <w:t>in the rare situation of breastfeeding women and people</w:t>
      </w:r>
      <w:r w:rsidRPr="00AD5969">
        <w:rPr>
          <w:rFonts w:cstheme="minorHAnsi"/>
        </w:rPr>
        <w:t xml:space="preserve"> </w:t>
      </w:r>
      <w:r>
        <w:rPr>
          <w:rFonts w:cstheme="minorHAnsi"/>
        </w:rPr>
        <w:t xml:space="preserve">having </w:t>
      </w:r>
      <w:r w:rsidRPr="00AD5969">
        <w:rPr>
          <w:rFonts w:cstheme="minorHAnsi"/>
        </w:rPr>
        <w:t xml:space="preserve">current or previous herpetic lesions </w:t>
      </w:r>
      <w:r w:rsidRPr="001F33DB">
        <w:rPr>
          <w:rFonts w:cstheme="minorHAnsi"/>
          <w:b/>
          <w:bCs/>
          <w:u w:val="single"/>
        </w:rPr>
        <w:t>on</w:t>
      </w:r>
      <w:r w:rsidRPr="00CF465F">
        <w:rPr>
          <w:rFonts w:cstheme="minorHAnsi"/>
          <w:b/>
          <w:bCs/>
        </w:rPr>
        <w:t xml:space="preserve"> </w:t>
      </w:r>
      <w:r>
        <w:rPr>
          <w:rFonts w:cstheme="minorHAnsi"/>
        </w:rPr>
        <w:t xml:space="preserve">the breast, </w:t>
      </w:r>
      <w:r w:rsidRPr="00AD5969">
        <w:rPr>
          <w:rFonts w:cstheme="minorHAnsi"/>
        </w:rPr>
        <w:t>transmi</w:t>
      </w:r>
      <w:r>
        <w:rPr>
          <w:rFonts w:cstheme="minorHAnsi"/>
        </w:rPr>
        <w:t>ssion of</w:t>
      </w:r>
      <w:r w:rsidRPr="00AD5969">
        <w:rPr>
          <w:rFonts w:cstheme="minorHAnsi"/>
        </w:rPr>
        <w:t xml:space="preserve"> HSV to the infant </w:t>
      </w:r>
      <w:r>
        <w:rPr>
          <w:rFonts w:cstheme="minorHAnsi"/>
        </w:rPr>
        <w:t xml:space="preserve">is possible </w:t>
      </w:r>
      <w:r w:rsidRPr="00AD5969">
        <w:rPr>
          <w:rFonts w:cstheme="minorHAnsi"/>
        </w:rPr>
        <w:t xml:space="preserve">by direct or indirect contact with lesions. </w:t>
      </w:r>
      <w:r>
        <w:rPr>
          <w:rFonts w:cstheme="minorHAnsi"/>
        </w:rPr>
        <w:t>The greatest risk of neonatal herpes is in the first six weeks of life.</w:t>
      </w:r>
    </w:p>
    <w:p w14:paraId="4B2F1FED" w14:textId="2C478FBD" w:rsidR="00CC3E21" w:rsidRPr="00AD5969" w:rsidRDefault="00CC3E21" w:rsidP="00C6520E">
      <w:pPr>
        <w:pStyle w:val="ListParagraph"/>
        <w:numPr>
          <w:ilvl w:val="0"/>
          <w:numId w:val="2"/>
        </w:numPr>
        <w:rPr>
          <w:rFonts w:cstheme="minorHAnsi"/>
        </w:rPr>
      </w:pPr>
      <w:r w:rsidRPr="00AD5969">
        <w:rPr>
          <w:rFonts w:cstheme="minorHAnsi"/>
        </w:rPr>
        <w:t>Herpetic lesions on the breast may be easily mistaken for impetigo or eczema. Possible lesions should therefore be tested promptly for HSV. Case reports suggest that herpetic lesions on the breasts are more likely to be due to HSV-1</w:t>
      </w:r>
      <w:r>
        <w:rPr>
          <w:rFonts w:cstheme="minorHAnsi"/>
        </w:rPr>
        <w:t xml:space="preserve"> </w:t>
      </w:r>
      <w:r>
        <w:rPr>
          <w:rFonts w:cstheme="minorHAnsi"/>
        </w:rPr>
        <w:fldChar w:fldCharType="begin"/>
      </w:r>
      <w:r w:rsidR="00F40B62">
        <w:rPr>
          <w:rFonts w:cstheme="minorHAnsi"/>
        </w:rPr>
        <w:instrText xml:space="preserve"> ADDIN ZOTERO_ITEM CSL_CITATION {"citationID":"Ssf3cgGG","properties":{"formattedCitation":"(118\\uc0\\u8211{}120)","plainCitation":"(118–120)","noteIndex":0},"citationItems":[{"id":273,"uris":["http://zotero.org/users/9828707/items/EAJSI6ZL"],"uri":["http://zotero.org/users/9828707/items/EAJSI6ZL"],"itemData":{"id":273,"type":"article-journal","container-title":"Pediatrics","ISSN":"0031-4005","issue":"3","journalAbbreviation":"Pediatrics","language":"eng","note":"PMID: 6828354","page":"455-457","source":"PubMed","title":"Disseminated neonatal herpes simplex virus type 1 from a maternal breast lesion","volume":"71","author":[{"family":"Sullivan-Bolyai","given":"J. Z."},{"family":"Fife","given":"K. H."},{"family":"Jacobs","given":"R. F."},{"family":"Miller","given":"Z."},{"family":"Corey","given":"L."}],"issued":{"date-parts":[["1983",3]]}}},{"id":272,"uris":["http://zotero.org/users/9828707/items/BF7W4UQK"],"uri":["http://zotero.org/users/9828707/items/BF7W4UQK"],"itemData":{"id":272,"type":"article-journal","abstract":"Neonatal herpes is a severe disease. We report a case with a fatal outcome, whose transmission was linked to mammary herpes. The lack of early diagnosis delayed appropriate therapeutic management. The purpose of this report is to alert clinicians to this potential mode of transmission.","container-title":"Journal of Perinatology: Official Journal of the California Perinatal Association","DOI":"10.1038/jp.2013.67","ISSN":"1476-5543","issue":"9","journalAbbreviation":"J Perinatol","language":"eng","note":"PMID: 23986091","page":"736-737","source":"PubMed","title":"Mammary herpes: a little known mode of neonatal herpes contamination","title-short":"Mammary herpes","volume":"33","author":[{"family":"Parra","given":"J."},{"family":"Cneude","given":"F."},{"family":"Huin","given":"N."},{"family":"Bru","given":"C. B."},{"family":"Debillon","given":"T."}],"issued":{"date-parts":[["2013",9]]}}},{"id":271,"uris":["http://zotero.org/users/9828707/items/B4CUXCNY"],"uri":["http://zotero.org/users/9828707/items/B4CUXCNY"],"itemData":{"id":271,"type":"article-journal","abstract":"Type 1 herpes simplex virus (HSV-1) is very prevalent yet in rare circumstances can lead to fatal neonatal disease. Genital acquisition of type 2 HSV is the usual mode for neonatal herpes, but HSV-1 transmission by genital or extragenital means may result in greater mortality rates. A very rare scenario is presented in which the mode of transmission was likely through breast lesions. The lesions were seen by nurses as well as the lactation consultant and obstetrician in the hospital after delivery of the affected baby but not recognized as possibly being caused by herpes. The baby died 9 days after birth with hepatic failure and disseminated intravascular coagulation. Peripartum health care workers need to be aware of potential nongenital (including from the breast[s]) neonatal herpes acquisition, which can be lethal.","container-title":"Journal of Human Lactation: Official Journal of International Lactation Consultant Association","DOI":"10.1177/0890334415596987","ISSN":"1552-5732","issue":"1","journalAbbreviation":"J Hum Lact","language":"eng","note":"PMID: 26185119","page":"86-88","source":"PubMed","title":"Fatal Neonatal Herpes Simplex Infection Likely from Unrecognized Breast Lesions","volume":"32","author":[{"family":"Field","given":"Scott S."}],"issued":{"date-parts":[["2016",2]]}}}],"schema":"https://github.com/citation-style-language/schema/raw/master/csl-citation.json"} </w:instrText>
      </w:r>
      <w:r>
        <w:rPr>
          <w:rFonts w:cstheme="minorHAnsi"/>
        </w:rPr>
        <w:fldChar w:fldCharType="separate"/>
      </w:r>
      <w:r w:rsidR="00F40B62" w:rsidRPr="00F40B62">
        <w:rPr>
          <w:rFonts w:ascii="Calibri" w:hAnsi="Calibri" w:cs="Calibri"/>
          <w:szCs w:val="24"/>
        </w:rPr>
        <w:t>(118–120)</w:t>
      </w:r>
      <w:r>
        <w:rPr>
          <w:rFonts w:cstheme="minorHAnsi"/>
        </w:rPr>
        <w:fldChar w:fldCharType="end"/>
      </w:r>
      <w:r w:rsidR="001312EF">
        <w:rPr>
          <w:rFonts w:cstheme="minorHAnsi"/>
        </w:rPr>
        <w:t xml:space="preserve"> [IV, C]</w:t>
      </w:r>
      <w:r w:rsidRPr="00AD5969">
        <w:rPr>
          <w:rFonts w:cstheme="minorHAnsi"/>
        </w:rPr>
        <w:t>.</w:t>
      </w:r>
    </w:p>
    <w:p w14:paraId="53584EA7" w14:textId="58997ED1" w:rsidR="00DD1C12" w:rsidRPr="00AD5969" w:rsidRDefault="001D218F" w:rsidP="00C6520E">
      <w:pPr>
        <w:pStyle w:val="ListParagraph"/>
        <w:numPr>
          <w:ilvl w:val="0"/>
          <w:numId w:val="2"/>
        </w:numPr>
        <w:rPr>
          <w:rFonts w:cstheme="minorHAnsi"/>
        </w:rPr>
      </w:pPr>
      <w:r>
        <w:rPr>
          <w:rFonts w:cstheme="minorHAnsi"/>
        </w:rPr>
        <w:t>In the presence of current herpetic ulcers on the breast, b</w:t>
      </w:r>
      <w:r w:rsidR="00CC3E21" w:rsidRPr="00AD5969">
        <w:rPr>
          <w:rFonts w:cstheme="minorHAnsi"/>
        </w:rPr>
        <w:t xml:space="preserve">reastfeeding </w:t>
      </w:r>
      <w:r w:rsidR="00CC3E21">
        <w:rPr>
          <w:rFonts w:cstheme="minorHAnsi"/>
        </w:rPr>
        <w:t>women and people</w:t>
      </w:r>
      <w:r w:rsidR="00CC3E21" w:rsidRPr="00AD5969">
        <w:rPr>
          <w:rFonts w:cstheme="minorHAnsi"/>
        </w:rPr>
        <w:t xml:space="preserve"> should not breastfeed the infant from the affected </w:t>
      </w:r>
      <w:r w:rsidR="00730629" w:rsidRPr="00AD5969">
        <w:rPr>
          <w:rFonts w:cstheme="minorHAnsi"/>
        </w:rPr>
        <w:t>breast and</w:t>
      </w:r>
      <w:r w:rsidR="00CC3E21" w:rsidRPr="00AD5969">
        <w:rPr>
          <w:rFonts w:cstheme="minorHAnsi"/>
        </w:rPr>
        <w:t xml:space="preserve"> ensure that the infant does not touch the breast, until all lesions have healed</w:t>
      </w:r>
      <w:r w:rsidR="001312EF">
        <w:rPr>
          <w:rFonts w:cstheme="minorHAnsi"/>
        </w:rPr>
        <w:t xml:space="preserve"> [IV, C]</w:t>
      </w:r>
      <w:r w:rsidR="001312EF" w:rsidRPr="00AD5969">
        <w:rPr>
          <w:rFonts w:cstheme="minorHAnsi"/>
        </w:rPr>
        <w:t>.</w:t>
      </w:r>
    </w:p>
    <w:p w14:paraId="3031BBB5" w14:textId="734E71BD" w:rsidR="001D218F" w:rsidRPr="001D218F" w:rsidRDefault="00CC3E21" w:rsidP="00C6520E">
      <w:pPr>
        <w:pStyle w:val="ListParagraph"/>
        <w:numPr>
          <w:ilvl w:val="0"/>
          <w:numId w:val="2"/>
        </w:numPr>
      </w:pPr>
      <w:r w:rsidRPr="00DD1C12">
        <w:t xml:space="preserve">Breast milk can be contaminated if it </w:t>
      </w:r>
      <w:proofErr w:type="gramStart"/>
      <w:r w:rsidRPr="00DD1C12">
        <w:t>comes in contact with</w:t>
      </w:r>
      <w:proofErr w:type="gramEnd"/>
      <w:r w:rsidRPr="00DD1C12">
        <w:t xml:space="preserve"> active herpetic lesions through touching the breast during hand expression or via the pump. Breastfeeding women and people should not feed the infant expressed breast milk from the affected breast until all lesions have healed. Expressed breast milk from the affected side should </w:t>
      </w:r>
      <w:r w:rsidR="000C28C8">
        <w:t>not be used</w:t>
      </w:r>
      <w:r w:rsidRPr="00DD1C12">
        <w:t xml:space="preserve">. Breast pumps and bottles should be sterilised. </w:t>
      </w:r>
      <w:r w:rsidR="001D218F" w:rsidRPr="00DD1C12">
        <w:t xml:space="preserve">Lesions on the affected breast should be completely covered to avoid transmission and </w:t>
      </w:r>
      <w:r w:rsidR="00447990">
        <w:t xml:space="preserve">good </w:t>
      </w:r>
      <w:r w:rsidR="001D218F" w:rsidRPr="00DD1C12">
        <w:t xml:space="preserve">hand hygiene practices followed. </w:t>
      </w:r>
      <w:r w:rsidRPr="001D218F">
        <w:t>Breastfeeding or expressing milk from the unaffected breast can continue</w:t>
      </w:r>
      <w:r w:rsidR="001312EF">
        <w:t xml:space="preserve"> </w:t>
      </w:r>
      <w:r w:rsidR="001312EF">
        <w:rPr>
          <w:rFonts w:cstheme="minorHAnsi"/>
        </w:rPr>
        <w:t>[IV, C]</w:t>
      </w:r>
      <w:r w:rsidR="001312EF" w:rsidRPr="00AD5969">
        <w:rPr>
          <w:rFonts w:cstheme="minorHAnsi"/>
        </w:rPr>
        <w:t>.</w:t>
      </w:r>
      <w:r w:rsidR="001D218F" w:rsidRPr="001D218F">
        <w:t xml:space="preserve"> </w:t>
      </w:r>
    </w:p>
    <w:p w14:paraId="429383BD" w14:textId="344A95E0" w:rsidR="001D218F" w:rsidRPr="00AD5969" w:rsidRDefault="001D218F" w:rsidP="00C6520E">
      <w:pPr>
        <w:pStyle w:val="ListParagraph"/>
        <w:numPr>
          <w:ilvl w:val="0"/>
          <w:numId w:val="2"/>
        </w:numPr>
        <w:rPr>
          <w:rFonts w:cstheme="minorHAnsi"/>
        </w:rPr>
      </w:pPr>
      <w:r w:rsidRPr="00AD5969">
        <w:rPr>
          <w:rFonts w:cstheme="minorHAnsi"/>
        </w:rPr>
        <w:t xml:space="preserve">Herpetic lesions should be reviewed by a clinician to ensure that they have healed and to confirm that the breastfeeding </w:t>
      </w:r>
      <w:r>
        <w:rPr>
          <w:rFonts w:cstheme="minorHAnsi"/>
        </w:rPr>
        <w:t>women and people</w:t>
      </w:r>
      <w:r w:rsidRPr="00AD5969">
        <w:rPr>
          <w:rFonts w:cstheme="minorHAnsi"/>
        </w:rPr>
        <w:t xml:space="preserve"> can resume breastfeeding or expressing milk from the affected breast</w:t>
      </w:r>
      <w:r w:rsidR="001312EF">
        <w:rPr>
          <w:rFonts w:cstheme="minorHAnsi"/>
        </w:rPr>
        <w:t xml:space="preserve"> [IV, C]</w:t>
      </w:r>
      <w:r w:rsidR="001312EF" w:rsidRPr="00AD5969">
        <w:rPr>
          <w:rFonts w:cstheme="minorHAnsi"/>
        </w:rPr>
        <w:t>.</w:t>
      </w:r>
    </w:p>
    <w:p w14:paraId="1A762119" w14:textId="43953367" w:rsidR="00CC3E21" w:rsidRPr="00AD5969" w:rsidRDefault="00CC3E21" w:rsidP="00C6520E">
      <w:pPr>
        <w:pStyle w:val="ListParagraph"/>
        <w:numPr>
          <w:ilvl w:val="0"/>
          <w:numId w:val="2"/>
        </w:numPr>
        <w:rPr>
          <w:rFonts w:cstheme="minorHAnsi"/>
        </w:rPr>
      </w:pPr>
      <w:r w:rsidRPr="00AD5969">
        <w:rPr>
          <w:rFonts w:cstheme="minorHAnsi"/>
        </w:rPr>
        <w:t xml:space="preserve">Some breastfeeding </w:t>
      </w:r>
      <w:r>
        <w:rPr>
          <w:rFonts w:cstheme="minorHAnsi"/>
        </w:rPr>
        <w:t>women and people</w:t>
      </w:r>
      <w:r w:rsidRPr="00AD5969">
        <w:rPr>
          <w:rFonts w:cstheme="minorHAnsi"/>
        </w:rPr>
        <w:t xml:space="preserve"> may need additional support to maintain their milk production and may need to supplement with their expressed human milk (previously expressed milk or expressed milk from the unaffected breast) or formula while herpetic lesions on the breast are healing</w:t>
      </w:r>
      <w:r w:rsidR="001312EF">
        <w:rPr>
          <w:rFonts w:cstheme="minorHAnsi"/>
        </w:rPr>
        <w:t xml:space="preserve"> [IV, C]</w:t>
      </w:r>
      <w:r w:rsidR="001312EF" w:rsidRPr="00AD5969">
        <w:rPr>
          <w:rFonts w:cstheme="minorHAnsi"/>
        </w:rPr>
        <w:t>.</w:t>
      </w:r>
      <w:r w:rsidRPr="00AD5969">
        <w:rPr>
          <w:rFonts w:cstheme="minorHAnsi"/>
        </w:rPr>
        <w:t xml:space="preserve"> </w:t>
      </w:r>
    </w:p>
    <w:p w14:paraId="7F8BB6F1" w14:textId="5DC2735F" w:rsidR="00CC3E21" w:rsidRPr="00AD5969" w:rsidRDefault="00CC3E21" w:rsidP="00C6520E">
      <w:pPr>
        <w:pStyle w:val="ListParagraph"/>
        <w:numPr>
          <w:ilvl w:val="0"/>
          <w:numId w:val="1"/>
        </w:numPr>
        <w:rPr>
          <w:rFonts w:cstheme="minorHAnsi"/>
        </w:rPr>
      </w:pPr>
      <w:r w:rsidRPr="00AD5969">
        <w:rPr>
          <w:rFonts w:cstheme="minorHAnsi"/>
        </w:rPr>
        <w:t xml:space="preserve">A first episode or recurrence of herpes on the breast should be treated with standard doses of </w:t>
      </w:r>
      <w:proofErr w:type="spellStart"/>
      <w:r w:rsidRPr="00AD5969">
        <w:rPr>
          <w:rFonts w:cstheme="minorHAnsi"/>
        </w:rPr>
        <w:t>aciclovir</w:t>
      </w:r>
      <w:proofErr w:type="spellEnd"/>
      <w:r w:rsidRPr="00AD5969">
        <w:rPr>
          <w:rFonts w:cstheme="minorHAnsi"/>
        </w:rPr>
        <w:t xml:space="preserve"> or valaciclovir as per the BASHH </w:t>
      </w:r>
      <w:r w:rsidR="00D94992">
        <w:rPr>
          <w:rFonts w:cstheme="minorHAnsi"/>
        </w:rPr>
        <w:t xml:space="preserve">herpes </w:t>
      </w:r>
      <w:r w:rsidRPr="00AD5969">
        <w:rPr>
          <w:rFonts w:cstheme="minorHAnsi"/>
        </w:rPr>
        <w:t>guideline</w:t>
      </w:r>
      <w:r w:rsidR="00D94992">
        <w:rPr>
          <w:rFonts w:cstheme="minorHAnsi"/>
        </w:rPr>
        <w:t xml:space="preserve">s </w:t>
      </w:r>
      <w:r w:rsidR="00D94992">
        <w:rPr>
          <w:rFonts w:cstheme="minorHAnsi"/>
        </w:rPr>
        <w:fldChar w:fldCharType="begin"/>
      </w:r>
      <w:r w:rsidR="00D94992">
        <w:rPr>
          <w:rFonts w:cstheme="minorHAnsi"/>
        </w:rPr>
        <w:instrText xml:space="preserve"> ADDIN ZOTERO_ITEM CSL_CITATION {"citationID":"fqjw9fD8","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D94992">
        <w:rPr>
          <w:rFonts w:cstheme="minorHAnsi"/>
        </w:rPr>
        <w:fldChar w:fldCharType="separate"/>
      </w:r>
      <w:r w:rsidR="00D94992" w:rsidRPr="00D94992">
        <w:rPr>
          <w:rFonts w:ascii="Calibri" w:hAnsi="Calibri" w:cs="Calibri"/>
        </w:rPr>
        <w:t>(1)</w:t>
      </w:r>
      <w:r w:rsidR="00D94992">
        <w:rPr>
          <w:rFonts w:cstheme="minorHAnsi"/>
        </w:rPr>
        <w:fldChar w:fldCharType="end"/>
      </w:r>
      <w:r w:rsidR="001312EF">
        <w:rPr>
          <w:rFonts w:cstheme="minorHAnsi"/>
        </w:rPr>
        <w:t xml:space="preserve"> [IV, C]</w:t>
      </w:r>
      <w:r w:rsidR="001312EF" w:rsidRPr="00AD5969">
        <w:rPr>
          <w:rFonts w:cstheme="minorHAnsi"/>
        </w:rPr>
        <w:t>.</w:t>
      </w:r>
    </w:p>
    <w:p w14:paraId="615F582D" w14:textId="4ADD249F" w:rsidR="00D94992" w:rsidRDefault="00CC3E21" w:rsidP="00D94992">
      <w:pPr>
        <w:rPr>
          <w:rFonts w:cstheme="minorHAnsi"/>
        </w:rPr>
      </w:pPr>
      <w:r w:rsidRPr="00D94992">
        <w:rPr>
          <w:rFonts w:cstheme="minorHAnsi"/>
        </w:rPr>
        <w:lastRenderedPageBreak/>
        <w:t>There are no published data on asymptomatic shedding of HSV from the breast</w:t>
      </w:r>
      <w:r w:rsidR="001D218F" w:rsidRPr="00D94992">
        <w:rPr>
          <w:rFonts w:cstheme="minorHAnsi"/>
        </w:rPr>
        <w:t xml:space="preserve"> in those with a history of herpetic ulcers on the breast</w:t>
      </w:r>
      <w:r w:rsidRPr="00D94992">
        <w:rPr>
          <w:rFonts w:cstheme="minorHAnsi"/>
        </w:rPr>
        <w:t xml:space="preserve">, but it </w:t>
      </w:r>
      <w:r w:rsidR="000C28C8" w:rsidRPr="00D94992">
        <w:rPr>
          <w:rFonts w:cstheme="minorHAnsi"/>
        </w:rPr>
        <w:t>may</w:t>
      </w:r>
      <w:r w:rsidRPr="00D94992">
        <w:rPr>
          <w:rFonts w:cstheme="minorHAnsi"/>
        </w:rPr>
        <w:t xml:space="preserve"> occur and may cause transmission. Asymptomatic shedding following a first episode of genital herpes is known to be significant, particularly in the first three months following herpes acquisition </w:t>
      </w:r>
      <w:r w:rsidRPr="00D94992">
        <w:rPr>
          <w:rFonts w:cstheme="minorHAnsi"/>
        </w:rPr>
        <w:fldChar w:fldCharType="begin"/>
      </w:r>
      <w:r w:rsidR="00F40B62">
        <w:rPr>
          <w:rFonts w:cstheme="minorHAnsi"/>
        </w:rPr>
        <w:instrText xml:space="preserve"> ADDIN ZOTERO_ITEM CSL_CITATION {"citationID":"lhRr38wT","properties":{"formattedCitation":"(121)","plainCitation":"(121)","noteIndex":0},"citationItems":[{"id":270,"uris":["http://zotero.org/users/9828707/items/9GL9IG7P"],"uri":["http://zotero.org/users/9828707/items/9GL9IG7P"],"itemData":{"id":270,"type":"article-journal","abstract":"OBJECTIVE: To determine frequency, anatomic site, and host factors associated with asymptomatic shedding of herpes simplex virus after initial episodes of genital herpes.\nDESIGN: Cohort study with follow-up for a median of 63 weeks.\nSETTING: Referral clinic.\nPATIENTS: Women (306) with first episode of herpes; 43 had primary herpes simplex virus type 1, and 227 and 36 had primary and nonprimary herpes simplex virus type 2, respectively.\nMEASUREMENTS: Cultures were obtained for herpes simplex virus every 4 to 6 weeks at times in which genital lesions and symptoms were not present.\nMAIN RESULTS: Asymptomatic shedding was detected among 11.9%, 18.3%, and 22.9% of women with primary herpes simplex virus type 1, primary HSV type 2, and nonprimary HSV type 2, respectively. Among patients with type 2 infection, previous type 1 antibody was associated with a lower rate of asymptomatic vulvar shedding. Asymptomatic cervical shedding was 3 times more frequent during the first three months after resolution of primary type 2 disease than during later time periods. In contrast, the rate of symptomatic recurrent herpes did not change over time.\nCONCLUSIONS: Asymptomatic genital herpes simplex type 2 is more common than type 1. Asymptomatic genital shedding occurs more often during the first 3 months after acquisition of primary type 2 disease than during later periods. Patients with HSV type 2 should be advised of this high early rate of asymptomatic shedding and of potential transmission to sexual partners.","container-title":"Annals of Internal Medicine","DOI":"10.7326/0003-4819-116-6-433","ISSN":"0003-4819","issue":"6","journalAbbreviation":"Ann Intern Med","language":"eng","note":"PMID: 1310837\nPMCID: PMC4084907","page":"433-437","source":"PubMed","title":"Asymptomatic reactivation of herpes simplex virus in women after the first episode of genital herpes","volume":"116","author":[{"family":"Koelle","given":"D. M."},{"family":"Benedetti","given":"J."},{"family":"Langenberg","given":"A."},{"family":"Corey","given":"L."}],"issued":{"date-parts":[["1992",3,15]]}}}],"schema":"https://github.com/citation-style-language/schema/raw/master/csl-citation.json"} </w:instrText>
      </w:r>
      <w:r w:rsidRPr="00D94992">
        <w:rPr>
          <w:rFonts w:cstheme="minorHAnsi"/>
        </w:rPr>
        <w:fldChar w:fldCharType="separate"/>
      </w:r>
      <w:r w:rsidR="00F40B62" w:rsidRPr="00F40B62">
        <w:rPr>
          <w:rFonts w:ascii="Calibri" w:hAnsi="Calibri" w:cs="Calibri"/>
        </w:rPr>
        <w:t>(121)</w:t>
      </w:r>
      <w:r w:rsidRPr="00D94992">
        <w:rPr>
          <w:rFonts w:cstheme="minorHAnsi"/>
        </w:rPr>
        <w:fldChar w:fldCharType="end"/>
      </w:r>
      <w:r w:rsidRPr="00D94992">
        <w:rPr>
          <w:rFonts w:cstheme="minorHAnsi"/>
        </w:rPr>
        <w:t xml:space="preserve">. </w:t>
      </w:r>
    </w:p>
    <w:p w14:paraId="177D2EF5" w14:textId="6B1E997B" w:rsidR="00D94992" w:rsidRDefault="001C25D8" w:rsidP="00D94992">
      <w:pPr>
        <w:rPr>
          <w:rFonts w:cstheme="minorHAnsi"/>
        </w:rPr>
      </w:pPr>
      <w:r>
        <w:rPr>
          <w:rFonts w:cstheme="minorHAnsi"/>
        </w:rPr>
        <w:t xml:space="preserve">Mothers and pregnant people </w:t>
      </w:r>
      <w:r w:rsidR="00D94992" w:rsidRPr="00682C3F">
        <w:rPr>
          <w:rStyle w:val="Strong"/>
          <w:rFonts w:cstheme="minorHAnsi"/>
          <w:b w:val="0"/>
          <w:shd w:val="clear" w:color="auto" w:fill="FFFFFF"/>
        </w:rPr>
        <w:t xml:space="preserve">diagnosed with HSV at least three months previously are likely to have HSV antibodies which may persist in the neonate up to around 6 months of age, providing a significant degree of protection </w:t>
      </w:r>
      <w:r w:rsidR="00D94992" w:rsidRPr="00261F4E">
        <w:rPr>
          <w:rStyle w:val="Strong"/>
          <w:rFonts w:cstheme="minorHAnsi"/>
          <w:b w:val="0"/>
          <w:shd w:val="clear" w:color="auto" w:fill="FFFFFF"/>
        </w:rPr>
        <w:fldChar w:fldCharType="begin"/>
      </w:r>
      <w:r w:rsidR="00F40B62">
        <w:rPr>
          <w:rStyle w:val="Strong"/>
          <w:rFonts w:cstheme="minorHAnsi"/>
          <w:b w:val="0"/>
          <w:shd w:val="clear" w:color="auto" w:fill="FFFFFF"/>
        </w:rPr>
        <w:instrText xml:space="preserve"> ADDIN ZOTERO_ITEM CSL_CITATION {"citationID":"fsJah3ke","properties":{"formattedCitation":"(106)","plainCitation":"(106)","noteIndex":0},"citationItems":[{"id":269,"uris":["http://zotero.org/users/9828707/items/CGNP8ESP"],"uri":["http://zotero.org/users/9828707/items/CGNP8ESP"],"itemData":{"id":269,"type":"article-journal","abstract":"Neonates have an immature immune system, which cannot adequately protect against infectious diseases. Early in life, immune protection is accomplished by maternal antibodies transferred from mother to offspring. However, decaying maternal antibodies inhibit vaccination as is exemplified by the inhibition of seroconversion after measles vaccination. This phenomenon has been described in both human and veterinary medicine and is independent of the type of vaccine being used. This review will discuss the use of animal models for vaccine research. I will review clinical solutions for inhibition of vaccination by maternal antibodies, and the testing and development of potentially effective vaccines. These are based on new mechanistic insight about the inhibitory mechanism of maternal antibodies. Maternal antibodies inhibit the generation of antibodies whereas the T cell response is usually unaffected. B cell inhibition is mediated through a cross-link between B cell receptor (BCR) with the Fcγ-receptor IIB by a vaccine-antibody complex. In animal experiments, this inhibition can be partially overcome by injection of a vaccine-specific monoclonal IgM antibody. IgM stimulates the B cell directly through cross-linking the BCR via complement protein C3d and antigen to the complement receptor 2 (CR2) signaling complex. In addition, it was shown that interferon alpha binds to the CD21 chain of CR2 as well as the interferon receptor and that this dual receptor usage drives B cell responses in the presence of maternal antibodies. In lieu of immunizing the infant, the concept of maternal immunization as a strategy to protect neonates has been proposed. This approach would still not solve the question of how to immunize in the presence of maternal antibodies but would defer the time of infection to an age where infection might not have such a detrimental outcome as in neonates. I will review successful examples and potential challenges of implementing this concept.","container-title":"Frontiers in Immunology","DOI":"10.3389/fimmu.2014.00446","ISSN":"1664-3224","journalAbbreviation":"Front Immunol","language":"eng","note":"PMID: 25278941\nPMCID: PMC4165321","page":"446","source":"PubMed","title":"Maternal antibodies: clinical significance, mechanism of interference with immune responses, and possible vaccination strategies","title-short":"Maternal antibodies","volume":"5","author":[{"family":"Niewiesk","given":"Stefan"}],"issued":{"date-parts":[["2014"]]}}}],"schema":"https://github.com/citation-style-language/schema/raw/master/csl-citation.json"} </w:instrText>
      </w:r>
      <w:r w:rsidR="00D94992" w:rsidRPr="00261F4E">
        <w:rPr>
          <w:rStyle w:val="Strong"/>
          <w:rFonts w:cstheme="minorHAnsi"/>
          <w:b w:val="0"/>
          <w:shd w:val="clear" w:color="auto" w:fill="FFFFFF"/>
        </w:rPr>
        <w:fldChar w:fldCharType="separate"/>
      </w:r>
      <w:r w:rsidR="00F40B62" w:rsidRPr="00F40B62">
        <w:rPr>
          <w:rFonts w:ascii="Calibri" w:hAnsi="Calibri" w:cs="Calibri"/>
        </w:rPr>
        <w:t>(106)</w:t>
      </w:r>
      <w:r w:rsidR="00D94992" w:rsidRPr="00261F4E">
        <w:rPr>
          <w:rStyle w:val="Strong"/>
          <w:rFonts w:cstheme="minorHAnsi"/>
          <w:b w:val="0"/>
          <w:shd w:val="clear" w:color="auto" w:fill="FFFFFF"/>
        </w:rPr>
        <w:fldChar w:fldCharType="end"/>
      </w:r>
      <w:r w:rsidR="00D94992" w:rsidRPr="00682C3F">
        <w:rPr>
          <w:rStyle w:val="Strong"/>
          <w:rFonts w:cstheme="minorHAnsi"/>
          <w:b w:val="0"/>
          <w:shd w:val="clear" w:color="auto" w:fill="FFFFFF"/>
        </w:rPr>
        <w:t>.</w:t>
      </w:r>
      <w:r w:rsidR="00D94992" w:rsidRPr="00D94992">
        <w:rPr>
          <w:rFonts w:cstheme="minorHAnsi"/>
        </w:rPr>
        <w:t xml:space="preserve"> </w:t>
      </w:r>
      <w:r w:rsidR="00D94992" w:rsidRPr="00261F4E">
        <w:rPr>
          <w:rFonts w:cstheme="minorHAnsi"/>
        </w:rPr>
        <w:t xml:space="preserve">Guidelines from countries with high rates of neonatal herpes in comparison with the UK, do not address asymptomatic shedding and </w:t>
      </w:r>
      <w:r w:rsidR="00D94992">
        <w:rPr>
          <w:rFonts w:cstheme="minorHAnsi"/>
        </w:rPr>
        <w:t>promote</w:t>
      </w:r>
      <w:r w:rsidR="00D94992" w:rsidRPr="00261F4E">
        <w:rPr>
          <w:rFonts w:cstheme="minorHAnsi"/>
        </w:rPr>
        <w:t xml:space="preserve"> breastfeeding provided there are no active herpetic lesions on the breast</w:t>
      </w:r>
      <w:r w:rsidR="00F960AA">
        <w:rPr>
          <w:rFonts w:cstheme="minorHAnsi"/>
        </w:rPr>
        <w:t xml:space="preserve"> </w:t>
      </w:r>
      <w:r w:rsidR="00F960AA">
        <w:rPr>
          <w:rFonts w:cstheme="minorHAnsi"/>
        </w:rPr>
        <w:fldChar w:fldCharType="begin"/>
      </w:r>
      <w:r w:rsidR="00F40B62">
        <w:rPr>
          <w:rFonts w:cstheme="minorHAnsi"/>
        </w:rPr>
        <w:instrText xml:space="preserve"> ADDIN ZOTERO_ITEM CSL_CITATION {"citationID":"hG6WA75B","properties":{"formattedCitation":"(122)","plainCitation":"(122)","noteIndex":0},"citationItems":[{"id":12357,"uris":["http://zotero.org/users/9828707/items/H3AMZV7G"],"uri":["http://zotero.org/users/9828707/items/H3AMZV7G"],"itemData":{"id":12357,"type":"article-journal","title":"Breastfeeding: Herpes simplex virus","URL":"https://www.cdc.gov/breastfeeding/breastfeeding-special-circumstances/maternal-or-infant-illnesses/herpes.html","author":[{"family":"Centers for Disease Control and Prevention","given":""}],"issued":{"date-parts":[["2021"]]}}}],"schema":"https://github.com/citation-style-language/schema/raw/master/csl-citation.json"} </w:instrText>
      </w:r>
      <w:r w:rsidR="00F960AA">
        <w:rPr>
          <w:rFonts w:cstheme="minorHAnsi"/>
        </w:rPr>
        <w:fldChar w:fldCharType="separate"/>
      </w:r>
      <w:r w:rsidR="00F40B62" w:rsidRPr="00F40B62">
        <w:rPr>
          <w:rFonts w:ascii="Calibri" w:hAnsi="Calibri" w:cs="Calibri"/>
        </w:rPr>
        <w:t>(122)</w:t>
      </w:r>
      <w:r w:rsidR="00F960AA">
        <w:rPr>
          <w:rFonts w:cstheme="minorHAnsi"/>
        </w:rPr>
        <w:fldChar w:fldCharType="end"/>
      </w:r>
      <w:r w:rsidR="00D94992" w:rsidRPr="00261F4E">
        <w:rPr>
          <w:rFonts w:cstheme="minorHAnsi"/>
        </w:rPr>
        <w:t>.</w:t>
      </w:r>
      <w:r w:rsidR="00D94992" w:rsidRPr="00261F4E">
        <w:rPr>
          <w:rFonts w:cstheme="minorHAnsi"/>
          <w:vertAlign w:val="superscript"/>
        </w:rPr>
        <w:t xml:space="preserve"> </w:t>
      </w:r>
      <w:r w:rsidR="00D94992" w:rsidRPr="00261F4E">
        <w:rPr>
          <w:rFonts w:cstheme="minorHAnsi"/>
        </w:rPr>
        <w:t>T</w:t>
      </w:r>
      <w:r w:rsidR="00D94992" w:rsidRPr="00C52409">
        <w:rPr>
          <w:rFonts w:cstheme="minorHAnsi"/>
        </w:rPr>
        <w:t>ransmission due to asymptomatic shedding</w:t>
      </w:r>
      <w:r w:rsidR="00D94992" w:rsidRPr="00682C3F">
        <w:rPr>
          <w:rFonts w:cstheme="minorHAnsi"/>
        </w:rPr>
        <w:t xml:space="preserve"> in this situation is therefore likely to be very low. </w:t>
      </w:r>
      <w:r w:rsidR="00D94992">
        <w:rPr>
          <w:rFonts w:cstheme="minorHAnsi"/>
        </w:rPr>
        <w:t xml:space="preserve">There </w:t>
      </w:r>
      <w:r w:rsidR="00D94992" w:rsidRPr="00682C3F">
        <w:rPr>
          <w:rFonts w:cstheme="minorHAnsi"/>
        </w:rPr>
        <w:t xml:space="preserve">are no data on the use of </w:t>
      </w:r>
      <w:proofErr w:type="spellStart"/>
      <w:r w:rsidR="00D94992" w:rsidRPr="00682C3F">
        <w:rPr>
          <w:rFonts w:cstheme="minorHAnsi"/>
        </w:rPr>
        <w:t>aciclovir</w:t>
      </w:r>
      <w:proofErr w:type="spellEnd"/>
      <w:r w:rsidR="00D94992" w:rsidRPr="00682C3F">
        <w:rPr>
          <w:rFonts w:cstheme="minorHAnsi"/>
        </w:rPr>
        <w:t xml:space="preserve"> or valaciclovir su</w:t>
      </w:r>
      <w:r w:rsidR="00D94992" w:rsidRPr="00682C3F">
        <w:rPr>
          <w:rStyle w:val="Strong"/>
          <w:rFonts w:cstheme="minorHAnsi"/>
          <w:b w:val="0"/>
          <w:shd w:val="clear" w:color="auto" w:fill="FFFFFF"/>
        </w:rPr>
        <w:t xml:space="preserve">ppression therapy in this situation, </w:t>
      </w:r>
      <w:r w:rsidR="00D94992">
        <w:rPr>
          <w:rStyle w:val="Strong"/>
          <w:rFonts w:cstheme="minorHAnsi"/>
          <w:b w:val="0"/>
          <w:shd w:val="clear" w:color="auto" w:fill="FFFFFF"/>
        </w:rPr>
        <w:t xml:space="preserve">but </w:t>
      </w:r>
      <w:r w:rsidR="00D94992" w:rsidRPr="00682C3F">
        <w:rPr>
          <w:rStyle w:val="Strong"/>
          <w:rFonts w:cstheme="minorHAnsi"/>
          <w:b w:val="0"/>
          <w:shd w:val="clear" w:color="auto" w:fill="FFFFFF"/>
        </w:rPr>
        <w:t xml:space="preserve">antiviral suppression is likely to reduce shedding.  </w:t>
      </w:r>
    </w:p>
    <w:p w14:paraId="5A5F2CDC" w14:textId="4B2E5CE2" w:rsidR="00CC3E21" w:rsidRPr="00D94992" w:rsidRDefault="00D94992" w:rsidP="00D94992">
      <w:pPr>
        <w:pStyle w:val="ListParagraph"/>
        <w:numPr>
          <w:ilvl w:val="0"/>
          <w:numId w:val="1"/>
        </w:numPr>
        <w:rPr>
          <w:rFonts w:cstheme="minorHAnsi"/>
          <w:b/>
        </w:rPr>
      </w:pPr>
      <w:r>
        <w:rPr>
          <w:rFonts w:cstheme="minorHAnsi"/>
        </w:rPr>
        <w:t>A</w:t>
      </w:r>
      <w:r w:rsidR="00CC3E21" w:rsidRPr="00D94992">
        <w:rPr>
          <w:rFonts w:cstheme="minorHAnsi"/>
        </w:rPr>
        <w:t>fter a first episode of herpes on the breast</w:t>
      </w:r>
      <w:r>
        <w:rPr>
          <w:rFonts w:cstheme="minorHAnsi"/>
        </w:rPr>
        <w:t xml:space="preserve"> or where there are recurrent breast lesions,</w:t>
      </w:r>
      <w:r w:rsidR="00CC3E21" w:rsidRPr="00D94992">
        <w:rPr>
          <w:rFonts w:cstheme="minorHAnsi"/>
        </w:rPr>
        <w:t xml:space="preserve"> </w:t>
      </w:r>
      <w:r>
        <w:rPr>
          <w:rFonts w:cstheme="minorHAnsi"/>
        </w:rPr>
        <w:t>breastfeeding</w:t>
      </w:r>
      <w:r w:rsidR="00CC3E21" w:rsidRPr="00D94992">
        <w:rPr>
          <w:rFonts w:cstheme="minorHAnsi"/>
        </w:rPr>
        <w:t xml:space="preserve"> parents </w:t>
      </w:r>
      <w:r>
        <w:rPr>
          <w:rFonts w:cstheme="minorHAnsi"/>
        </w:rPr>
        <w:t xml:space="preserve">should </w:t>
      </w:r>
      <w:r w:rsidR="00CC3E21" w:rsidRPr="00D94992">
        <w:rPr>
          <w:rFonts w:cstheme="minorHAnsi"/>
        </w:rPr>
        <w:t xml:space="preserve">continue with </w:t>
      </w:r>
      <w:proofErr w:type="spellStart"/>
      <w:r w:rsidR="00CC3E21" w:rsidRPr="00D94992">
        <w:rPr>
          <w:rFonts w:cstheme="minorHAnsi"/>
        </w:rPr>
        <w:t>aciclovir</w:t>
      </w:r>
      <w:proofErr w:type="spellEnd"/>
      <w:r w:rsidR="00CC3E21" w:rsidRPr="00D94992">
        <w:rPr>
          <w:rFonts w:cstheme="minorHAnsi"/>
        </w:rPr>
        <w:t xml:space="preserve"> or valaciclovir suppressive therapy at doses recommended in the BASHH herpes </w:t>
      </w:r>
      <w:r>
        <w:rPr>
          <w:rFonts w:cstheme="minorHAnsi"/>
        </w:rPr>
        <w:t xml:space="preserve">guidelines </w:t>
      </w:r>
      <w:r>
        <w:rPr>
          <w:rFonts w:cstheme="minorHAnsi"/>
        </w:rPr>
        <w:fldChar w:fldCharType="begin"/>
      </w:r>
      <w:r>
        <w:rPr>
          <w:rFonts w:cstheme="minorHAnsi"/>
        </w:rPr>
        <w:instrText xml:space="preserve"> ADDIN ZOTERO_ITEM CSL_CITATION {"citationID":"xRtUcxff","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cstheme="minorHAnsi"/>
        </w:rPr>
        <w:fldChar w:fldCharType="separate"/>
      </w:r>
      <w:r w:rsidRPr="00D94992">
        <w:rPr>
          <w:rFonts w:ascii="Calibri" w:hAnsi="Calibri" w:cs="Calibri"/>
        </w:rPr>
        <w:t>(1)</w:t>
      </w:r>
      <w:r>
        <w:rPr>
          <w:rFonts w:cstheme="minorHAnsi"/>
        </w:rPr>
        <w:fldChar w:fldCharType="end"/>
      </w:r>
      <w:r w:rsidR="00CC3E21" w:rsidRPr="00D94992">
        <w:rPr>
          <w:rFonts w:cstheme="minorHAnsi"/>
        </w:rPr>
        <w:t>,</w:t>
      </w:r>
      <w:r w:rsidR="00CC3E21" w:rsidRPr="00D94992">
        <w:rPr>
          <w:rFonts w:cstheme="minorHAnsi"/>
          <w:vertAlign w:val="superscript"/>
        </w:rPr>
        <w:t xml:space="preserve"> </w:t>
      </w:r>
      <w:r w:rsidR="00CC3E21" w:rsidRPr="00D94992">
        <w:rPr>
          <w:rFonts w:cstheme="minorHAnsi"/>
        </w:rPr>
        <w:t xml:space="preserve">for at least </w:t>
      </w:r>
      <w:r w:rsidR="001D218F" w:rsidRPr="00D94992">
        <w:rPr>
          <w:rFonts w:cstheme="minorHAnsi"/>
        </w:rPr>
        <w:t xml:space="preserve">six </w:t>
      </w:r>
      <w:r w:rsidR="00CC3E21" w:rsidRPr="00D94992">
        <w:rPr>
          <w:rFonts w:cstheme="minorHAnsi"/>
        </w:rPr>
        <w:t>months, or until the infant reaches the age of 6 months, whichever is longer</w:t>
      </w:r>
      <w:r w:rsidR="001312EF">
        <w:rPr>
          <w:rFonts w:cstheme="minorHAnsi"/>
        </w:rPr>
        <w:t xml:space="preserve"> [IV, C]</w:t>
      </w:r>
      <w:r w:rsidR="001312EF" w:rsidRPr="00AD5969">
        <w:rPr>
          <w:rFonts w:cstheme="minorHAnsi"/>
        </w:rPr>
        <w:t>.</w:t>
      </w:r>
    </w:p>
    <w:p w14:paraId="64C51285" w14:textId="731745CF" w:rsidR="00682C3F" w:rsidRPr="00682C3F" w:rsidRDefault="00D94992" w:rsidP="00D94992">
      <w:pPr>
        <w:pStyle w:val="ListParagraph"/>
        <w:numPr>
          <w:ilvl w:val="0"/>
          <w:numId w:val="1"/>
        </w:numPr>
        <w:spacing w:before="100" w:beforeAutospacing="1" w:after="100" w:afterAutospacing="1"/>
        <w:rPr>
          <w:rFonts w:cstheme="minorHAnsi"/>
        </w:rPr>
      </w:pPr>
      <w:r>
        <w:rPr>
          <w:rStyle w:val="Strong"/>
          <w:rFonts w:cstheme="minorHAnsi"/>
          <w:b w:val="0"/>
          <w:shd w:val="clear" w:color="auto" w:fill="FFFFFF"/>
        </w:rPr>
        <w:t>Where there is a history of previous breast ulcers, with no recurrences during breast feeding, b</w:t>
      </w:r>
      <w:r w:rsidR="00682C3F" w:rsidRPr="00682C3F">
        <w:rPr>
          <w:rStyle w:val="Strong"/>
          <w:rFonts w:cstheme="minorHAnsi"/>
          <w:b w:val="0"/>
          <w:shd w:val="clear" w:color="auto" w:fill="FFFFFF"/>
        </w:rPr>
        <w:t xml:space="preserve">reastfeeding </w:t>
      </w:r>
      <w:r>
        <w:rPr>
          <w:rStyle w:val="Strong"/>
          <w:rFonts w:cstheme="minorHAnsi"/>
          <w:b w:val="0"/>
          <w:shd w:val="clear" w:color="auto" w:fill="FFFFFF"/>
        </w:rPr>
        <w:t xml:space="preserve">parents </w:t>
      </w:r>
      <w:r w:rsidR="00682C3F" w:rsidRPr="00682C3F">
        <w:rPr>
          <w:rStyle w:val="Strong"/>
          <w:rFonts w:cstheme="minorHAnsi"/>
          <w:b w:val="0"/>
          <w:shd w:val="clear" w:color="auto" w:fill="FFFFFF"/>
        </w:rPr>
        <w:t>may consider taking suppressive antivirals at doses as recommended in the</w:t>
      </w:r>
      <w:r w:rsidR="00682C3F" w:rsidRPr="00682C3F">
        <w:rPr>
          <w:rStyle w:val="Strong"/>
          <w:rFonts w:cstheme="minorHAnsi"/>
          <w:shd w:val="clear" w:color="auto" w:fill="FFFFFF"/>
        </w:rPr>
        <w:t xml:space="preserve"> </w:t>
      </w:r>
      <w:r w:rsidR="00682C3F" w:rsidRPr="00682C3F">
        <w:rPr>
          <w:rFonts w:cstheme="minorHAnsi"/>
        </w:rPr>
        <w:t xml:space="preserve">BASHH herpes </w:t>
      </w:r>
      <w:r>
        <w:rPr>
          <w:rFonts w:cstheme="minorHAnsi"/>
        </w:rPr>
        <w:t xml:space="preserve">guidelines </w:t>
      </w:r>
      <w:r>
        <w:rPr>
          <w:rFonts w:cstheme="minorHAnsi"/>
        </w:rPr>
        <w:fldChar w:fldCharType="begin"/>
      </w:r>
      <w:r>
        <w:rPr>
          <w:rFonts w:cstheme="minorHAnsi"/>
        </w:rPr>
        <w:instrText xml:space="preserve"> ADDIN ZOTERO_ITEM CSL_CITATION {"citationID":"xIMOhUbr","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cstheme="minorHAnsi"/>
        </w:rPr>
        <w:fldChar w:fldCharType="separate"/>
      </w:r>
      <w:r w:rsidRPr="00D94992">
        <w:rPr>
          <w:rFonts w:ascii="Calibri" w:hAnsi="Calibri" w:cs="Calibri"/>
        </w:rPr>
        <w:t>(1)</w:t>
      </w:r>
      <w:r>
        <w:rPr>
          <w:rFonts w:cstheme="minorHAnsi"/>
        </w:rPr>
        <w:fldChar w:fldCharType="end"/>
      </w:r>
      <w:r w:rsidR="00682C3F" w:rsidRPr="00682C3F">
        <w:rPr>
          <w:rFonts w:cstheme="minorHAnsi"/>
        </w:rPr>
        <w:t>,</w:t>
      </w:r>
      <w:r w:rsidR="00682C3F" w:rsidRPr="00682C3F">
        <w:rPr>
          <w:rFonts w:cstheme="minorHAnsi"/>
          <w:vertAlign w:val="superscript"/>
        </w:rPr>
        <w:t xml:space="preserve"> </w:t>
      </w:r>
      <w:r w:rsidR="00682C3F" w:rsidRPr="00682C3F">
        <w:rPr>
          <w:rFonts w:cstheme="minorHAnsi"/>
        </w:rPr>
        <w:t>until the infant reaches the age of</w:t>
      </w:r>
      <w:r w:rsidR="00682C3F">
        <w:rPr>
          <w:rFonts w:cstheme="minorHAnsi"/>
        </w:rPr>
        <w:t xml:space="preserve"> 6 weeks of life</w:t>
      </w:r>
      <w:r w:rsidR="001312EF">
        <w:rPr>
          <w:rFonts w:cstheme="minorHAnsi"/>
        </w:rPr>
        <w:t xml:space="preserve"> [IV, C]</w:t>
      </w:r>
      <w:r w:rsidR="001312EF" w:rsidRPr="00AD5969">
        <w:rPr>
          <w:rFonts w:cstheme="minorHAnsi"/>
        </w:rPr>
        <w:t>.</w:t>
      </w:r>
    </w:p>
    <w:p w14:paraId="1048D448" w14:textId="77777777" w:rsidR="00CC3E21" w:rsidRPr="00AD5969" w:rsidRDefault="00CC3E21" w:rsidP="00CC3E21">
      <w:pPr>
        <w:pStyle w:val="ListParagraph"/>
        <w:ind w:left="360"/>
        <w:rPr>
          <w:rFonts w:cstheme="minorHAnsi"/>
        </w:rPr>
      </w:pPr>
    </w:p>
    <w:p w14:paraId="0879DDBB" w14:textId="77777777" w:rsidR="00CC3E21" w:rsidRPr="00AD5969" w:rsidRDefault="00CC3E21" w:rsidP="00CC3E21">
      <w:pPr>
        <w:rPr>
          <w:rFonts w:cstheme="minorHAnsi"/>
        </w:rPr>
      </w:pPr>
    </w:p>
    <w:p w14:paraId="463BFFB6" w14:textId="77777777" w:rsidR="00CC3E21" w:rsidRPr="00AD5969" w:rsidRDefault="00CC3E21" w:rsidP="00CC3E21">
      <w:pPr>
        <w:rPr>
          <w:rFonts w:cstheme="minorHAnsi"/>
          <w:b/>
        </w:rPr>
      </w:pPr>
      <w:r w:rsidRPr="00AD5969">
        <w:rPr>
          <w:rFonts w:cstheme="minorHAnsi"/>
          <w:b/>
        </w:rPr>
        <w:br w:type="page"/>
      </w:r>
    </w:p>
    <w:p w14:paraId="6805CC2C" w14:textId="64BC5C87" w:rsidR="00E46C48" w:rsidRPr="0020432C" w:rsidRDefault="00F55A12" w:rsidP="0020432C">
      <w:pPr>
        <w:pStyle w:val="ListParagraph"/>
        <w:numPr>
          <w:ilvl w:val="0"/>
          <w:numId w:val="32"/>
        </w:numPr>
        <w:rPr>
          <w:rFonts w:cstheme="minorHAnsi"/>
          <w:b/>
        </w:rPr>
      </w:pPr>
      <w:r w:rsidRPr="0020432C">
        <w:rPr>
          <w:rFonts w:cstheme="minorHAnsi"/>
          <w:b/>
        </w:rPr>
        <w:lastRenderedPageBreak/>
        <w:t xml:space="preserve">Management </w:t>
      </w:r>
      <w:r w:rsidR="00E46C48" w:rsidRPr="0020432C">
        <w:rPr>
          <w:rFonts w:cstheme="minorHAnsi"/>
          <w:b/>
        </w:rPr>
        <w:t>o</w:t>
      </w:r>
      <w:r w:rsidRPr="0020432C">
        <w:rPr>
          <w:rFonts w:cstheme="minorHAnsi"/>
          <w:b/>
        </w:rPr>
        <w:t>f</w:t>
      </w:r>
      <w:r w:rsidR="00E46C48" w:rsidRPr="0020432C">
        <w:rPr>
          <w:rFonts w:cstheme="minorHAnsi"/>
          <w:b/>
        </w:rPr>
        <w:t xml:space="preserve"> clinically</w:t>
      </w:r>
      <w:r w:rsidRPr="0020432C">
        <w:rPr>
          <w:rFonts w:cstheme="minorHAnsi"/>
          <w:b/>
        </w:rPr>
        <w:t xml:space="preserve"> discordant couples</w:t>
      </w:r>
    </w:p>
    <w:p w14:paraId="1B171C0D" w14:textId="77777777" w:rsidR="00AF7B24" w:rsidRPr="00AD5969" w:rsidRDefault="00AF7B24" w:rsidP="00AF7B24">
      <w:pPr>
        <w:pStyle w:val="ListParagraph"/>
        <w:rPr>
          <w:rFonts w:cstheme="minorHAnsi"/>
          <w:b/>
        </w:rPr>
      </w:pPr>
    </w:p>
    <w:p w14:paraId="0752369F" w14:textId="0FF2EE76" w:rsidR="00AF7B24" w:rsidRDefault="00AF7B24" w:rsidP="00AF7B24">
      <w:pPr>
        <w:pStyle w:val="ListParagraph"/>
        <w:numPr>
          <w:ilvl w:val="0"/>
          <w:numId w:val="29"/>
        </w:numPr>
        <w:rPr>
          <w:rFonts w:cstheme="minorHAnsi"/>
        </w:rPr>
      </w:pPr>
      <w:r w:rsidRPr="00A61F2E">
        <w:rPr>
          <w:rFonts w:cstheme="minorHAnsi"/>
        </w:rPr>
        <w:t xml:space="preserve">At the first antenatal (booking) appointment (and later if appropriate), all </w:t>
      </w:r>
      <w:r w:rsidR="001C25D8">
        <w:rPr>
          <w:rFonts w:cstheme="minorHAnsi"/>
        </w:rPr>
        <w:t xml:space="preserve">mothers and pregnant people </w:t>
      </w:r>
      <w:r w:rsidRPr="00A61F2E">
        <w:rPr>
          <w:rFonts w:cstheme="minorHAnsi"/>
        </w:rPr>
        <w:t xml:space="preserve">should have a discussion </w:t>
      </w:r>
      <w:r w:rsidR="00BF5BE2">
        <w:rPr>
          <w:rFonts w:cstheme="minorHAnsi"/>
        </w:rPr>
        <w:t xml:space="preserve">with the booking midwife </w:t>
      </w:r>
      <w:r w:rsidRPr="00A61F2E">
        <w:rPr>
          <w:rFonts w:cstheme="minorHAnsi"/>
        </w:rPr>
        <w:t>and be given information on infections that can impact on the baby in pregnancy or during birth (including herpes simplex virus)</w:t>
      </w:r>
      <w:r>
        <w:rPr>
          <w:rFonts w:cstheme="minorHAnsi"/>
        </w:rPr>
        <w:t xml:space="preserve"> </w:t>
      </w:r>
      <w:r>
        <w:rPr>
          <w:rFonts w:cstheme="minorHAnsi"/>
        </w:rPr>
        <w:fldChar w:fldCharType="begin"/>
      </w:r>
      <w:r w:rsidR="00F40B62">
        <w:rPr>
          <w:rFonts w:cstheme="minorHAnsi"/>
        </w:rPr>
        <w:instrText xml:space="preserve"> ADDIN ZOTERO_ITEM CSL_CITATION {"citationID":"cr4EoTns","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00F40B62">
        <w:rPr>
          <w:rFonts w:ascii="Cambria Math" w:hAnsi="Cambria Math" w:cs="Cambria Math"/>
        </w:rPr>
        <w:instrText>‑</w:instrText>
      </w:r>
      <w:r w:rsidR="00F40B62">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Pr>
          <w:rFonts w:cstheme="minorHAnsi"/>
        </w:rPr>
        <w:fldChar w:fldCharType="separate"/>
      </w:r>
      <w:r w:rsidR="00F40B62" w:rsidRPr="00F40B62">
        <w:rPr>
          <w:rFonts w:ascii="Calibri" w:hAnsi="Calibri" w:cs="Calibri"/>
        </w:rPr>
        <w:t>(50)</w:t>
      </w:r>
      <w:r>
        <w:rPr>
          <w:rFonts w:cstheme="minorHAnsi"/>
        </w:rPr>
        <w:fldChar w:fldCharType="end"/>
      </w:r>
      <w:r w:rsidRPr="00A61F2E">
        <w:rPr>
          <w:rFonts w:cstheme="minorHAnsi"/>
        </w:rPr>
        <w:t>.</w:t>
      </w:r>
      <w:r>
        <w:rPr>
          <w:rFonts w:cstheme="minorHAnsi"/>
        </w:rPr>
        <w:t xml:space="preserve"> This should take place regardless of whether they are known to have herpes simplex virus already, or not</w:t>
      </w:r>
      <w:r w:rsidR="001312EF">
        <w:rPr>
          <w:rFonts w:cstheme="minorHAnsi"/>
        </w:rPr>
        <w:t xml:space="preserve"> [IV, C]</w:t>
      </w:r>
      <w:r w:rsidR="001312EF" w:rsidRPr="00AD5969">
        <w:rPr>
          <w:rFonts w:cstheme="minorHAnsi"/>
        </w:rPr>
        <w:t>.</w:t>
      </w:r>
    </w:p>
    <w:p w14:paraId="42268F68" w14:textId="42D83BB0" w:rsidR="00AF7B24" w:rsidRDefault="00F20214" w:rsidP="00AF7B24">
      <w:pPr>
        <w:pStyle w:val="ListParagraph"/>
        <w:numPr>
          <w:ilvl w:val="0"/>
          <w:numId w:val="29"/>
        </w:numPr>
        <w:rPr>
          <w:rFonts w:cstheme="minorHAnsi"/>
        </w:rPr>
      </w:pPr>
      <w:r w:rsidRPr="00AF7B24">
        <w:rPr>
          <w:rFonts w:cstheme="minorHAnsi"/>
        </w:rPr>
        <w:t>Couples where the pregnant</w:t>
      </w:r>
      <w:r w:rsidR="00AA455A" w:rsidRPr="00AF7B24">
        <w:rPr>
          <w:rFonts w:cstheme="minorHAnsi"/>
        </w:rPr>
        <w:t xml:space="preserve"> woman or</w:t>
      </w:r>
      <w:r w:rsidRPr="00AF7B24">
        <w:rPr>
          <w:rFonts w:cstheme="minorHAnsi"/>
        </w:rPr>
        <w:t xml:space="preserve"> </w:t>
      </w:r>
      <w:r w:rsidR="00EE005F" w:rsidRPr="00AF7B24">
        <w:rPr>
          <w:rFonts w:cstheme="minorHAnsi"/>
        </w:rPr>
        <w:t>person has no history of previous genital ulceration, and the sexual partner is known</w:t>
      </w:r>
      <w:r w:rsidR="00946617" w:rsidRPr="00AF7B24">
        <w:rPr>
          <w:rFonts w:cstheme="minorHAnsi"/>
        </w:rPr>
        <w:t xml:space="preserve"> or suspected</w:t>
      </w:r>
      <w:r w:rsidR="00EE005F" w:rsidRPr="00AF7B24">
        <w:rPr>
          <w:rFonts w:cstheme="minorHAnsi"/>
        </w:rPr>
        <w:t xml:space="preserve"> to have a previous diagnosis of genital HSV should </w:t>
      </w:r>
      <w:proofErr w:type="gramStart"/>
      <w:r w:rsidR="00EE005F" w:rsidRPr="00AF7B24">
        <w:rPr>
          <w:rFonts w:cstheme="minorHAnsi"/>
        </w:rPr>
        <w:t>be considered to be</w:t>
      </w:r>
      <w:proofErr w:type="gramEnd"/>
      <w:r w:rsidR="00EE005F" w:rsidRPr="00AF7B24">
        <w:rPr>
          <w:rFonts w:cstheme="minorHAnsi"/>
        </w:rPr>
        <w:t xml:space="preserve"> clinically discordant</w:t>
      </w:r>
      <w:r w:rsidR="001312EF">
        <w:rPr>
          <w:rFonts w:cstheme="minorHAnsi"/>
        </w:rPr>
        <w:t xml:space="preserve"> [IV, C]</w:t>
      </w:r>
      <w:r w:rsidR="001312EF" w:rsidRPr="00AD5969">
        <w:rPr>
          <w:rFonts w:cstheme="minorHAnsi"/>
        </w:rPr>
        <w:t>.</w:t>
      </w:r>
    </w:p>
    <w:p w14:paraId="14D46703" w14:textId="5507F50D" w:rsidR="00AF7B24" w:rsidRPr="005114A2" w:rsidRDefault="00AF7B24" w:rsidP="00AF7B24">
      <w:pPr>
        <w:pStyle w:val="ListParagraph"/>
        <w:numPr>
          <w:ilvl w:val="0"/>
          <w:numId w:val="29"/>
        </w:numPr>
        <w:rPr>
          <w:rFonts w:cstheme="minorHAnsi"/>
        </w:rPr>
      </w:pPr>
      <w:r w:rsidRPr="00AF7B24">
        <w:rPr>
          <w:rFonts w:cstheme="minorHAnsi"/>
        </w:rPr>
        <w:t xml:space="preserve">Serology may help </w:t>
      </w:r>
      <w:r w:rsidR="00BF5BE2">
        <w:rPr>
          <w:rFonts w:cstheme="minorHAnsi"/>
        </w:rPr>
        <w:t>identify</w:t>
      </w:r>
      <w:r w:rsidR="00BF5BE2" w:rsidRPr="00AF7B24">
        <w:rPr>
          <w:rFonts w:cstheme="minorHAnsi"/>
        </w:rPr>
        <w:t xml:space="preserve"> </w:t>
      </w:r>
      <w:r w:rsidRPr="00AF7B24">
        <w:rPr>
          <w:rFonts w:cstheme="minorHAnsi"/>
        </w:rPr>
        <w:t xml:space="preserve">couples who are </w:t>
      </w:r>
      <w:proofErr w:type="spellStart"/>
      <w:r w:rsidRPr="00AF7B24">
        <w:rPr>
          <w:rFonts w:cstheme="minorHAnsi"/>
        </w:rPr>
        <w:t>serodiscordant</w:t>
      </w:r>
      <w:proofErr w:type="spellEnd"/>
      <w:r w:rsidR="00B8478E">
        <w:rPr>
          <w:rFonts w:cstheme="minorHAnsi"/>
        </w:rPr>
        <w:t xml:space="preserve"> although multiple </w:t>
      </w:r>
      <w:r w:rsidR="006206DB">
        <w:rPr>
          <w:rFonts w:cstheme="minorHAnsi"/>
        </w:rPr>
        <w:t>caveats</w:t>
      </w:r>
      <w:r w:rsidR="00B8478E">
        <w:rPr>
          <w:rFonts w:cstheme="minorHAnsi"/>
        </w:rPr>
        <w:t xml:space="preserve"> to its reliability apply</w:t>
      </w:r>
      <w:r w:rsidRPr="00AF7B24">
        <w:rPr>
          <w:rFonts w:cstheme="minorHAnsi"/>
        </w:rPr>
        <w:t xml:space="preserve"> (more information is in the following </w:t>
      </w:r>
      <w:r w:rsidRPr="005114A2">
        <w:rPr>
          <w:rFonts w:cstheme="minorHAnsi"/>
        </w:rPr>
        <w:t>section ‘Use of serology in clinically discordant couples’</w:t>
      </w:r>
      <w:r w:rsidR="00B8478E">
        <w:rPr>
          <w:rFonts w:cstheme="minorHAnsi"/>
        </w:rPr>
        <w:t>)</w:t>
      </w:r>
      <w:r w:rsidR="001312EF">
        <w:rPr>
          <w:rFonts w:cstheme="minorHAnsi"/>
        </w:rPr>
        <w:t xml:space="preserve"> [IV, C]</w:t>
      </w:r>
      <w:r w:rsidR="001312EF" w:rsidRPr="00AD5969">
        <w:rPr>
          <w:rFonts w:cstheme="minorHAnsi"/>
        </w:rPr>
        <w:t>.</w:t>
      </w:r>
    </w:p>
    <w:p w14:paraId="35FE9E0A" w14:textId="55401A34" w:rsidR="00AF7B24" w:rsidRPr="00AF7B24" w:rsidRDefault="00EE005F" w:rsidP="00AF7B24">
      <w:pPr>
        <w:pStyle w:val="ListParagraph"/>
        <w:numPr>
          <w:ilvl w:val="0"/>
          <w:numId w:val="29"/>
        </w:numPr>
        <w:rPr>
          <w:rFonts w:cstheme="minorHAnsi"/>
        </w:rPr>
      </w:pPr>
      <w:r w:rsidRPr="00AF7B24">
        <w:rPr>
          <w:rFonts w:cstheme="minorHAnsi"/>
        </w:rPr>
        <w:t xml:space="preserve">Advice on reducing transmission risk in </w:t>
      </w:r>
      <w:r w:rsidR="001E2C01" w:rsidRPr="00AF7B24">
        <w:rPr>
          <w:rFonts w:cstheme="minorHAnsi"/>
        </w:rPr>
        <w:t xml:space="preserve">non-pregnant </w:t>
      </w:r>
      <w:r w:rsidRPr="00AF7B24">
        <w:rPr>
          <w:rFonts w:cstheme="minorHAnsi"/>
        </w:rPr>
        <w:t>clinically discordant couples is found in the BASHH herpes guidelines</w:t>
      </w:r>
      <w:r w:rsidR="00B67272" w:rsidRPr="00AF7B24">
        <w:rPr>
          <w:rFonts w:cstheme="minorHAnsi"/>
        </w:rPr>
        <w:t xml:space="preserve"> and should be reviewed with these guidelines</w:t>
      </w:r>
      <w:r w:rsidR="007E6472" w:rsidRPr="00AF7B24">
        <w:rPr>
          <w:rFonts w:cstheme="minorHAnsi"/>
        </w:rPr>
        <w:t xml:space="preserve"> </w:t>
      </w:r>
      <w:r w:rsidR="00AF7B24">
        <w:rPr>
          <w:rFonts w:cstheme="minorHAnsi"/>
        </w:rPr>
        <w:fldChar w:fldCharType="begin"/>
      </w:r>
      <w:r w:rsidR="00AF7B24">
        <w:rPr>
          <w:rFonts w:cstheme="minorHAnsi"/>
        </w:rPr>
        <w:instrText xml:space="preserve"> ADDIN ZOTERO_ITEM CSL_CITATION {"citationID":"TdPRQmK1","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sidR="00AF7B24">
        <w:rPr>
          <w:rFonts w:cstheme="minorHAnsi"/>
        </w:rPr>
        <w:fldChar w:fldCharType="separate"/>
      </w:r>
      <w:r w:rsidR="00AF7B24" w:rsidRPr="00AF7B24">
        <w:rPr>
          <w:rFonts w:ascii="Calibri" w:hAnsi="Calibri" w:cs="Calibri"/>
        </w:rPr>
        <w:t>(1)</w:t>
      </w:r>
      <w:r w:rsidR="00AF7B24">
        <w:rPr>
          <w:rFonts w:cstheme="minorHAnsi"/>
        </w:rPr>
        <w:fldChar w:fldCharType="end"/>
      </w:r>
      <w:r w:rsidR="001312EF">
        <w:rPr>
          <w:rFonts w:cstheme="minorHAnsi"/>
        </w:rPr>
        <w:t xml:space="preserve"> [IV, C]</w:t>
      </w:r>
      <w:r w:rsidR="001312EF" w:rsidRPr="00AD5969">
        <w:rPr>
          <w:rFonts w:cstheme="minorHAnsi"/>
        </w:rPr>
        <w:t>.</w:t>
      </w:r>
    </w:p>
    <w:p w14:paraId="504D34E2" w14:textId="5DDD7025" w:rsidR="00F97563" w:rsidRPr="00AF7B24" w:rsidRDefault="00AF7B24" w:rsidP="00AF7B24">
      <w:pPr>
        <w:ind w:left="720"/>
        <w:rPr>
          <w:rFonts w:cstheme="minorHAnsi"/>
        </w:rPr>
      </w:pPr>
      <w:r>
        <w:rPr>
          <w:rFonts w:cstheme="minorHAnsi"/>
        </w:rPr>
        <w:t>T</w:t>
      </w:r>
      <w:r w:rsidR="001E2C01" w:rsidRPr="00AF7B24">
        <w:rPr>
          <w:rFonts w:cstheme="minorHAnsi"/>
        </w:rPr>
        <w:t xml:space="preserve">here are a lack of data </w:t>
      </w:r>
      <w:r w:rsidR="00BF5BE2">
        <w:rPr>
          <w:rFonts w:cstheme="minorHAnsi"/>
        </w:rPr>
        <w:t>o</w:t>
      </w:r>
      <w:r w:rsidR="00BF5BE2" w:rsidRPr="00AF7B24">
        <w:rPr>
          <w:rFonts w:cstheme="minorHAnsi"/>
        </w:rPr>
        <w:t xml:space="preserve">n </w:t>
      </w:r>
      <w:r w:rsidR="001E2C01" w:rsidRPr="00AF7B24">
        <w:rPr>
          <w:rFonts w:cstheme="minorHAnsi"/>
        </w:rPr>
        <w:t xml:space="preserve">reducing transmission to </w:t>
      </w:r>
      <w:r w:rsidR="001C25D8">
        <w:rPr>
          <w:rFonts w:cstheme="minorHAnsi"/>
        </w:rPr>
        <w:t>mothers and pregnant people</w:t>
      </w:r>
      <w:r w:rsidR="001E2C01" w:rsidRPr="00AF7B24">
        <w:rPr>
          <w:rFonts w:cstheme="minorHAnsi"/>
        </w:rPr>
        <w:t xml:space="preserve">. Data on risk reduction in non-pregnant </w:t>
      </w:r>
      <w:r w:rsidR="00C342E0" w:rsidRPr="00AF7B24">
        <w:rPr>
          <w:rFonts w:cstheme="minorHAnsi"/>
        </w:rPr>
        <w:t xml:space="preserve">women and </w:t>
      </w:r>
      <w:r w:rsidR="001E2C01" w:rsidRPr="00AF7B24">
        <w:rPr>
          <w:rFonts w:cstheme="minorHAnsi"/>
        </w:rPr>
        <w:t xml:space="preserve">people may not be able to be extrapolated to the pregnant population, as </w:t>
      </w:r>
      <w:r w:rsidR="001C25D8">
        <w:rPr>
          <w:rFonts w:cstheme="minorHAnsi"/>
        </w:rPr>
        <w:t xml:space="preserve">mothers and pregnant people </w:t>
      </w:r>
      <w:r w:rsidR="001E2C01" w:rsidRPr="00AF7B24">
        <w:rPr>
          <w:rFonts w:cstheme="minorHAnsi"/>
        </w:rPr>
        <w:t>may be at increased risk of HSV acquisition, and it is possible that interventions to reduce risk of acquisition may be less effective in this situation.</w:t>
      </w:r>
    </w:p>
    <w:p w14:paraId="114DC94F" w14:textId="13241C2D" w:rsidR="00AF7B24" w:rsidRDefault="00730629" w:rsidP="00AF7B24">
      <w:pPr>
        <w:pStyle w:val="ListParagraph"/>
        <w:numPr>
          <w:ilvl w:val="0"/>
          <w:numId w:val="29"/>
        </w:numPr>
        <w:rPr>
          <w:rFonts w:cstheme="minorHAnsi"/>
        </w:rPr>
      </w:pPr>
      <w:r w:rsidRPr="00AF7B24">
        <w:rPr>
          <w:rFonts w:cstheme="minorHAnsi"/>
        </w:rPr>
        <w:t>Several</w:t>
      </w:r>
      <w:r w:rsidR="00AF7B24" w:rsidRPr="00AF7B24">
        <w:rPr>
          <w:rFonts w:cstheme="minorHAnsi"/>
        </w:rPr>
        <w:t xml:space="preserve"> strategies may be implemented to reduce risk of acquisition to </w:t>
      </w:r>
      <w:r w:rsidR="001C25D8">
        <w:rPr>
          <w:rFonts w:cstheme="minorHAnsi"/>
        </w:rPr>
        <w:t>mothers and pregnant people</w:t>
      </w:r>
      <w:r w:rsidR="00AF7B24" w:rsidRPr="00AF7B24">
        <w:rPr>
          <w:rFonts w:cstheme="minorHAnsi"/>
        </w:rPr>
        <w:t>, who should be advised to particularly avoid acquisition during the third trimester (as risk of neonatal herpes is increased), and in the two weeks prior to the third trimester (incubation period)</w:t>
      </w:r>
      <w:r w:rsidR="001312EF">
        <w:rPr>
          <w:rFonts w:cstheme="minorHAnsi"/>
        </w:rPr>
        <w:t xml:space="preserve"> [IV, C]</w:t>
      </w:r>
      <w:r w:rsidR="001312EF" w:rsidRPr="00AD5969">
        <w:rPr>
          <w:rFonts w:cstheme="minorHAnsi"/>
        </w:rPr>
        <w:t>.</w:t>
      </w:r>
    </w:p>
    <w:p w14:paraId="5EABC034" w14:textId="337AB149" w:rsidR="00AF7B24" w:rsidRPr="00AF7B24" w:rsidRDefault="00AF7B24" w:rsidP="00AF7B24">
      <w:pPr>
        <w:pStyle w:val="ListParagraph"/>
        <w:numPr>
          <w:ilvl w:val="0"/>
          <w:numId w:val="29"/>
        </w:numPr>
        <w:rPr>
          <w:rFonts w:cstheme="minorHAnsi"/>
        </w:rPr>
      </w:pPr>
      <w:r w:rsidRPr="00AF7B24">
        <w:rPr>
          <w:rFonts w:cstheme="minorHAnsi"/>
        </w:rPr>
        <w:t>Risk reduction options should be discussed with clinically discordant couples to ensure that couples can make an informed decision about which methods they wish to employ to attempt to reduce transmission risk</w:t>
      </w:r>
      <w:r w:rsidR="001312EF">
        <w:rPr>
          <w:rFonts w:cstheme="minorHAnsi"/>
        </w:rPr>
        <w:t xml:space="preserve"> [IV, C]</w:t>
      </w:r>
      <w:r w:rsidR="001312EF" w:rsidRPr="00AD5969">
        <w:rPr>
          <w:rFonts w:cstheme="minorHAnsi"/>
        </w:rPr>
        <w:t>.</w:t>
      </w:r>
    </w:p>
    <w:p w14:paraId="6DC1B760" w14:textId="48223C1F" w:rsidR="00AF7B24" w:rsidRPr="00AF7B24" w:rsidRDefault="00AF7B24" w:rsidP="00AF7B24">
      <w:pPr>
        <w:pStyle w:val="ListParagraph"/>
        <w:numPr>
          <w:ilvl w:val="0"/>
          <w:numId w:val="29"/>
        </w:numPr>
        <w:rPr>
          <w:rFonts w:cstheme="minorHAnsi"/>
        </w:rPr>
      </w:pPr>
      <w:r w:rsidRPr="00AF7B24">
        <w:rPr>
          <w:rFonts w:cstheme="minorHAnsi"/>
        </w:rPr>
        <w:t>Abstinence from sexual activity (including vaginal, anal and oral sex, and mutual masturbation) in the third trimester and the two weeks prior to this is likely to be the most effective way to reduce transmission risk, and this should be recommended to couples</w:t>
      </w:r>
      <w:r w:rsidR="001312EF">
        <w:rPr>
          <w:rFonts w:cstheme="minorHAnsi"/>
        </w:rPr>
        <w:t xml:space="preserve"> [IV, C]</w:t>
      </w:r>
      <w:r w:rsidR="001312EF" w:rsidRPr="00AD5969">
        <w:rPr>
          <w:rFonts w:cstheme="minorHAnsi"/>
        </w:rPr>
        <w:t>.</w:t>
      </w:r>
    </w:p>
    <w:p w14:paraId="3BA4CF2B" w14:textId="77777777" w:rsidR="00AF7B24" w:rsidRPr="00AF7B24" w:rsidRDefault="00AF7B24" w:rsidP="00AF7B24">
      <w:pPr>
        <w:pStyle w:val="ListParagraph"/>
        <w:numPr>
          <w:ilvl w:val="0"/>
          <w:numId w:val="29"/>
        </w:numPr>
        <w:rPr>
          <w:rFonts w:cstheme="minorHAnsi"/>
        </w:rPr>
      </w:pPr>
      <w:r w:rsidRPr="00AF7B24">
        <w:rPr>
          <w:rFonts w:cstheme="minorHAnsi"/>
        </w:rPr>
        <w:t>Where abstinence is unacceptable to couples, the following risk reduction strategies should be advised:</w:t>
      </w:r>
    </w:p>
    <w:p w14:paraId="3CAC70AD" w14:textId="4E8FF074" w:rsidR="00AF7B24" w:rsidRPr="00AD5969" w:rsidRDefault="00AF7B24" w:rsidP="00AF7B24">
      <w:pPr>
        <w:pStyle w:val="ListParagraph"/>
        <w:numPr>
          <w:ilvl w:val="1"/>
          <w:numId w:val="29"/>
        </w:numPr>
        <w:rPr>
          <w:rFonts w:cstheme="minorHAnsi"/>
        </w:rPr>
      </w:pPr>
      <w:r>
        <w:rPr>
          <w:rFonts w:cstheme="minorHAnsi"/>
        </w:rPr>
        <w:t>Selective a</w:t>
      </w:r>
      <w:r w:rsidRPr="00AD5969">
        <w:rPr>
          <w:rFonts w:cstheme="minorHAnsi"/>
        </w:rPr>
        <w:t>bstinence during recurrences and prodromes</w:t>
      </w:r>
      <w:r>
        <w:rPr>
          <w:rFonts w:cstheme="minorHAnsi"/>
        </w:rPr>
        <w:t>.</w:t>
      </w:r>
    </w:p>
    <w:p w14:paraId="3E6B5E56" w14:textId="4EBF202E" w:rsidR="00AF7B24" w:rsidRPr="00AD5969" w:rsidRDefault="00AF7B24" w:rsidP="00AF7B24">
      <w:pPr>
        <w:pStyle w:val="ListParagraph"/>
        <w:numPr>
          <w:ilvl w:val="1"/>
          <w:numId w:val="29"/>
        </w:numPr>
        <w:rPr>
          <w:rFonts w:cstheme="minorHAnsi"/>
        </w:rPr>
      </w:pPr>
      <w:r w:rsidRPr="00AD5969">
        <w:rPr>
          <w:rFonts w:cstheme="minorHAnsi"/>
        </w:rPr>
        <w:t>Male condoms used consistently and correctly might reduce the risk of genital herpes transmission</w:t>
      </w:r>
      <w:r>
        <w:rPr>
          <w:rFonts w:cstheme="minorHAnsi"/>
        </w:rPr>
        <w:t xml:space="preserve"> </w:t>
      </w:r>
      <w:r>
        <w:rPr>
          <w:rFonts w:cstheme="minorHAnsi"/>
        </w:rPr>
        <w:fldChar w:fldCharType="begin"/>
      </w:r>
      <w:r w:rsidR="00F40B62">
        <w:rPr>
          <w:rFonts w:cstheme="minorHAnsi"/>
        </w:rPr>
        <w:instrText xml:space="preserve"> ADDIN ZOTERO_ITEM CSL_CITATION {"citationID":"FpS3G8RI","properties":{"formattedCitation":"(123\\uc0\\u8211{}126)","plainCitation":"(123–126)","noteIndex":0},"citationItems":[{"id":266,"uris":["http://zotero.org/users/9828707/items/VPAGPWNY"],"uri":["http://zotero.org/users/9828707/items/VPAGPWNY"],"itemData":{"id":266,"type":"article-journal","abstract":"BACKGROUND: Few studies have evaluated the relationship between condom use and herpes simplex virus type 2 (HSV-2) and HSV type 1 (HSV-1) acquisition.\nOBJECTIVE: To assess the relationship between condom use and acquisition of HSV-2 and HSV-1 among men and women.\nDESIGN: Analysis of data collected as part of a clinical trial of an ineffective candidate vaccine for HSV-2.\nSETTING: Sexually transmitted disease clinics.\nPARTICIPANTS: Men and women at risk for HSV-2 acquisition, defined as having 4 or more sexual partners or having a sexually transmitted disease in the past year.\nMEASUREMENT: Acquisition of HSV-2 and HSV-1 as measured by viral culture or change to positive HSV serostatus.\nRESULTS: Of 1843 participants, 118 (6.4%) became infected with HSV-2. In multivariate analyses, participants reporting more frequent use of condoms were at lower risk for acquiring HSV-2 than participants who used condoms less frequently (hazard ratio, 0.74 [95% CI, 0.59 to 0.95]); categories of increasing condom use were 0% to 25%, 25% to 75%, and greater than 75% of sexual acts. Nineteen (2.9%) of 659 participants at risk for infection with HSV-1 became infected. No statistically significant association between condom use and infection with HSV-1 was found (hazard ratio, 0.79 [CI, 0.48 to 1.31]).\nLIMITATIONS: Use of condoms was measured by self-report, and persons who used condoms may have differed from those who did not.\nCONCLUSIONS: Consistent use of condoms is associated with lower rates of infection with HSV-2 and should be routinely recommended.","container-title":"Annals of Internal Medicine","DOI":"10.7326/0003-4819-143-10-200511150-00007","ISSN":"1539-3704","issue":"10","journalAbbreviation":"Ann Intern Med","language":"eng","note":"PMID: 16287791","page":"707-713","source":"PubMed","title":"The relationship between condom use and herpes simplex virus acquisition","volume":"143","author":[{"family":"Wald","given":"Anna"},{"family":"Langenberg","given":"Andria G. M."},{"family":"Krantz","given":"Elizabeth"},{"family":"Douglas","given":"John M."},{"family":"Handsfield","given":"H. Hunter"},{"family":"DiCarlo","given":"Richard P."},{"family":"Adimora","given":"Adaora A."},{"family":"Izu","given":"Allen E."},{"family":"Morrow","given":"Rhoda Ashley"},{"family":"Corey","given":"Lawrence"}],"issued":{"date-parts":[["2005",11,15]]}}},{"id":116,"uris":["http://zotero.org/users/9828707/items/8SF2Y95N"],"uri":["http://zotero.org/users/9828707/items/8SF2Y95N"],"itemData":{"id":116,"type":"article-journal","abstract":"BACKGROUND: The degree of effectiveness of condom use in preventing the transmission of herpes simplex virus 2 (HSV-2) is uncertain. To address this issue, we performed a large pooled analysis.\nMETHODS: We identified prospective studies with individual-level condom use data and laboratory-defined HSV-2 acquisition. Six studies were identified through a review of publications through 2007: 3 candidate HSV-2 vaccine studies, an HSV-2 drug study, an observational sexually transmitted infection (STI) incidence study, and a behavioral STI intervention study. Study investigators provided us individual-level data to perform a pooled analysis. Effect of condom use was modeled using a continuous percentage of sex acts during which a condom was used and, alternatively, using absolute numbers of unprotected sex acts.\nRESULTS: A total of 5384 HSV-2-negative people at baseline contributed 2 040 894 follow-up days; 415 persons acquired laboratory-documented HSV-2 during follow-up. Consistent condom users (used 100% of the time) had a 30% lower risk of HSV-2 acquisition compared with those who never used condoms (hazard ratio [HR], 0.70; 95% confidence interval [CI], 0.40-0.94) (P = .01). Risk for HSV-2 acquisition increased steadily and significantly with each unprotected sex act (HR, 1.16; 95% CI, 1.08-1.25) (P &lt; .001). Condom effectiveness did not vary by gender.\nCONCLUSIONS: To our knowledge, this is the largest analysis using prospective data to assess the effect of condom use in preventing HSV-2 acquisition. Although the magnitude of protection was not as large as has been observed with other STIs, we found that condoms offer moderate protection against HSV-2 acquisition in men and women.","container-title":"Archives of Internal Medicine","DOI":"10.1001/archinternmed.2009.177","ISSN":"1538-3679","issue":"13","journalAbbreviation":"Arch Intern Med","language":"eng","note":"PMID: 19597073\nPMCID: PMC2860381","page":"1233-1240","source":"PubMed","title":"A pooled analysis of the effect of condoms in preventing HSV-2 acquisition","volume":"169","author":[{"family":"Martin","given":"Emily T."},{"family":"Krantz","given":"Elizabeth"},{"family":"Gottlieb","given":"Sami L."},{"family":"Magaret","given":"Amalia S."},{"family":"Langenberg","given":"Andria"},{"family":"Stanberry","given":"Lawrence"},{"family":"Kamb","given":"Mary"},{"family":"Wald","given":"Anna"}],"issued":{"date-parts":[["2009",7,13]]}}},{"id":265,"uris":["http://zotero.org/users/9828707/items/6S862TFR"],"uri":["http://zotero.org/users/9828707/items/6S862TFR"],"itemData":{"id":265,"type":"article-journal","abstract":"CONTEXT: Herpes simplex virus type 2 (HSV-2) is one of the most common sexually transmitted infections in the United States. No prospective study has shown the ability of condoms to reduce transmission of HSV-2.\nOBJECTIVE: To evaluate risk factors for HSV-2 acquisition and efficacy of condoms in prevention of HSV-2 transmission.\nDESIGN: Analysis of data from a randomized, double-blind, placebo-controlled trial conducted December 13, 1993, to June 28, 1996, of an ineffective candidate HSV-2 vaccine with 18 months of follow-up.\nSETTING: Eighteen clinical trial centers in the United States.\nPARTICIPANTS: A total of 528 monogamous couples discordant for HSV-2 infection, including an HSV-2-susceptible population of 261 men and 267 women.\nMAIN OUTCOME MEASURE: Acquisition of HSV-2 infection by susceptible partners, compared with those remaining free of HSV-2 with regard to demographic characteristics, sexual activity, and condom use.\nRESULTS: Twenty-six women (9.7%) vs 5 men (1.9%) acquired HSV-2, for a rate per 10 000 sex acts (episodes of sexual intercourse) of 8.9 vs 1.5, respectively (P&lt;.001). In multivariable analysis, younger age (adjusted hazard ratio [HR] per 5 years, 1.57; 95% confidence interval [CI], 1.22-2.04), seropositivity for HSV-1 and HSV-2 vs HSV-2 alone in the source partner (adjusted HR, 2.34; 95% CI, 1.14-4.82), and more frequent sexual activity (adjusted HR per additional sex act per week, 1.10; 95% CI, 1.01-1.19) were associated with higher risk of HSV-2 acquisition. Condom use during more than 25% of sex acts was associated with protection against HSV-2 acquisition for women (adjusted HR, 0.085; 95% CI, 0.01-0.67) but not for men (adjusted HR, 2.02; 95% CI, 0.32-12.50). Risk of HSV-2 transmission declined from 8.5 per 100 person-years in the initial 150-day interval to 0.9 per 100 person-years in the final 150-day interval (P =.002 for trend), concurrent with a decrease in sexual activity and proportion of sex acts occurring when the source partner had genital lesions.\nCONCLUSIONS: Condom use offers significant protection against HSV-2 infection in susceptible women. Changes in sexual behavior, correlated with counseling about avoiding sex when a partner has lesions, were associated with reduction in HSV-2 acquisition over time. These data suggest that identification of discordant couples can reduce transmission of HSV-2, especially for heterosexual couples in which the male partner has HSV-2 infection.","container-title":"JAMA","DOI":"10.1001/jama.285.24.3100","ISSN":"0098-7484","issue":"24","journalAbbreviation":"JAMA","language":"eng","note":"PMID: 11427138","page":"3100-3106","source":"PubMed","title":"Effect of condoms on reducing the transmission of herpes simplex virus type 2 from men to women","volume":"285","author":[{"family":"Wald","given":"A."},{"family":"Langenberg","given":"A. G."},{"family":"Link","given":"K."},{"family":"Izu","given":"A. E."},{"family":"Ashley","given":"R."},{"family":"Warren","given":"T."},{"family":"Tyring","given":"S."},{"family":"Douglas","given":"J. M."},{"family":"Corey","given":"L."}],"issued":{"date-parts":[["2001",6,27]]}}},{"id":264,"uris":["http://zotero.org/users/9828707/items/GBE9VGMA"],"uri":["http://zotero.org/users/9828707/items/GBE9VGMA"],"itemData":{"id":264,"type":"article-journal","abstract":"BACKGROUND: The efficacy of condoms for protection against transmission of herpes simplex virus type 2 (HSV-2) has been examined in a variety of populations with different effect measures. Often the efficacy has been assessed as change in hazard of transmission with consistent vs inconsistent use, independent of the number of acts. Condom efficacy has not previously measured on a per-act basis.\nMETHODS: We examined the per-act HSV-2 transmission rates with and without condom use among 911 African HSV-2 and human immunodeficiency virus type 1 (HIV-1) serodiscordant couples followed for an average of 18 months in an HIV prevention study. Infectivity models were used to associate the log10 probability of HSV-2 transmission over monthly risk periods with reported numbers of protected and unprotected sex acts. Condom efficacy was computed as the proportionate reduction in transmission risk for protected relative to unprotected sex acts.\nRESULTS: Transmission of HSV-2 occurred in 68 couples, including 17 with susceptible women and 51 with susceptible men. The highest rate of transmission was from men to women: 28.5 transmissions per 1000 unprotected sex acts. We found that condoms were differentially protective against HSV-2 transmission by sex; condom use reduced per-act risk of transmission from men to women by 96% (P &lt; .001) and marginally from women to men by 65% (P = .060).\nCONCLUSIONS: Condoms are recommended as an effective preventive method for heterosexual transmission of HSV-2.","container-title":"Clinical Infectious Diseases: An Official Publication of the Infectious Diseases Society of America","DOI":"10.1093/cid/civ908","ISSN":"1537-6591","issue":"4","journalAbbreviation":"Clin Infect Dis","language":"eng","note":"PMID: 26578538\nPMCID: PMC4725379","page":"456-461","source":"PubMed","title":"Effect of Condom Use on Per-act HSV-2 Transmission Risk in HIV-1, HSV-2-discordant Couples","volume":"62","author":[{"family":"Magaret","given":"Amalia S."},{"family":"Mujugira","given":"Andrew"},{"family":"Hughes","given":"James P."},{"family":"Lingappa","given":"Jairam"},{"family":"Bukusi","given":"Elizabeth A."},{"family":"DeBruyn","given":"Guy"},{"family":"Delany-Moretlwe","given":"Sinead"},{"family":"Fife","given":"Kenneth H."},{"family":"Gray","given":"Glenda E."},{"family":"Kapiga","given":"Saidi"},{"family":"Karita","given":"Etienne"},{"family":"Mugo","given":"Nelly R."},{"family":"Rees","given":"Helen"},{"family":"Ronald","given":"Allan"},{"family":"Vwalika","given":"Bellington"},{"family":"Were","given":"Edwin"},{"family":"Celum","given":"Connie"},{"family":"Wald","given":"Anna"},{"literal":"Partners in Prevention HSV/HIV Transmission Study Team"}],"issued":{"date-parts":[["2016",2,15]]}}}],"schema":"https://github.com/citation-style-language/schema/raw/master/csl-citation.json"} </w:instrText>
      </w:r>
      <w:r>
        <w:rPr>
          <w:rFonts w:cstheme="minorHAnsi"/>
        </w:rPr>
        <w:fldChar w:fldCharType="separate"/>
      </w:r>
      <w:r w:rsidR="00F40B62" w:rsidRPr="00F40B62">
        <w:rPr>
          <w:rFonts w:ascii="Calibri" w:hAnsi="Calibri" w:cs="Calibri"/>
          <w:szCs w:val="24"/>
        </w:rPr>
        <w:t>(123–126)</w:t>
      </w:r>
      <w:r>
        <w:rPr>
          <w:rFonts w:cstheme="minorHAnsi"/>
        </w:rPr>
        <w:fldChar w:fldCharType="end"/>
      </w:r>
    </w:p>
    <w:p w14:paraId="380ED9A4" w14:textId="17211682" w:rsidR="00AF7B24" w:rsidRDefault="00AF7B24" w:rsidP="00AF7B24">
      <w:pPr>
        <w:pStyle w:val="ListParagraph"/>
        <w:numPr>
          <w:ilvl w:val="1"/>
          <w:numId w:val="29"/>
        </w:numPr>
        <w:rPr>
          <w:rFonts w:cstheme="minorHAnsi"/>
        </w:rPr>
      </w:pPr>
      <w:r w:rsidRPr="00AD5969">
        <w:rPr>
          <w:rFonts w:cstheme="minorHAnsi"/>
        </w:rPr>
        <w:t>Antiviral suppression of the sexual partner</w:t>
      </w:r>
      <w:r>
        <w:rPr>
          <w:rFonts w:cstheme="minorHAnsi"/>
        </w:rPr>
        <w:t xml:space="preserve"> with known HSV</w:t>
      </w:r>
      <w:r w:rsidRPr="00AD5969">
        <w:rPr>
          <w:rFonts w:cstheme="minorHAnsi"/>
        </w:rPr>
        <w:t xml:space="preserve"> with </w:t>
      </w:r>
      <w:proofErr w:type="spellStart"/>
      <w:r w:rsidRPr="00AD5969">
        <w:rPr>
          <w:rFonts w:cstheme="minorHAnsi"/>
        </w:rPr>
        <w:t>aciclovir</w:t>
      </w:r>
      <w:proofErr w:type="spellEnd"/>
      <w:r w:rsidRPr="00AD5969">
        <w:rPr>
          <w:rFonts w:cstheme="minorHAnsi"/>
        </w:rPr>
        <w:t xml:space="preserve"> (400mg twice daily) or valaciclovir (500mg once daily) will suppress symptomatic and asymptomatic viral shedding and may reduce transmission risk</w:t>
      </w:r>
      <w:r>
        <w:rPr>
          <w:rFonts w:cstheme="minorHAnsi"/>
        </w:rPr>
        <w:t xml:space="preserve"> </w:t>
      </w:r>
      <w:r>
        <w:rPr>
          <w:rFonts w:cstheme="minorHAnsi"/>
        </w:rPr>
        <w:fldChar w:fldCharType="begin"/>
      </w:r>
      <w:r w:rsidR="00F40B62">
        <w:rPr>
          <w:rFonts w:cstheme="minorHAnsi"/>
        </w:rPr>
        <w:instrText xml:space="preserve"> ADDIN ZOTERO_ITEM CSL_CITATION {"citationID":"pJOu19d3","properties":{"formattedCitation":"(127\\uc0\\u8211{}130)","plainCitation":"(127–130)","noteIndex":0},"citationItems":[{"id":263,"uris":["http://zotero.org/users/9828707/items/2HUDW4V3"],"uri":["http://zotero.org/users/9828707/items/2HUDW4V3"],"itemData":{"id":263,"type":"article-journal","abstract":"BACKGROUND: Daily antiviral therapy with famciclovir and valacyclovir has been shown to be effective in reducing both symptomatic and asymptomatic reactivation of herpes simplex virus type 2 (HSV-2) when compared to placebo. However, few comparative studies between the 2 antivirals have been performed.\nOBJECTIVES: To compare the clinical and virologic effects of famciclovir and valacyclovir administered as daily suppressive therapy for persons with genital herpes.\nSTUDY DESIGN: Two randomized, double-blind, placebo-controlled studies comparing daily famciclovir 250 mg bid with valacyclovir 500 mg qd were performed. Study 1 randomized 320 participants and compared the clinical effect of the drugs given for 16 weeks, and study 2 enrolled 70 HSV-2 seropositive subjects and compared the virologic effect of the drugs given for 10 weeks.\nRESULTS: In study 1, the time to first recurrence was similar in famciclovir and valacyclovir recipients, hazard ratio (HR) 1.17 (95% CI, 0.78-1.76), but time to first virologically confirmed recurrence was shorter among famciclovir recipients, HR = 2.15 (95% CI, 1.00-4.60). In study 2, HSV was detected on 3.2% of days among famciclovir recipients and 1.3% of days among valacyclovir recipients, relative risk 2.33 (95% CI, 1.18-4.89).\nCONCLUSION: Valacyclovir appear to be somewhat better than famciclovir for suppression of genital herpes and associated shedding. Further comparative trials of antiviral drugs for various indications should be performed as acyclovir and penciclovir appear to have different ability to abrogate HSV reactivation.","container-title":"Sexually Transmitted Diseases","DOI":"10.1097/01.olq.0000204723.15765.91","ISSN":"0148-5717","issue":"9","journalAbbreviation":"Sex Transm Dis","language":"eng","note":"PMID: 16540883","page":"529-533","source":"PubMed","title":"Comparative efficacy of famciclovir and valacyclovir for suppression of recurrent genital herpes and viral shedding","volume":"33","author":[{"family":"Wald","given":"Anna"},{"family":"Selke","given":"Stacy"},{"family":"Warren","given":"Terri"},{"family":"Aoki","given":"Fred Y."},{"family":"Sacks","given":"Stephen"},{"family":"Diaz-Mitoma","given":"Francisco"},{"family":"Corey","given":"Lawrence"}],"issued":{"date-parts":[["2006",9]]}}},{"id":262,"uris":["http://zotero.org/users/9828707/items/9TQ77S3X"],"uri":["http://zotero.org/users/9828707/items/9TQ77S3X"],"itemData":{"id":262,"type":"article-journal","abstract":"BACKGROUND: Valacyclovir exhibits better oral absorption and higher, more prolonged serum concentrations than oral acyclovir. The efficacy of valacyclovir and acyclovir on genital herpes simplex virus (HSV) shedding was assessed in a double-blind, 3-period crossover trial.\nMETHODS: Sixty-nine immunocompetent participants with genital HSV-2 received oral valacyclovir, acyclovir, and matching placebo in random order for 7-week periods. Participants provided daily genital mucosal swabs for HSV detection by viral culture and polymerase chain reaction (PCR).\nRESULTS: HSV was detected at least once in 62 (90%) participants by culture and in 68 (98%) by PCR. During placebo, the total HSV shedding rate was 15.4% of days by culture (PCR, 40.2%); the subclinical shedding rate was 6.6% by culture (PCR, 27.1%). Both antivirals were associated with lower HSV shedding by culture (relative risk [RR], 0.03 [95% confidence interval [CI], 0.01-0.07] for valacyclovir and RR, 0.05 [95% CI, 0.03-0.10] for acyclovir) and PCR (RR, 0.18 [95% CI, 0.12-0.26] for valacyclovir and RR, 0.20 [95% CI, 0.15-0.28] for acyclovir), compared with placebo. No significant differences in frequency and quantity of HSV were detected by PCR between the valacyclovir and acyclovir arms.\nCONCLUSIONS: Although the suppression of viral replication is not complete, valacyclovir and acyclovir are highly effective in suppressing the frequency and quantity of genital HSV shedding.","container-title":"The Journal of Infectious Diseases","DOI":"10.1086/424519","ISSN":"0022-1899","issue":"8","journalAbbreviation":"J Infect Dis","language":"eng","note":"PMID: 15378428","page":"1374-1381","source":"PubMed","title":"Valacyclovir and acyclovir for suppression of shedding of herpes simplex virus in the genital tract","volume":"190","author":[{"family":"Gupta","given":"Rachna"},{"family":"Wald","given":"Anna"},{"family":"Krantz","given":"Elizabeth"},{"family":"Selke","given":"Stacy"},{"family":"Warren","given":"Terri"},{"family":"Vargas-Cortes","given":"Mauricio"},{"family":"Miller","given":"Gerri"},{"family":"Corey","given":"Lawrence"}],"issued":{"date-parts":[["2004",10,15]]}}},{"id":261,"uris":["http://zotero.org/users/9828707/items/8B279KPI"],"uri":["http://zotero.org/users/9828707/items/8B279KPI"],"itemData":{"id":261,"type":"article-journal","abstract":"BACKGROUND: Nucleoside analogues against herpes simplex virus (HSV) have been shown to suppress shedding of HSV type 2 (HSV-2) on genital mucosal surfaces and may prevent sexual transmission of HSV.\nMETHODS: We followed 1484 immunocompetent, heterosexual, monogamous couples: one with clinically symptomatic genital HSV-2 and one susceptible to HSV-2. The partners with HSV-2 infection were randomly assigned to receive either 500 mg of valacyclovir once daily or placebo for eight months. The susceptible partner was evaluated monthly for clinical signs and symptoms of genital herpes. Source partners were followed for recurrences of genital herpes; 89 were enrolled in a substudy of HSV-2 mucosal shedding. Both partners were counseled on safer sex and were offered condoms at each visit. The predefined primary end point was the reduction in transmission of symptomatic genital herpes.\nRESULTS: Clinically symptomatic HSV-2 infection developed in 4 of 743 susceptible partners who were given valacyclovir, as compared with 16 of 741 who were given placebo (hazard ratio, 0.25; 95 percent confidence interval, 0.08 to 0.75; P=0.008). Overall, acquisition of HSV-2 was observed in 14 of the susceptible partners who received valacyclovir (1.9 percent), as compared with 27 (3.6 percent) who received placebo (hazard ratio, 0.52; 95 percent confidence interval, 0.27 to 0.99; P=0.04). HSV DNA was detected in samples of genital secretions on 2.9 percent of the days among the HSV-2-infected (source) partners who received valacyclovir, as compared with 10.8 percent of the days among those who received placebo (P&lt;0.001). The mean rates of recurrence were 0.11 per month and 0.40 per month, respectively (P&lt;0.001).\nCONCLUSIONS: Once-daily suppressive therapy with valacyclovir significantly reduces the risk of transmission of genital herpes among heterosexual, HSV-2-discordant couples.","container-title":"The New England Journal of Medicine","DOI":"10.1056/NEJMoa035144","ISSN":"1533-4406","issue":"1","journalAbbreviation":"N Engl J Med","language":"eng","note":"PMID: 14702423","page":"11-20","source":"PubMed","title":"Once-daily valacyclovir to reduce the risk of transmission of genital herpes","volume":"350","author":[{"family":"Corey","given":"Lawrence"},{"family":"Wald","given":"Anna"},{"family":"Patel","given":"Raj"},{"family":"Sacks","given":"Stephen L."},{"family":"Tyring","given":"Stephen K."},{"family":"Warren","given":"Terri"},{"family":"Douglas","given":"John M."},{"family":"Paavonen","given":"Jorma"},{"family":"Morrow","given":"R. Ashley"},{"family":"Beutner","given":"Karl R."},{"family":"Stratchounsky","given":"Leonid S."},{"family":"Mertz","given":"Gregory"},{"family":"Keene","given":"Oliver N."},{"family":"Watson","given":"Helen A."},{"family":"Tait","given":"Dereck"},{"family":"Vargas-Cortes","given":"Mauricio"},{"literal":"Valacyclovir HSV Transmission Study Group"}],"issued":{"date-parts":[["2004",1,1]]}}},{"id":260,"uris":["http://zotero.org/users/9828707/items/KHMG5PGA"],"uri":["http://zotero.org/users/9828707/items/KHMG5PGA"],"itemData":{"id":260,"type":"article-journal","abstract":"OBJECTIVE: To assess the effect of the antiviral drug acyclovir on the frequency of subclinical shedding of herpes simplex virus (HSV) in the genital tract.\nDESIGN: A double-blind, placebo-controlled, crossover clinical trial.\nSETTING: A university-based virology research clinic.\nPATIENTS: 34 women with herpes simplex virus type 2 (HSV-2) antibody only and genital herpes of less than 2 years' duration.\nINTERVENTION: Participants were randomly assigned to receive either acyclovir, 400 mg twice daily for 70 days, followed by a 14-day washout period, and then placebo for 70 days, or the study medications in the reverse order.\nMEASUREMENTS: Women collected daily genital swabs of the vulvar, cervicovaginal, and perianal areas for HSV culture, maintained a diary of genital lesions, and were examined at the time of recurrences.\nRESULTS: In an intent-to-treat analysis of the initial treatment period, 15 of the 17 women who received placebo and 3 of the 17 women who received acyclovir had at least 1 day of subclinical shedding (P &lt; 0.001). Among the participants who received placebo, subclinical shedding occurred on 64 of 928 (6.9%) days compared with 3 of 1057 (0.3%) days among the participants who received acyclovir (P &lt; 0.001). The relative risk for subclinical shedding was 0.09 (95% CI, 0.03 to 0.35) for the women who received acyclovir compared with the women who received placebo. In a paired analysis of 26 women who completed both arms of the study, acyclovir therapy was associated with a decrease in the frequency of subclinical shedding; subclinical shedding occurred on 83 of 1439 (5.8%) days with placebo, and on 6 of 1611 (0.37%) days with acyclovir (P &lt; 0.001)--a 94% reduction. The frequency of subclinical shedding was reduced at all anatomic sites and in all patients.\nCONCLUSIONS: Daily therapy with oral acyclovir suppresses subclinical shedding of HSV-2 in the genital tract, suggesting that studies to evaluate the use of acyclovir in preventing HSV-2 transmission are warranted.","container-title":"Annals of Internal Medicine","DOI":"10.7326/0003-4819-124-1_part_1-199601010-00002","ISSN":"0003-4819","issue":"1 Pt 1","journalAbbreviation":"Ann Intern Med","language":"eng","note":"PMID: 7503497","page":"8-15","source":"PubMed","title":"Suppression of subclinical shedding of herpes simplex virus type 2 with acyclovir","volume":"124","author":[{"family":"Wald","given":"A."},{"family":"Zeh","given":"J."},{"family":"Barnum","given":"G."},{"family":"Davis","given":"L. G."},{"family":"Corey","given":"L."}],"issued":{"date-parts":[["1996",1,1]]}}}],"schema":"https://github.com/citation-style-language/schema/raw/master/csl-citation.json"} </w:instrText>
      </w:r>
      <w:r>
        <w:rPr>
          <w:rFonts w:cstheme="minorHAnsi"/>
        </w:rPr>
        <w:fldChar w:fldCharType="separate"/>
      </w:r>
      <w:r w:rsidR="00F40B62" w:rsidRPr="00F40B62">
        <w:rPr>
          <w:rFonts w:ascii="Calibri" w:hAnsi="Calibri" w:cs="Calibri"/>
          <w:szCs w:val="24"/>
        </w:rPr>
        <w:t>(127–130)</w:t>
      </w:r>
      <w:r>
        <w:rPr>
          <w:rFonts w:cstheme="minorHAnsi"/>
        </w:rPr>
        <w:fldChar w:fldCharType="end"/>
      </w:r>
      <w:r w:rsidRPr="00AD5969">
        <w:rPr>
          <w:rFonts w:cstheme="minorHAnsi"/>
        </w:rPr>
        <w:t>,</w:t>
      </w:r>
      <w:r>
        <w:rPr>
          <w:rFonts w:cstheme="minorHAnsi"/>
          <w:vertAlign w:val="superscript"/>
        </w:rPr>
        <w:t xml:space="preserve"> </w:t>
      </w:r>
      <w:r w:rsidRPr="00AD5969">
        <w:rPr>
          <w:rFonts w:cstheme="minorHAnsi"/>
        </w:rPr>
        <w:t>and this should be offered to all couples</w:t>
      </w:r>
      <w:r w:rsidR="001312EF">
        <w:rPr>
          <w:rFonts w:cstheme="minorHAnsi"/>
        </w:rPr>
        <w:t xml:space="preserve"> [IV, C]</w:t>
      </w:r>
      <w:r w:rsidR="001312EF" w:rsidRPr="00AD5969">
        <w:rPr>
          <w:rFonts w:cstheme="minorHAnsi"/>
        </w:rPr>
        <w:t>.</w:t>
      </w:r>
    </w:p>
    <w:p w14:paraId="0314D27C" w14:textId="3429EC60" w:rsidR="00F97563" w:rsidRPr="00AF7B24" w:rsidRDefault="001C25D8" w:rsidP="00AF7B24">
      <w:pPr>
        <w:pStyle w:val="ListParagraph"/>
        <w:numPr>
          <w:ilvl w:val="0"/>
          <w:numId w:val="29"/>
        </w:numPr>
        <w:rPr>
          <w:rFonts w:cstheme="minorHAnsi"/>
        </w:rPr>
      </w:pPr>
      <w:r>
        <w:rPr>
          <w:rFonts w:cstheme="minorHAnsi"/>
        </w:rPr>
        <w:t xml:space="preserve">Mothers and pregnant people </w:t>
      </w:r>
      <w:r w:rsidR="00F97563" w:rsidRPr="00AF7B24">
        <w:rPr>
          <w:rFonts w:cstheme="minorHAnsi"/>
        </w:rPr>
        <w:t>without known orolabial herpes should be advised to abstain from receptive oral sex during the third trimester</w:t>
      </w:r>
      <w:r w:rsidR="00AF7B24">
        <w:rPr>
          <w:rFonts w:cstheme="minorHAnsi"/>
        </w:rPr>
        <w:t>,</w:t>
      </w:r>
      <w:r w:rsidR="00F97563" w:rsidRPr="00AF7B24">
        <w:rPr>
          <w:rFonts w:cstheme="minorHAnsi"/>
        </w:rPr>
        <w:t xml:space="preserve"> and the two weeks prior to </w:t>
      </w:r>
      <w:r w:rsidR="00F97563" w:rsidRPr="00AF7B24">
        <w:rPr>
          <w:rFonts w:cstheme="minorHAnsi"/>
        </w:rPr>
        <w:lastRenderedPageBreak/>
        <w:t>this</w:t>
      </w:r>
      <w:r w:rsidR="00AF7B24">
        <w:rPr>
          <w:rFonts w:cstheme="minorHAnsi"/>
        </w:rPr>
        <w:t xml:space="preserve"> (due to the incubation period for presenting with first episode </w:t>
      </w:r>
      <w:r w:rsidR="005114A2">
        <w:rPr>
          <w:rFonts w:cstheme="minorHAnsi"/>
        </w:rPr>
        <w:t>genital</w:t>
      </w:r>
      <w:r w:rsidR="00AF7B24">
        <w:rPr>
          <w:rFonts w:cstheme="minorHAnsi"/>
        </w:rPr>
        <w:t xml:space="preserve"> herpes)</w:t>
      </w:r>
      <w:r w:rsidR="00221D89">
        <w:rPr>
          <w:rFonts w:cstheme="minorHAnsi"/>
        </w:rPr>
        <w:t xml:space="preserve"> to reduce the risk of genital HSV infection</w:t>
      </w:r>
      <w:r w:rsidR="001312EF">
        <w:rPr>
          <w:rFonts w:cstheme="minorHAnsi"/>
        </w:rPr>
        <w:t xml:space="preserve"> [IV, C]</w:t>
      </w:r>
      <w:r w:rsidR="001312EF" w:rsidRPr="00AD5969">
        <w:rPr>
          <w:rFonts w:cstheme="minorHAnsi"/>
        </w:rPr>
        <w:t>.</w:t>
      </w:r>
      <w:r w:rsidR="00C16E54">
        <w:rPr>
          <w:rFonts w:cstheme="minorHAnsi"/>
        </w:rPr>
        <w:t xml:space="preserve"> Undertaking serology in this situation may help guide the discussion. </w:t>
      </w:r>
    </w:p>
    <w:p w14:paraId="3A0FF5F2" w14:textId="77777777" w:rsidR="00B67272" w:rsidRPr="00AD5969" w:rsidRDefault="00B67272" w:rsidP="00E46C48">
      <w:pPr>
        <w:rPr>
          <w:rFonts w:cstheme="minorHAnsi"/>
          <w:b/>
        </w:rPr>
      </w:pPr>
    </w:p>
    <w:p w14:paraId="1867A51A" w14:textId="77777777" w:rsidR="0070046E" w:rsidRPr="005114A2" w:rsidRDefault="0070046E" w:rsidP="00E46C48">
      <w:pPr>
        <w:rPr>
          <w:rFonts w:cstheme="minorHAnsi"/>
          <w:b/>
        </w:rPr>
      </w:pPr>
      <w:r w:rsidRPr="005114A2">
        <w:rPr>
          <w:rFonts w:cstheme="minorHAnsi"/>
          <w:b/>
        </w:rPr>
        <w:t>Use of serology in clinically discordant couples</w:t>
      </w:r>
    </w:p>
    <w:p w14:paraId="5D0990F7" w14:textId="771372F7" w:rsidR="0070046E" w:rsidRDefault="0070046E" w:rsidP="00AF7B24">
      <w:pPr>
        <w:pStyle w:val="NormalWeb"/>
        <w:numPr>
          <w:ilvl w:val="0"/>
          <w:numId w:val="30"/>
        </w:numPr>
        <w:shd w:val="clear" w:color="auto" w:fill="FFFFFF"/>
        <w:spacing w:before="0" w:beforeAutospacing="0"/>
        <w:rPr>
          <w:rFonts w:asciiTheme="minorHAnsi" w:hAnsiTheme="minorHAnsi" w:cstheme="minorHAnsi"/>
          <w:sz w:val="22"/>
          <w:szCs w:val="22"/>
        </w:rPr>
      </w:pPr>
      <w:r w:rsidRPr="00AD5969">
        <w:rPr>
          <w:rFonts w:asciiTheme="minorHAnsi" w:hAnsiTheme="minorHAnsi" w:cstheme="minorHAnsi"/>
          <w:sz w:val="22"/>
          <w:szCs w:val="22"/>
        </w:rPr>
        <w:t xml:space="preserve">Routine HSV-2 serologic </w:t>
      </w:r>
      <w:r w:rsidRPr="001C25D8">
        <w:rPr>
          <w:rFonts w:asciiTheme="minorHAnsi" w:hAnsiTheme="minorHAnsi" w:cstheme="minorHAnsi"/>
          <w:sz w:val="22"/>
          <w:szCs w:val="22"/>
        </w:rPr>
        <w:t xml:space="preserve">screening of </w:t>
      </w:r>
      <w:r w:rsidR="001C25D8" w:rsidRPr="00F115A6">
        <w:rPr>
          <w:rFonts w:asciiTheme="minorHAnsi" w:hAnsiTheme="minorHAnsi" w:cstheme="minorHAnsi"/>
          <w:sz w:val="22"/>
          <w:szCs w:val="22"/>
        </w:rPr>
        <w:t xml:space="preserve">mothers and pregnant people </w:t>
      </w:r>
      <w:r w:rsidRPr="00AD5969">
        <w:rPr>
          <w:rFonts w:asciiTheme="minorHAnsi" w:hAnsiTheme="minorHAnsi" w:cstheme="minorHAnsi"/>
          <w:sz w:val="22"/>
          <w:szCs w:val="22"/>
        </w:rPr>
        <w:t xml:space="preserve">is not </w:t>
      </w:r>
      <w:r w:rsidRPr="001312EF">
        <w:rPr>
          <w:rFonts w:asciiTheme="minorHAnsi" w:hAnsiTheme="minorHAnsi" w:cstheme="minorHAnsi"/>
          <w:sz w:val="22"/>
          <w:szCs w:val="22"/>
        </w:rPr>
        <w:t>recommended</w:t>
      </w:r>
      <w:r w:rsidR="00111B21" w:rsidRPr="001312EF">
        <w:rPr>
          <w:rFonts w:asciiTheme="minorHAnsi" w:hAnsiTheme="minorHAnsi" w:cstheme="minorHAnsi"/>
          <w:sz w:val="22"/>
          <w:szCs w:val="22"/>
        </w:rPr>
        <w:t xml:space="preserve"> </w:t>
      </w:r>
      <w:r w:rsidR="00111B21" w:rsidRPr="001312EF">
        <w:rPr>
          <w:rFonts w:asciiTheme="minorHAnsi" w:hAnsiTheme="minorHAnsi" w:cstheme="minorHAnsi"/>
          <w:sz w:val="22"/>
          <w:szCs w:val="22"/>
        </w:rPr>
        <w:fldChar w:fldCharType="begin"/>
      </w:r>
      <w:r w:rsidR="00F40B62">
        <w:rPr>
          <w:rFonts w:asciiTheme="minorHAnsi" w:hAnsiTheme="minorHAnsi" w:cstheme="minorHAnsi"/>
          <w:sz w:val="22"/>
          <w:szCs w:val="22"/>
        </w:rPr>
        <w:instrText xml:space="preserve"> ADDIN ZOTERO_ITEM CSL_CITATION {"citationID":"xcnHGSMX","properties":{"formattedCitation":"(131)","plainCitation":"(131)","noteIndex":0},"citationItems":[{"id":12359,"uris":["http://zotero.org/users/9828707/items/FLLWNXM3"],"uri":["http://zotero.org/users/9828707/items/FLLWNXM3"],"itemData":{"id":12359,"type":"article-journal","title":"Antenatal screening for HSV-1 and HSV-2 infection to prevent neonatal herpes infection","URL":"https://view-health-screening-recommendations.service.gov.uk/genital-herpes/","author":[{"family":"UK National Screening Committee","given":""}],"issued":{"date-parts":[["2018"]]}}}],"schema":"https://github.com/citation-style-language/schema/raw/master/csl-citation.json"} </w:instrText>
      </w:r>
      <w:r w:rsidR="00111B21" w:rsidRPr="001312EF">
        <w:rPr>
          <w:rFonts w:asciiTheme="minorHAnsi" w:hAnsiTheme="minorHAnsi" w:cstheme="minorHAnsi"/>
          <w:sz w:val="22"/>
          <w:szCs w:val="22"/>
        </w:rPr>
        <w:fldChar w:fldCharType="separate"/>
      </w:r>
      <w:r w:rsidR="00F40B62" w:rsidRPr="00F40B62">
        <w:rPr>
          <w:rFonts w:ascii="Calibri" w:hAnsi="Calibri" w:cs="Calibri"/>
          <w:sz w:val="22"/>
        </w:rPr>
        <w:t>(131)</w:t>
      </w:r>
      <w:r w:rsidR="00111B21" w:rsidRPr="001312EF">
        <w:rPr>
          <w:rFonts w:asciiTheme="minorHAnsi" w:hAnsiTheme="minorHAnsi" w:cstheme="minorHAnsi"/>
          <w:sz w:val="22"/>
          <w:szCs w:val="22"/>
        </w:rPr>
        <w:fldChar w:fldCharType="end"/>
      </w:r>
      <w:r w:rsidR="001312EF" w:rsidRPr="001312EF">
        <w:rPr>
          <w:rFonts w:asciiTheme="minorHAnsi" w:hAnsiTheme="minorHAnsi" w:cstheme="minorHAnsi"/>
          <w:sz w:val="22"/>
          <w:szCs w:val="22"/>
        </w:rPr>
        <w:t xml:space="preserve"> [IV, C].</w:t>
      </w:r>
    </w:p>
    <w:p w14:paraId="26423185" w14:textId="78E342BF" w:rsidR="005114A2" w:rsidRPr="001312EF" w:rsidRDefault="005114A2" w:rsidP="00AF7B24">
      <w:pPr>
        <w:pStyle w:val="NormalWeb"/>
        <w:numPr>
          <w:ilvl w:val="0"/>
          <w:numId w:val="30"/>
        </w:numPr>
        <w:shd w:val="clear" w:color="auto" w:fill="FFFFFF"/>
        <w:spacing w:before="0" w:beforeAutospacing="0"/>
        <w:rPr>
          <w:rFonts w:asciiTheme="minorHAnsi" w:hAnsiTheme="minorHAnsi" w:cstheme="minorHAnsi"/>
          <w:sz w:val="22"/>
          <w:szCs w:val="22"/>
        </w:rPr>
      </w:pPr>
      <w:r>
        <w:rPr>
          <w:rFonts w:asciiTheme="minorHAnsi" w:hAnsiTheme="minorHAnsi" w:cstheme="minorHAnsi"/>
          <w:sz w:val="22"/>
          <w:szCs w:val="22"/>
        </w:rPr>
        <w:t xml:space="preserve">In couples who are clinically discordant, undertake type-specific </w:t>
      </w:r>
      <w:r w:rsidRPr="001312EF">
        <w:rPr>
          <w:rFonts w:asciiTheme="minorHAnsi" w:hAnsiTheme="minorHAnsi" w:cstheme="minorHAnsi"/>
          <w:sz w:val="22"/>
          <w:szCs w:val="22"/>
        </w:rPr>
        <w:t>herpes serology in both the pregnant woman or person, and the partner known to have genital herpes</w:t>
      </w:r>
      <w:r w:rsidR="001312EF" w:rsidRPr="001312EF">
        <w:rPr>
          <w:rFonts w:asciiTheme="minorHAnsi" w:hAnsiTheme="minorHAnsi" w:cstheme="minorHAnsi"/>
          <w:sz w:val="22"/>
          <w:szCs w:val="22"/>
        </w:rPr>
        <w:t xml:space="preserve"> [IV, C].</w:t>
      </w:r>
    </w:p>
    <w:p w14:paraId="71300FC3" w14:textId="751EA844" w:rsidR="004859F5" w:rsidRPr="001312EF" w:rsidRDefault="004859F5" w:rsidP="00AF7B24">
      <w:pPr>
        <w:pStyle w:val="NormalWeb"/>
        <w:numPr>
          <w:ilvl w:val="0"/>
          <w:numId w:val="30"/>
        </w:numPr>
        <w:shd w:val="clear" w:color="auto" w:fill="FFFFFF"/>
        <w:spacing w:before="0" w:beforeAutospacing="0"/>
        <w:rPr>
          <w:rFonts w:asciiTheme="minorHAnsi" w:hAnsiTheme="minorHAnsi" w:cstheme="minorHAnsi"/>
          <w:sz w:val="22"/>
          <w:szCs w:val="22"/>
        </w:rPr>
      </w:pPr>
      <w:r w:rsidRPr="001312EF">
        <w:rPr>
          <w:rFonts w:asciiTheme="minorHAnsi" w:hAnsiTheme="minorHAnsi" w:cstheme="minorHAnsi"/>
          <w:sz w:val="22"/>
          <w:szCs w:val="22"/>
        </w:rPr>
        <w:t xml:space="preserve">When a pregnant woman or person is in a clinically discordant partnership and tests positive for HSV-2 on serology, manage as per recurrent disease. HSV-1 serology does not differentiate site of infection and so may indicate </w:t>
      </w:r>
      <w:proofErr w:type="spellStart"/>
      <w:r w:rsidRPr="001312EF">
        <w:rPr>
          <w:rFonts w:asciiTheme="minorHAnsi" w:hAnsiTheme="minorHAnsi" w:cstheme="minorHAnsi"/>
          <w:sz w:val="22"/>
          <w:szCs w:val="22"/>
        </w:rPr>
        <w:t>oro</w:t>
      </w:r>
      <w:proofErr w:type="spellEnd"/>
      <w:r w:rsidRPr="001312EF">
        <w:rPr>
          <w:rFonts w:asciiTheme="minorHAnsi" w:hAnsiTheme="minorHAnsi" w:cstheme="minorHAnsi"/>
          <w:sz w:val="22"/>
          <w:szCs w:val="22"/>
        </w:rPr>
        <w:t>-labial infection</w:t>
      </w:r>
      <w:r w:rsidR="00BF5BE2">
        <w:rPr>
          <w:rFonts w:asciiTheme="minorHAnsi" w:hAnsiTheme="minorHAnsi" w:cstheme="minorHAnsi"/>
          <w:sz w:val="22"/>
          <w:szCs w:val="22"/>
        </w:rPr>
        <w:t xml:space="preserve"> or genital infection</w:t>
      </w:r>
      <w:r w:rsidR="001312EF">
        <w:rPr>
          <w:rFonts w:asciiTheme="minorHAnsi" w:hAnsiTheme="minorHAnsi" w:cstheme="minorHAnsi"/>
          <w:sz w:val="22"/>
          <w:szCs w:val="22"/>
        </w:rPr>
        <w:t xml:space="preserve"> [IV, C]</w:t>
      </w:r>
      <w:r w:rsidRPr="001312EF">
        <w:rPr>
          <w:rFonts w:asciiTheme="minorHAnsi" w:hAnsiTheme="minorHAnsi" w:cstheme="minorHAnsi"/>
          <w:sz w:val="22"/>
          <w:szCs w:val="22"/>
        </w:rPr>
        <w:t>.</w:t>
      </w:r>
    </w:p>
    <w:p w14:paraId="43D05442" w14:textId="5B869E0E" w:rsidR="0070046E" w:rsidRDefault="0070046E" w:rsidP="0070046E">
      <w:pPr>
        <w:pStyle w:val="NormalWeb"/>
        <w:shd w:val="clear" w:color="auto" w:fill="FFFFFF"/>
        <w:spacing w:before="0" w:beforeAutospacing="0"/>
        <w:rPr>
          <w:rFonts w:asciiTheme="minorHAnsi" w:hAnsiTheme="minorHAnsi" w:cstheme="minorHAnsi"/>
          <w:sz w:val="22"/>
          <w:szCs w:val="22"/>
        </w:rPr>
      </w:pPr>
      <w:r w:rsidRPr="00AD5969">
        <w:rPr>
          <w:rFonts w:asciiTheme="minorHAnsi" w:hAnsiTheme="minorHAnsi" w:cstheme="minorHAnsi"/>
          <w:sz w:val="22"/>
          <w:szCs w:val="22"/>
        </w:rPr>
        <w:t xml:space="preserve">Type-specific serologic tests may be useful for </w:t>
      </w:r>
      <w:r w:rsidRPr="001C25D8">
        <w:rPr>
          <w:rFonts w:asciiTheme="minorHAnsi" w:hAnsiTheme="minorHAnsi" w:cstheme="minorHAnsi"/>
          <w:sz w:val="22"/>
          <w:szCs w:val="22"/>
        </w:rPr>
        <w:t xml:space="preserve">identifying </w:t>
      </w:r>
      <w:r w:rsidR="001C25D8" w:rsidRPr="00F115A6">
        <w:rPr>
          <w:rFonts w:asciiTheme="minorHAnsi" w:hAnsiTheme="minorHAnsi" w:cstheme="minorHAnsi"/>
          <w:sz w:val="22"/>
          <w:szCs w:val="22"/>
        </w:rPr>
        <w:t xml:space="preserve">mothers and pregnant people </w:t>
      </w:r>
      <w:r w:rsidRPr="00AD5969">
        <w:rPr>
          <w:rFonts w:asciiTheme="minorHAnsi" w:hAnsiTheme="minorHAnsi" w:cstheme="minorHAnsi"/>
          <w:sz w:val="22"/>
          <w:szCs w:val="22"/>
        </w:rPr>
        <w:t xml:space="preserve">at risk for HSV infection </w:t>
      </w:r>
      <w:r w:rsidR="00597D04" w:rsidRPr="00AD5969">
        <w:rPr>
          <w:rFonts w:asciiTheme="minorHAnsi" w:hAnsiTheme="minorHAnsi" w:cstheme="minorHAnsi"/>
          <w:sz w:val="22"/>
          <w:szCs w:val="22"/>
        </w:rPr>
        <w:t>acquisition due to having a clinically discordant sexual partner, to guide counselling to reduce acquisition risk.</w:t>
      </w:r>
      <w:r w:rsidRPr="00AD5969">
        <w:rPr>
          <w:rFonts w:asciiTheme="minorHAnsi" w:hAnsiTheme="minorHAnsi" w:cstheme="minorHAnsi"/>
          <w:sz w:val="22"/>
          <w:szCs w:val="22"/>
        </w:rPr>
        <w:t xml:space="preserve"> </w:t>
      </w:r>
      <w:r w:rsidR="00597D04" w:rsidRPr="00AD5969">
        <w:rPr>
          <w:rFonts w:asciiTheme="minorHAnsi" w:hAnsiTheme="minorHAnsi" w:cstheme="minorHAnsi"/>
          <w:sz w:val="22"/>
          <w:szCs w:val="22"/>
        </w:rPr>
        <w:t xml:space="preserve">Serologic tests may also be useful for </w:t>
      </w:r>
      <w:r w:rsidR="001C25D8" w:rsidRPr="004A1E2E">
        <w:rPr>
          <w:rFonts w:asciiTheme="minorHAnsi" w:hAnsiTheme="minorHAnsi" w:cstheme="minorHAnsi"/>
          <w:sz w:val="22"/>
          <w:szCs w:val="22"/>
        </w:rPr>
        <w:t xml:space="preserve">mothers and pregnant people </w:t>
      </w:r>
      <w:r w:rsidR="00597D04" w:rsidRPr="00AD5969">
        <w:rPr>
          <w:rFonts w:asciiTheme="minorHAnsi" w:hAnsiTheme="minorHAnsi" w:cstheme="minorHAnsi"/>
          <w:sz w:val="22"/>
          <w:szCs w:val="22"/>
        </w:rPr>
        <w:t xml:space="preserve">with a history of genital ulceration with no confirmed diagnosis of genital herpes or another cause of the ulceration. </w:t>
      </w:r>
    </w:p>
    <w:p w14:paraId="096CFE06" w14:textId="02C066EB" w:rsidR="00F97563" w:rsidRPr="00885663" w:rsidRDefault="005114A2" w:rsidP="0070046E">
      <w:pPr>
        <w:pStyle w:val="NormalWeb"/>
        <w:shd w:val="clear" w:color="auto" w:fill="FFFFFF"/>
        <w:spacing w:before="0" w:beforeAutospacing="0"/>
        <w:rPr>
          <w:rFonts w:asciiTheme="minorHAnsi" w:hAnsiTheme="minorHAnsi" w:cstheme="minorHAnsi"/>
          <w:sz w:val="22"/>
          <w:szCs w:val="22"/>
        </w:rPr>
      </w:pPr>
      <w:r>
        <w:rPr>
          <w:rFonts w:asciiTheme="minorHAnsi" w:hAnsiTheme="minorHAnsi" w:cstheme="minorHAnsi"/>
          <w:sz w:val="22"/>
          <w:szCs w:val="22"/>
        </w:rPr>
        <w:t>I</w:t>
      </w:r>
      <w:r w:rsidR="00F97563">
        <w:rPr>
          <w:rFonts w:asciiTheme="minorHAnsi" w:hAnsiTheme="minorHAnsi" w:cstheme="minorHAnsi"/>
          <w:sz w:val="22"/>
          <w:szCs w:val="22"/>
        </w:rPr>
        <w:t xml:space="preserve">nterpretation of serology </w:t>
      </w:r>
      <w:r w:rsidR="00354DAB">
        <w:rPr>
          <w:rFonts w:asciiTheme="minorHAnsi" w:hAnsiTheme="minorHAnsi" w:cstheme="minorHAnsi"/>
          <w:sz w:val="22"/>
          <w:szCs w:val="22"/>
        </w:rPr>
        <w:t xml:space="preserve">results is </w:t>
      </w:r>
      <w:r w:rsidR="00F97563">
        <w:rPr>
          <w:rFonts w:asciiTheme="minorHAnsi" w:hAnsiTheme="minorHAnsi" w:cstheme="minorHAnsi"/>
          <w:sz w:val="22"/>
          <w:szCs w:val="22"/>
        </w:rPr>
        <w:t>discussed in the BASHH Herpes guidelines and advice provided here should be reviewed with these guideline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x1sbSIDT","properties":{"formattedCitation":"(1)","plainCitation":"(1)","noteIndex":0},"citationItems":[{"id":12333,"uris":["http://zotero.org/users/9828707/items/X8Q7I3H8"],"uri":["http://zotero.org/users/9828707/items/X8Q7I3H8"],"itemData":{"id":12333,"type":"article-journal","title":"2022 UK National Guideline for the Management of Anogenital Herpes","URL":"bashh.org","author":[{"family":"Patel","given":"Raj"},{"family":"Green","given":"John"},{"family":"Moran","given":"Benjamin"},{"family":"Clarke","given":"Emily"},{"family":"Seneviratne","given":"Kanchana"},{"family":"Evans","given":"Ceri"},{"family":"Young","given":"Felicity"},{"family":"Nicholson","given":"Marian"},{"family":"Pelosi","given":"Emanuela"},{"family":"Foley","given":"Elizabeth"}],"issued":{"date-parts":[["2023"]]}}}],"schema":"https://github.com/citation-style-language/schema/raw/master/csl-citation.json"} </w:instrText>
      </w:r>
      <w:r>
        <w:rPr>
          <w:rFonts w:asciiTheme="minorHAnsi" w:hAnsiTheme="minorHAnsi" w:cstheme="minorHAnsi"/>
          <w:sz w:val="22"/>
          <w:szCs w:val="22"/>
        </w:rPr>
        <w:fldChar w:fldCharType="separate"/>
      </w:r>
      <w:r w:rsidRPr="005114A2">
        <w:rPr>
          <w:rFonts w:ascii="Calibri" w:hAnsi="Calibri" w:cs="Calibri"/>
          <w:sz w:val="22"/>
        </w:rPr>
        <w:t>(1)</w:t>
      </w:r>
      <w:r>
        <w:rPr>
          <w:rFonts w:asciiTheme="minorHAnsi" w:hAnsiTheme="minorHAnsi" w:cstheme="minorHAnsi"/>
          <w:sz w:val="22"/>
          <w:szCs w:val="22"/>
        </w:rPr>
        <w:fldChar w:fldCharType="end"/>
      </w:r>
      <w:r w:rsidR="00F97563">
        <w:rPr>
          <w:rFonts w:asciiTheme="minorHAnsi" w:hAnsiTheme="minorHAnsi" w:cstheme="minorHAnsi"/>
          <w:sz w:val="22"/>
          <w:szCs w:val="22"/>
        </w:rPr>
        <w:t>.</w:t>
      </w:r>
      <w:r w:rsidR="00885663">
        <w:rPr>
          <w:rFonts w:asciiTheme="minorHAnsi" w:hAnsiTheme="minorHAnsi" w:cstheme="minorHAnsi"/>
          <w:sz w:val="22"/>
          <w:szCs w:val="22"/>
          <w:vertAlign w:val="superscript"/>
        </w:rPr>
        <w:t xml:space="preserve"> </w:t>
      </w:r>
      <w:r w:rsidR="00885663">
        <w:rPr>
          <w:rFonts w:asciiTheme="minorHAnsi" w:hAnsiTheme="minorHAnsi" w:cstheme="minorHAnsi"/>
          <w:sz w:val="22"/>
          <w:szCs w:val="22"/>
        </w:rPr>
        <w:t>It is important to remember however that serology may be both falsely positive or negative</w:t>
      </w:r>
      <w:r w:rsidR="00002667">
        <w:rPr>
          <w:rFonts w:asciiTheme="minorHAnsi" w:hAnsiTheme="minorHAnsi" w:cstheme="minorHAnsi"/>
          <w:sz w:val="22"/>
          <w:szCs w:val="22"/>
        </w:rPr>
        <w:t>, and positive predictive test value in people who have never had genital lesions may be low</w:t>
      </w:r>
      <w:r w:rsidR="00E51816">
        <w:rPr>
          <w:rFonts w:asciiTheme="minorHAnsi" w:hAnsiTheme="minorHAnsi" w:cstheme="minorHAnsi"/>
          <w:sz w:val="22"/>
          <w:szCs w:val="22"/>
        </w:rPr>
        <w:t xml:space="preserve"> </w:t>
      </w:r>
      <w:r w:rsidR="00E51816">
        <w:rPr>
          <w:rFonts w:asciiTheme="minorHAnsi" w:hAnsiTheme="minorHAnsi" w:cstheme="minorHAnsi"/>
          <w:sz w:val="22"/>
          <w:szCs w:val="22"/>
        </w:rPr>
        <w:fldChar w:fldCharType="begin"/>
      </w:r>
      <w:r w:rsidR="00F40B62">
        <w:rPr>
          <w:rFonts w:asciiTheme="minorHAnsi" w:hAnsiTheme="minorHAnsi" w:cstheme="minorHAnsi"/>
          <w:sz w:val="22"/>
          <w:szCs w:val="22"/>
        </w:rPr>
        <w:instrText xml:space="preserve"> ADDIN ZOTERO_ITEM CSL_CITATION {"citationID":"kq1ZHljX","properties":{"formattedCitation":"(131)","plainCitation":"(131)","noteIndex":0},"citationItems":[{"id":12359,"uris":["http://zotero.org/users/9828707/items/FLLWNXM3"],"uri":["http://zotero.org/users/9828707/items/FLLWNXM3"],"itemData":{"id":12359,"type":"article-journal","title":"Antenatal screening for HSV-1 and HSV-2 infection to prevent neonatal herpes infection","URL":"https://view-health-screening-recommendations.service.gov.uk/genital-herpes/","author":[{"family":"UK National Screening Committee","given":""}],"issued":{"date-parts":[["2018"]]}}}],"schema":"https://github.com/citation-style-language/schema/raw/master/csl-citation.json"} </w:instrText>
      </w:r>
      <w:r w:rsidR="00E51816">
        <w:rPr>
          <w:rFonts w:asciiTheme="minorHAnsi" w:hAnsiTheme="minorHAnsi" w:cstheme="minorHAnsi"/>
          <w:sz w:val="22"/>
          <w:szCs w:val="22"/>
        </w:rPr>
        <w:fldChar w:fldCharType="separate"/>
      </w:r>
      <w:r w:rsidR="00F40B62" w:rsidRPr="00F40B62">
        <w:rPr>
          <w:rFonts w:ascii="Calibri" w:hAnsi="Calibri" w:cs="Calibri"/>
          <w:sz w:val="22"/>
        </w:rPr>
        <w:t>(131)</w:t>
      </w:r>
      <w:r w:rsidR="00E51816">
        <w:rPr>
          <w:rFonts w:asciiTheme="minorHAnsi" w:hAnsiTheme="minorHAnsi" w:cstheme="minorHAnsi"/>
          <w:sz w:val="22"/>
          <w:szCs w:val="22"/>
        </w:rPr>
        <w:fldChar w:fldCharType="end"/>
      </w:r>
      <w:r w:rsidR="00002667">
        <w:rPr>
          <w:rFonts w:asciiTheme="minorHAnsi" w:hAnsiTheme="minorHAnsi" w:cstheme="minorHAnsi"/>
          <w:sz w:val="22"/>
          <w:szCs w:val="22"/>
        </w:rPr>
        <w:t xml:space="preserve">. Serology can </w:t>
      </w:r>
      <w:r w:rsidR="00885663">
        <w:rPr>
          <w:rFonts w:asciiTheme="minorHAnsi" w:hAnsiTheme="minorHAnsi" w:cstheme="minorHAnsi"/>
          <w:sz w:val="22"/>
          <w:szCs w:val="22"/>
        </w:rPr>
        <w:t xml:space="preserve">therefore only be used to guide advice around prevention of transmission rather than provide an absolute guarantee of herpes status. Expert virologist advice around interpretation of serological results may be helpful to guide advice. </w:t>
      </w:r>
    </w:p>
    <w:p w14:paraId="5630AD66" w14:textId="77777777" w:rsidR="00B67272" w:rsidRPr="00AD5969" w:rsidRDefault="00B67272" w:rsidP="00E46C48">
      <w:pPr>
        <w:rPr>
          <w:rFonts w:cstheme="minorHAnsi"/>
          <w:b/>
        </w:rPr>
      </w:pPr>
    </w:p>
    <w:p w14:paraId="61829076" w14:textId="77777777" w:rsidR="00B67272" w:rsidRPr="00AD5969" w:rsidRDefault="00B67272" w:rsidP="00E46C48">
      <w:pPr>
        <w:rPr>
          <w:rFonts w:cstheme="minorHAnsi"/>
          <w:b/>
        </w:rPr>
      </w:pPr>
    </w:p>
    <w:p w14:paraId="545818DE" w14:textId="77777777" w:rsidR="007A1FF6" w:rsidRDefault="007A1FF6">
      <w:pPr>
        <w:rPr>
          <w:rFonts w:cstheme="minorHAnsi"/>
          <w:b/>
        </w:rPr>
      </w:pPr>
      <w:r>
        <w:rPr>
          <w:rFonts w:cstheme="minorHAnsi"/>
          <w:b/>
        </w:rPr>
        <w:br w:type="page"/>
      </w:r>
    </w:p>
    <w:p w14:paraId="68E66413" w14:textId="408A482C" w:rsidR="000B6BFA" w:rsidRPr="00AD5969" w:rsidRDefault="00AB792E">
      <w:pPr>
        <w:rPr>
          <w:rFonts w:cstheme="minorHAnsi"/>
          <w:b/>
        </w:rPr>
      </w:pPr>
      <w:r w:rsidRPr="00AD5969">
        <w:rPr>
          <w:rFonts w:cstheme="minorHAnsi"/>
          <w:b/>
        </w:rPr>
        <w:lastRenderedPageBreak/>
        <w:t>1</w:t>
      </w:r>
      <w:r w:rsidR="0020432C">
        <w:rPr>
          <w:rFonts w:cstheme="minorHAnsi"/>
          <w:b/>
        </w:rPr>
        <w:t>2</w:t>
      </w:r>
      <w:r w:rsidRPr="00AD5969">
        <w:rPr>
          <w:rFonts w:cstheme="minorHAnsi"/>
          <w:b/>
        </w:rPr>
        <w:t xml:space="preserve">. Performance measures </w:t>
      </w:r>
    </w:p>
    <w:p w14:paraId="741593E0" w14:textId="020FD997" w:rsidR="005114A2" w:rsidRDefault="001C25D8" w:rsidP="005114A2">
      <w:pPr>
        <w:pStyle w:val="ListParagraph"/>
        <w:numPr>
          <w:ilvl w:val="0"/>
          <w:numId w:val="23"/>
        </w:numPr>
        <w:rPr>
          <w:rFonts w:cstheme="minorHAnsi"/>
        </w:rPr>
      </w:pPr>
      <w:r>
        <w:rPr>
          <w:rFonts w:cstheme="minorHAnsi"/>
        </w:rPr>
        <w:t>M</w:t>
      </w:r>
      <w:r w:rsidRPr="004A1E2E">
        <w:rPr>
          <w:rFonts w:cstheme="minorHAnsi"/>
        </w:rPr>
        <w:t xml:space="preserve">others and pregnant people </w:t>
      </w:r>
      <w:r w:rsidR="00F56362">
        <w:t xml:space="preserve">with genital ulcers should have an anogenital </w:t>
      </w:r>
      <w:r w:rsidR="00BF5BE2">
        <w:t xml:space="preserve">ulcer </w:t>
      </w:r>
      <w:r w:rsidR="00F56362">
        <w:t xml:space="preserve">panel of PCR tests performed to include type </w:t>
      </w:r>
      <w:r w:rsidR="005114A2" w:rsidRPr="005114A2">
        <w:rPr>
          <w:rFonts w:cstheme="minorHAnsi"/>
        </w:rPr>
        <w:t>specific HSV,</w:t>
      </w:r>
      <w:r w:rsidR="00BC624B">
        <w:rPr>
          <w:rFonts w:cstheme="minorHAnsi"/>
        </w:rPr>
        <w:t xml:space="preserve"> and if appropriate</w:t>
      </w:r>
      <w:r w:rsidR="005114A2" w:rsidRPr="005114A2">
        <w:rPr>
          <w:rFonts w:cstheme="minorHAnsi"/>
        </w:rPr>
        <w:t xml:space="preserve"> varicella zoster virus (VZV) and </w:t>
      </w:r>
      <w:r w:rsidR="005114A2" w:rsidRPr="005114A2">
        <w:rPr>
          <w:rFonts w:cstheme="minorHAnsi"/>
          <w:i/>
          <w:iCs/>
        </w:rPr>
        <w:t>Treponema pallidum</w:t>
      </w:r>
      <w:r w:rsidR="005114A2" w:rsidRPr="005114A2">
        <w:rPr>
          <w:rFonts w:cstheme="minorHAnsi"/>
        </w:rPr>
        <w:t xml:space="preserve"> for syphilis. Target </w:t>
      </w:r>
      <w:r w:rsidR="00BC624B">
        <w:rPr>
          <w:rFonts w:cstheme="minorHAnsi"/>
        </w:rPr>
        <w:t>97</w:t>
      </w:r>
      <w:r w:rsidR="005114A2" w:rsidRPr="005114A2">
        <w:rPr>
          <w:rFonts w:cstheme="minorHAnsi"/>
        </w:rPr>
        <w:t>%</w:t>
      </w:r>
    </w:p>
    <w:p w14:paraId="6E3788CB" w14:textId="77777777" w:rsidR="005114A2" w:rsidRPr="005114A2" w:rsidRDefault="005114A2" w:rsidP="005114A2">
      <w:pPr>
        <w:pStyle w:val="ListParagraph"/>
        <w:ind w:left="360"/>
        <w:rPr>
          <w:rFonts w:cstheme="minorHAnsi"/>
        </w:rPr>
      </w:pPr>
    </w:p>
    <w:p w14:paraId="5325BB63" w14:textId="48F7EA31" w:rsidR="00F56362" w:rsidRDefault="005114A2" w:rsidP="005114A2">
      <w:pPr>
        <w:pStyle w:val="ListParagraph"/>
        <w:numPr>
          <w:ilvl w:val="0"/>
          <w:numId w:val="23"/>
        </w:numPr>
      </w:pPr>
      <w:r w:rsidRPr="00A61F2E">
        <w:rPr>
          <w:rFonts w:cstheme="minorHAnsi"/>
        </w:rPr>
        <w:t xml:space="preserve">At the first antenatal (booking) appointment (and later if appropriate), all </w:t>
      </w:r>
      <w:r w:rsidR="001C25D8" w:rsidRPr="004A1E2E">
        <w:rPr>
          <w:rFonts w:cstheme="minorHAnsi"/>
        </w:rPr>
        <w:t xml:space="preserve">mothers and pregnant people </w:t>
      </w:r>
      <w:r w:rsidRPr="00A61F2E">
        <w:rPr>
          <w:rFonts w:cstheme="minorHAnsi"/>
        </w:rPr>
        <w:t>should have a discussion and be given information on infections that can impact on the baby in pregnancy or during birth (including herpes simplex virus)</w:t>
      </w:r>
      <w:r>
        <w:rPr>
          <w:rFonts w:cstheme="minorHAnsi"/>
        </w:rPr>
        <w:t xml:space="preserve"> </w:t>
      </w:r>
      <w:r>
        <w:rPr>
          <w:rFonts w:cstheme="minorHAnsi"/>
        </w:rPr>
        <w:fldChar w:fldCharType="begin"/>
      </w:r>
      <w:r w:rsidR="00F40B62">
        <w:rPr>
          <w:rFonts w:cstheme="minorHAnsi"/>
        </w:rPr>
        <w:instrText xml:space="preserve"> ADDIN ZOTERO_ITEM CSL_CITATION {"citationID":"rPPz3Y1x","properties":{"formattedCitation":"(50)","plainCitation":"(50)","noteIndex":0},"citationItems":[{"id":229,"uris":["http://zotero.org/users/9828707/items/VMKJ9F8P"],"uri":["http://zotero.org/users/9828707/items/VMKJ9F8P"],"itemData":{"id":229,"type":"article-journal","abstract":"This guideline covers the routine antenatal care that women and their babies should receive. It aims to ensure that pregnant women are offered regular check</w:instrText>
      </w:r>
      <w:r w:rsidR="00F40B62">
        <w:rPr>
          <w:rFonts w:ascii="Cambria Math" w:hAnsi="Cambria Math" w:cs="Cambria Math"/>
        </w:rPr>
        <w:instrText>‑</w:instrText>
      </w:r>
      <w:r w:rsidR="00F40B62">
        <w:rPr>
          <w:rFonts w:cstheme="minorHAnsi"/>
        </w:rPr>
        <w:instrText xml:space="preserve">ups","note":"publisher: NICE","title":"Antenatal care: NICE guideline NG201","URL":"https://www.nice.org.uk/guidance/ng201","author":[{"family":"National Institute for Health and Care Excellence","given":""}],"issued":{"date-parts":[["2021"]]}}}],"schema":"https://github.com/citation-style-language/schema/raw/master/csl-citation.json"} </w:instrText>
      </w:r>
      <w:r>
        <w:rPr>
          <w:rFonts w:cstheme="minorHAnsi"/>
        </w:rPr>
        <w:fldChar w:fldCharType="separate"/>
      </w:r>
      <w:r w:rsidR="00F40B62" w:rsidRPr="00F40B62">
        <w:rPr>
          <w:rFonts w:ascii="Calibri" w:hAnsi="Calibri" w:cs="Calibri"/>
        </w:rPr>
        <w:t>(50)</w:t>
      </w:r>
      <w:r>
        <w:rPr>
          <w:rFonts w:cstheme="minorHAnsi"/>
        </w:rPr>
        <w:fldChar w:fldCharType="end"/>
      </w:r>
      <w:r w:rsidRPr="00A61F2E">
        <w:rPr>
          <w:rFonts w:cstheme="minorHAnsi"/>
        </w:rPr>
        <w:t>.</w:t>
      </w:r>
      <w:r>
        <w:rPr>
          <w:rFonts w:cstheme="minorHAnsi"/>
        </w:rPr>
        <w:t xml:space="preserve"> This should take place regardless of whether they are known to have herpes simplex virus already, or not, and should attempt to identify known or possible genital herpes in the patient and potential </w:t>
      </w:r>
      <w:proofErr w:type="spellStart"/>
      <w:r w:rsidR="00F56362">
        <w:t>serodiscordance</w:t>
      </w:r>
      <w:proofErr w:type="spellEnd"/>
      <w:r w:rsidR="00F56362">
        <w:t xml:space="preserve"> with their partners. </w:t>
      </w:r>
      <w:r>
        <w:t>T</w:t>
      </w:r>
      <w:r w:rsidR="00F56362">
        <w:t xml:space="preserve">arget </w:t>
      </w:r>
      <w:r w:rsidR="00BC624B">
        <w:t>97</w:t>
      </w:r>
      <w:r w:rsidR="00F56362">
        <w:t>%</w:t>
      </w:r>
    </w:p>
    <w:p w14:paraId="6CC6C3DA" w14:textId="77777777" w:rsidR="005114A2" w:rsidRDefault="005114A2" w:rsidP="005114A2">
      <w:pPr>
        <w:pStyle w:val="ListParagraph"/>
        <w:ind w:left="360"/>
      </w:pPr>
    </w:p>
    <w:p w14:paraId="19FEF93F" w14:textId="45D62AC6" w:rsidR="005114A2" w:rsidRPr="00BC624B" w:rsidRDefault="00BC624B" w:rsidP="00BC624B">
      <w:pPr>
        <w:pStyle w:val="ListParagraph"/>
        <w:numPr>
          <w:ilvl w:val="0"/>
          <w:numId w:val="23"/>
        </w:numPr>
        <w:rPr>
          <w:rFonts w:cstheme="minorHAnsi"/>
        </w:rPr>
      </w:pPr>
      <w:r w:rsidRPr="00BC624B">
        <w:rPr>
          <w:rFonts w:eastAsia="Times New Roman" w:cstheme="minorHAnsi"/>
        </w:rPr>
        <w:t>Pregnant women and people presenting with an initial episode of genital herpes should be commenced on acyclovir and referred promptly to a GUM service. If they are in active labour urgent GUM advice should be sought where this is available. Target 97%</w:t>
      </w:r>
    </w:p>
    <w:p w14:paraId="4289F243" w14:textId="77777777" w:rsidR="00BC624B" w:rsidRPr="00BC624B" w:rsidRDefault="00BC624B" w:rsidP="00BC624B">
      <w:pPr>
        <w:pStyle w:val="ListParagraph"/>
        <w:rPr>
          <w:rFonts w:cstheme="minorHAnsi"/>
        </w:rPr>
      </w:pPr>
    </w:p>
    <w:p w14:paraId="7EECC4FE" w14:textId="63E13A0C" w:rsidR="005114A2" w:rsidRDefault="001C25D8" w:rsidP="005114A2">
      <w:pPr>
        <w:pStyle w:val="ListParagraph"/>
        <w:numPr>
          <w:ilvl w:val="0"/>
          <w:numId w:val="23"/>
        </w:numPr>
      </w:pPr>
      <w:r>
        <w:rPr>
          <w:rFonts w:cstheme="minorHAnsi"/>
        </w:rPr>
        <w:t>M</w:t>
      </w:r>
      <w:r w:rsidRPr="004A1E2E">
        <w:rPr>
          <w:rFonts w:cstheme="minorHAnsi"/>
        </w:rPr>
        <w:t>others and pregnant people</w:t>
      </w:r>
      <w:r w:rsidR="004C1A9C">
        <w:t xml:space="preserve"> with genital herpes should be provided with written information on genital herpes in pregnancy</w:t>
      </w:r>
      <w:r w:rsidR="005114A2">
        <w:t>. T</w:t>
      </w:r>
      <w:r w:rsidR="004C1A9C">
        <w:t>arget 90%.</w:t>
      </w:r>
    </w:p>
    <w:p w14:paraId="5C4E4E97" w14:textId="77777777" w:rsidR="005114A2" w:rsidRDefault="005114A2" w:rsidP="005114A2">
      <w:pPr>
        <w:pStyle w:val="ListParagraph"/>
      </w:pPr>
    </w:p>
    <w:p w14:paraId="2BA226A1" w14:textId="77777777" w:rsidR="000B6BFA" w:rsidRPr="00AD5969" w:rsidRDefault="000B6BFA">
      <w:pPr>
        <w:rPr>
          <w:rFonts w:cstheme="minorHAnsi"/>
        </w:rPr>
      </w:pPr>
      <w:r w:rsidRPr="00AD5969">
        <w:rPr>
          <w:rFonts w:cstheme="minorHAnsi"/>
        </w:rPr>
        <w:br w:type="page"/>
      </w:r>
    </w:p>
    <w:p w14:paraId="5E5875BA" w14:textId="1003B3D3" w:rsidR="00AB792E" w:rsidRPr="00AD5969" w:rsidRDefault="00AB792E">
      <w:pPr>
        <w:rPr>
          <w:rFonts w:cstheme="minorHAnsi"/>
          <w:b/>
        </w:rPr>
      </w:pPr>
      <w:r w:rsidRPr="00AD5969">
        <w:rPr>
          <w:rFonts w:cstheme="minorHAnsi"/>
          <w:b/>
        </w:rPr>
        <w:lastRenderedPageBreak/>
        <w:t xml:space="preserve">References </w:t>
      </w:r>
    </w:p>
    <w:p w14:paraId="1723E996" w14:textId="77777777" w:rsidR="00F40B62" w:rsidRDefault="00A754D6" w:rsidP="00F40B62">
      <w:pPr>
        <w:pStyle w:val="Bibliography"/>
      </w:pPr>
      <w:r>
        <w:rPr>
          <w:rFonts w:cstheme="minorHAnsi"/>
          <w:highlight w:val="yellow"/>
        </w:rPr>
        <w:fldChar w:fldCharType="begin"/>
      </w:r>
      <w:r w:rsidR="00111B21">
        <w:rPr>
          <w:rFonts w:cstheme="minorHAnsi"/>
          <w:highlight w:val="yellow"/>
        </w:rPr>
        <w:instrText xml:space="preserve"> ADDIN ZOTERO_BIBL {"uncited":[],"omitted":[],"custom":[]} CSL_BIBLIOGRAPHY </w:instrText>
      </w:r>
      <w:r>
        <w:rPr>
          <w:rFonts w:cstheme="minorHAnsi"/>
          <w:highlight w:val="yellow"/>
        </w:rPr>
        <w:fldChar w:fldCharType="separate"/>
      </w:r>
      <w:r w:rsidR="00F40B62">
        <w:t>1.</w:t>
      </w:r>
      <w:r w:rsidR="00F40B62">
        <w:tab/>
        <w:t>Patel R, Green J, Moran B, Clarke E, Seneviratne K, Evans C, et al. 2022 UK National Guideline for the Management of Anogenital Herpes. 2023; Available from: bashh.org</w:t>
      </w:r>
    </w:p>
    <w:p w14:paraId="57C4E566" w14:textId="77777777" w:rsidR="00F40B62" w:rsidRDefault="00F40B62" w:rsidP="00F40B62">
      <w:pPr>
        <w:pStyle w:val="Bibliography"/>
      </w:pPr>
      <w:r>
        <w:t>2.</w:t>
      </w:r>
      <w:r>
        <w:tab/>
        <w:t xml:space="preserve">Patel R, Kennedy OJ, Clarke E, Geretti A, Nilsen A, Lautenschlager S, et al. 2017 European guidelines for the management of genital herpes. Int J STD AIDS. 2017 Dec;28(14):1366–79. </w:t>
      </w:r>
    </w:p>
    <w:p w14:paraId="37A165F4" w14:textId="77777777" w:rsidR="00F40B62" w:rsidRDefault="00F40B62" w:rsidP="00F40B62">
      <w:pPr>
        <w:pStyle w:val="Bibliography"/>
      </w:pPr>
      <w:r>
        <w:t>3.</w:t>
      </w:r>
      <w:r>
        <w:tab/>
        <w:t xml:space="preserve">Brown ZA, Selke S, Zeh J, Kopelman J, Maslow A, Ashley RL, et al. The acquisition of herpes simplex virus during pregnancy. N Engl J Med. 1997 Aug 21;337(8):509–15. </w:t>
      </w:r>
    </w:p>
    <w:p w14:paraId="45D10AB2" w14:textId="77777777" w:rsidR="00F40B62" w:rsidRDefault="00F40B62" w:rsidP="00F40B62">
      <w:pPr>
        <w:pStyle w:val="Bibliography"/>
      </w:pPr>
      <w:r>
        <w:t>4.</w:t>
      </w:r>
      <w:r>
        <w:tab/>
        <w:t xml:space="preserve">Kimberlin DW. Herpes simplex virus infections of the newborn. Semin Perinatol. 2007 Feb;31(1):19–25. </w:t>
      </w:r>
    </w:p>
    <w:p w14:paraId="7F942C52" w14:textId="77777777" w:rsidR="00F40B62" w:rsidRDefault="00F40B62" w:rsidP="00F40B62">
      <w:pPr>
        <w:pStyle w:val="Bibliography"/>
      </w:pPr>
      <w:r>
        <w:t>5.</w:t>
      </w:r>
      <w:r>
        <w:tab/>
        <w:t>British Paediatric Surveillance Unit. Annual Report 2022-2023. 2023; Available from: https://www.rcpch.ac.uk/work-we-do/bpsu/annual-reports</w:t>
      </w:r>
    </w:p>
    <w:p w14:paraId="727547F0" w14:textId="77777777" w:rsidR="00F40B62" w:rsidRDefault="00F40B62" w:rsidP="00F40B62">
      <w:pPr>
        <w:pStyle w:val="Bibliography"/>
      </w:pPr>
      <w:r>
        <w:t>6.</w:t>
      </w:r>
      <w:r>
        <w:tab/>
        <w:t xml:space="preserve">Corey L, Wald A. Maternal and Neonatal HSV Infections. N Engl J Med. 2009 Oct 1;361(14):1376–85. </w:t>
      </w:r>
    </w:p>
    <w:p w14:paraId="1855AFA9" w14:textId="77777777" w:rsidR="00F40B62" w:rsidRDefault="00F40B62" w:rsidP="00F40B62">
      <w:pPr>
        <w:pStyle w:val="Bibliography"/>
      </w:pPr>
      <w:r>
        <w:t>7.</w:t>
      </w:r>
      <w:r>
        <w:tab/>
        <w:t xml:space="preserve">Whitley R, Arvin A, Prober C, Corey L, Burchett S, Plotkin S, et al. Predictors of morbidity and mortality in neonates with herpes simplex virus infections. The National Institute of Allergy and Infectious Diseases Collaborative Antiviral Study Group. N Engl J Med. 1991 Feb 14;324(7):450–4. </w:t>
      </w:r>
    </w:p>
    <w:p w14:paraId="2A40A868" w14:textId="77777777" w:rsidR="00F40B62" w:rsidRDefault="00F40B62" w:rsidP="00F40B62">
      <w:pPr>
        <w:pStyle w:val="Bibliography"/>
      </w:pPr>
      <w:r>
        <w:t>8.</w:t>
      </w:r>
      <w:r>
        <w:tab/>
        <w:t xml:space="preserve">Whitley RJ, Nahmias AJ, Soong SJ, Galasso GG, Fleming CL, Alford CA. Vidarabine therapy of neonatal herpes simplex virus infection. Pediatrics. 1980 Oct;66(4):495–501. </w:t>
      </w:r>
    </w:p>
    <w:p w14:paraId="0D897899" w14:textId="77777777" w:rsidR="00F40B62" w:rsidRDefault="00F40B62" w:rsidP="00F40B62">
      <w:pPr>
        <w:pStyle w:val="Bibliography"/>
      </w:pPr>
      <w:r>
        <w:t>9.</w:t>
      </w:r>
      <w:r>
        <w:tab/>
        <w:t xml:space="preserve">Tookey P, Peckham CS. Neonatal herpes simplex virus infection in the British Isles. Paediatr Perinat Epidemiol. 1996 Oct;10(4):432–42. </w:t>
      </w:r>
    </w:p>
    <w:p w14:paraId="6DE43EC0" w14:textId="77777777" w:rsidR="00F40B62" w:rsidRDefault="00F40B62" w:rsidP="00F40B62">
      <w:pPr>
        <w:pStyle w:val="Bibliography"/>
      </w:pPr>
      <w:r>
        <w:t>10.</w:t>
      </w:r>
      <w:r>
        <w:tab/>
        <w:t>British Paediatric Surveillance Unit, Royal College of Paediatrics and Child Health, Royal College of Paediatrics and Child Health. BPSU 21st Annual Report 2006-2007. 2007; Available from: https://www.rcpch.ac.uk/work-we-do/bpsu/annual-reports</w:t>
      </w:r>
    </w:p>
    <w:p w14:paraId="68483C4A" w14:textId="77777777" w:rsidR="00F40B62" w:rsidRDefault="00F40B62" w:rsidP="00F40B62">
      <w:pPr>
        <w:pStyle w:val="Bibliography"/>
      </w:pPr>
      <w:r>
        <w:t>11.</w:t>
      </w:r>
      <w:r>
        <w:tab/>
        <w:t xml:space="preserve">Batra D, Davies P, Manktelow BN, Smith C. The incidence and presentation of neonatal herpes in a single UK tertiary centre, 2006-2013. Arch Dis Child. 2014 Oct;99(10):916–21. </w:t>
      </w:r>
    </w:p>
    <w:p w14:paraId="363DDC7E" w14:textId="77777777" w:rsidR="00F40B62" w:rsidRDefault="00F40B62" w:rsidP="00F40B62">
      <w:pPr>
        <w:pStyle w:val="Bibliography"/>
      </w:pPr>
      <w:r>
        <w:t>12.</w:t>
      </w:r>
      <w:r>
        <w:tab/>
        <w:t xml:space="preserve">Looker KJ, Magaret AS, May MT, Turner KME, Vickerman P, Newman LM, et al. First estimates of the global and regional incidence of neonatal herpes infection. Lancet Glob Health. 2017 Mar;5(3):e300–9. </w:t>
      </w:r>
    </w:p>
    <w:p w14:paraId="7E40A00B" w14:textId="77777777" w:rsidR="00F40B62" w:rsidRDefault="00F40B62" w:rsidP="00F40B62">
      <w:pPr>
        <w:pStyle w:val="Bibliography"/>
      </w:pPr>
      <w:r>
        <w:t>13.</w:t>
      </w:r>
      <w:r>
        <w:tab/>
        <w:t xml:space="preserve">Hemelaar SJAL, Poeran J, Steegers EAP, van der Meijden WI. Neonatal herpes infections in The Netherlands in the period 2006-2011. J Matern-Fetal Neonatal Med Off J Eur Assoc Perinat Med Fed Asia Ocean Perinat Soc Int Soc Perinat Obstet. 2015 May;28(8):905–9. </w:t>
      </w:r>
    </w:p>
    <w:p w14:paraId="1048B0C6" w14:textId="77777777" w:rsidR="00F40B62" w:rsidRDefault="00F40B62" w:rsidP="00F40B62">
      <w:pPr>
        <w:pStyle w:val="Bibliography"/>
      </w:pPr>
      <w:r>
        <w:t>14.</w:t>
      </w:r>
      <w:r>
        <w:tab/>
        <w:t xml:space="preserve">Patton ME, Bernstein K, Liu G, Zaidi A, Markowitz LE. Seroprevalence of Herpes Simplex Virus Types 1 and 2 Among Pregnant Women and Sexually Active, Nonpregnant Women in the United States. Clin Infect Dis Off Publ Infect Dis Soc Am. 2018 Oct 30;67(10):1535–42. </w:t>
      </w:r>
    </w:p>
    <w:p w14:paraId="4FB24943" w14:textId="77777777" w:rsidR="00F40B62" w:rsidRDefault="00F40B62" w:rsidP="00F40B62">
      <w:pPr>
        <w:pStyle w:val="Bibliography"/>
      </w:pPr>
      <w:r>
        <w:t>15.</w:t>
      </w:r>
      <w:r>
        <w:tab/>
        <w:t xml:space="preserve">Matthias J, du Bernard S, Schillinger JA, Hong J, Pearson V, Peterman TA. Estimating Neonatal Herpes Simplex Virus Incidence and Mortality Using Capture-recapture, Florida. Clin Infect Dis Off Publ Infect Dis Soc Am. 2021 Aug 2;73(3):506–12. </w:t>
      </w:r>
    </w:p>
    <w:p w14:paraId="05B16510" w14:textId="77777777" w:rsidR="00F40B62" w:rsidRDefault="00F40B62" w:rsidP="00F40B62">
      <w:pPr>
        <w:pStyle w:val="Bibliography"/>
      </w:pPr>
      <w:r>
        <w:lastRenderedPageBreak/>
        <w:t>16.</w:t>
      </w:r>
      <w:r>
        <w:tab/>
        <w:t xml:space="preserve">Donda K, Sharma M, Amponsah JK, Bhatt P, Okaikoi M, Chaudhari R, et al. Trends in the incidence, mortality, and cost of neonatal herpes simplex virus hospitalizations in the United States from 2003 to 2014. J Perinatol Off J Calif Perinat Assoc. 2019 May;39(5):697–707. </w:t>
      </w:r>
    </w:p>
    <w:p w14:paraId="017EC280" w14:textId="77777777" w:rsidR="00F40B62" w:rsidRDefault="00F40B62" w:rsidP="00F40B62">
      <w:pPr>
        <w:pStyle w:val="Bibliography"/>
      </w:pPr>
      <w:r w:rsidRPr="00A56CF9">
        <w:t>17.</w:t>
      </w:r>
      <w:r w:rsidRPr="00A56CF9">
        <w:tab/>
        <w:t xml:space="preserve">van Oeffelen L, Biekram M, Poeran J, Hukkelhoven C, Galjaard S, van der Meijden W, et al. </w:t>
      </w:r>
      <w:r>
        <w:t xml:space="preserve">Update on Neonatal Herpes Simplex Epidemiology in the Netherlands: A Health Problem of Increasing Concern? Pediatr Infect Dis J. 2018 Aug;37(8):806–13. </w:t>
      </w:r>
    </w:p>
    <w:p w14:paraId="76F85800" w14:textId="77777777" w:rsidR="00F40B62" w:rsidRDefault="00F40B62" w:rsidP="00F40B62">
      <w:pPr>
        <w:pStyle w:val="Bibliography"/>
      </w:pPr>
      <w:r>
        <w:t>18.</w:t>
      </w:r>
      <w:r>
        <w:tab/>
        <w:t xml:space="preserve">Mahant S, Hall M, Schondelmeyer AC, Berry JG, Kimberlin DW, Shah SS, et al. Neonatal Herpes Simplex Virus Infection Among Medicaid-Enrolled Children: 2009-2015. Pediatrics. 2019 Apr;143(4):e20183233. </w:t>
      </w:r>
    </w:p>
    <w:p w14:paraId="3054FE59" w14:textId="77777777" w:rsidR="00F40B62" w:rsidRDefault="00F40B62" w:rsidP="00F40B62">
      <w:pPr>
        <w:pStyle w:val="Bibliography"/>
      </w:pPr>
      <w:r>
        <w:t>19.</w:t>
      </w:r>
      <w:r>
        <w:tab/>
        <w:t xml:space="preserve">Puhakka L, Sarvikivi E, Lappalainen M, Surcel HM, Saxen H. Decrease in seroprevalence for herpesviruses among pregnant women in Finland: cross-sectional study of three time points 1992, 2002 and 2012. Infect Dis Lond Engl. 2016;48(5):406–10. </w:t>
      </w:r>
    </w:p>
    <w:p w14:paraId="47AE7592" w14:textId="77777777" w:rsidR="00F40B62" w:rsidRDefault="00F40B62" w:rsidP="00F40B62">
      <w:pPr>
        <w:pStyle w:val="Bibliography"/>
      </w:pPr>
      <w:r>
        <w:t>20.</w:t>
      </w:r>
      <w:r>
        <w:tab/>
        <w:t xml:space="preserve">Delaney S, Gardella C, Saracino M, Magaret A, Wald A. Seroprevalence of herpes simplex virus type 1 and 2 among pregnant women, 1989-2010. JAMA. 2014 Aug 20;312(7):746–8. </w:t>
      </w:r>
    </w:p>
    <w:p w14:paraId="0AE148B2" w14:textId="77777777" w:rsidR="00F40B62" w:rsidRDefault="00F40B62" w:rsidP="00F40B62">
      <w:pPr>
        <w:pStyle w:val="Bibliography"/>
      </w:pPr>
      <w:r>
        <w:t>21.</w:t>
      </w:r>
      <w:r>
        <w:tab/>
        <w:t>UK Health Security Agency. Sexually Transmitted Infection in England, 2021. 2022 [Internet]. Available from: https://www.gov.uk/government/statistics/sexually-transmitted-infections-stis-annual-data-tables</w:t>
      </w:r>
    </w:p>
    <w:p w14:paraId="7FAE824B" w14:textId="77777777" w:rsidR="00F40B62" w:rsidRDefault="00F40B62" w:rsidP="00F40B62">
      <w:pPr>
        <w:pStyle w:val="Bibliography"/>
      </w:pPr>
      <w:r>
        <w:t>22.</w:t>
      </w:r>
      <w:r>
        <w:tab/>
        <w:t>Courts and Tribunals Judiciary. Courts and Tribunals Judiciary. 2023 [cited 2024 May 2]. Kimberley Sampson and Samantha Mulcahy: Prevention of future deaths report. Available from: https://www.judiciary.uk/prevention-of-future-death-reports/kimberley-sampson-and-samantha-mulcahy-prevention-of-future-deaths-report/</w:t>
      </w:r>
    </w:p>
    <w:p w14:paraId="64C968D6" w14:textId="77777777" w:rsidR="00F40B62" w:rsidRDefault="00F40B62" w:rsidP="00F40B62">
      <w:pPr>
        <w:pStyle w:val="Bibliography"/>
      </w:pPr>
      <w:r>
        <w:t>23.</w:t>
      </w:r>
      <w:r>
        <w:tab/>
        <w:t xml:space="preserve">Langenberg AG, Corey L, Ashley RL, Leong WP, Straus SE. A prospective study of new infections with herpes simplex virus type 1 and type 2. Chiron HSV Vaccine Study Group. N Engl J Med. 1999 Nov 4;341(19):1432–8. </w:t>
      </w:r>
    </w:p>
    <w:p w14:paraId="1DC7C1AC" w14:textId="77777777" w:rsidR="00F40B62" w:rsidRDefault="00F40B62" w:rsidP="00F40B62">
      <w:pPr>
        <w:pStyle w:val="Bibliography"/>
      </w:pPr>
      <w:r>
        <w:t>24.</w:t>
      </w:r>
      <w:r>
        <w:tab/>
        <w:t xml:space="preserve">Hensleigh PA, Andrews WW, Brown Z, Greenspoon J, Yasukawa L, Prober CG. Genital herpes during pregnancy: inability to distinguish primary and recurrent infections clinically. Obstet Gynecol. 1997 Jun;89(6):891–5. </w:t>
      </w:r>
    </w:p>
    <w:p w14:paraId="135D947E" w14:textId="77777777" w:rsidR="00F40B62" w:rsidRDefault="00F40B62" w:rsidP="00F40B62">
      <w:pPr>
        <w:pStyle w:val="Bibliography"/>
      </w:pPr>
      <w:r>
        <w:t>25.</w:t>
      </w:r>
      <w:r>
        <w:tab/>
        <w:t xml:space="preserve">Brown Z. Preventing herpes simplex virus transmission to the neonate. Herpes J IHMF. 2004 Aug;11 Suppl 3:175A-186A. </w:t>
      </w:r>
    </w:p>
    <w:p w14:paraId="0816514F" w14:textId="77777777" w:rsidR="00F40B62" w:rsidRDefault="00F40B62" w:rsidP="00F40B62">
      <w:pPr>
        <w:pStyle w:val="Bibliography"/>
      </w:pPr>
      <w:r>
        <w:t>26.</w:t>
      </w:r>
      <w:r>
        <w:tab/>
        <w:t xml:space="preserve">Brown ZA, Wald A, Morrow RA, Selke S, Zeh J, Corey L. Effect of serologic status and cesarean delivery on transmission rates of herpes simplex virus from mother to infant. JAMA J Am Med Assoc. 2003 Jan 8;289(2):203–9. </w:t>
      </w:r>
    </w:p>
    <w:p w14:paraId="5B3A0BA1" w14:textId="77777777" w:rsidR="00F40B62" w:rsidRDefault="00F40B62" w:rsidP="00F40B62">
      <w:pPr>
        <w:pStyle w:val="Bibliography"/>
      </w:pPr>
      <w:r>
        <w:t>27.</w:t>
      </w:r>
      <w:r>
        <w:tab/>
        <w:t xml:space="preserve">Diguet A, Patrier S, Eurin D, Chouchene S, Marpeau L, Laquerrière A, et al. Prenatal diagnosis of an exceptional intrauterine herpes simplex type 1 infection. Prenat Diagn. 2006 Feb;26(2):154–7. </w:t>
      </w:r>
    </w:p>
    <w:p w14:paraId="5CDD07B6" w14:textId="77777777" w:rsidR="00F40B62" w:rsidRDefault="00F40B62" w:rsidP="00F40B62">
      <w:pPr>
        <w:pStyle w:val="Bibliography"/>
      </w:pPr>
      <w:r>
        <w:t>28.</w:t>
      </w:r>
      <w:r>
        <w:tab/>
        <w:t xml:space="preserve">Vasileiadis GT, Roukema HW, Romano W, Walton JC, Gagnon R. Intrauterine herpes simplex infection. Am J Perinatol. 2003 Feb;20(2):55–8. </w:t>
      </w:r>
    </w:p>
    <w:p w14:paraId="267DC45C" w14:textId="77777777" w:rsidR="00F40B62" w:rsidRDefault="00F40B62" w:rsidP="00F40B62">
      <w:pPr>
        <w:pStyle w:val="Bibliography"/>
      </w:pPr>
      <w:r>
        <w:t>29.</w:t>
      </w:r>
      <w:r>
        <w:tab/>
        <w:t xml:space="preserve">Lee A, Bar-Zeev N, Walker SP, Permezel M. In utero herpes simplex encephalitis. Obstet Gynecol. 2003 Nov;102(5 Pt 2):1197–9. </w:t>
      </w:r>
    </w:p>
    <w:p w14:paraId="41E2BED6" w14:textId="77777777" w:rsidR="00F40B62" w:rsidRDefault="00F40B62" w:rsidP="00F40B62">
      <w:pPr>
        <w:pStyle w:val="Bibliography"/>
      </w:pPr>
      <w:r>
        <w:lastRenderedPageBreak/>
        <w:t>30.</w:t>
      </w:r>
      <w:r>
        <w:tab/>
        <w:t xml:space="preserve">Ashley RL, Dalessio J, Burchett S, Brown Z, Berry S, Mohan K, et al. Herpes simplex virus-2 (HSV-2) type-specific antibody correlates of protection in infants exposed to HSV-2 at birth. J Clin Invest. 1992 Aug;90(2):511–4. </w:t>
      </w:r>
    </w:p>
    <w:p w14:paraId="32BFE12C" w14:textId="77777777" w:rsidR="00F40B62" w:rsidRDefault="00F40B62" w:rsidP="00F40B62">
      <w:pPr>
        <w:pStyle w:val="Bibliography"/>
      </w:pPr>
      <w:r>
        <w:t>31.</w:t>
      </w:r>
      <w:r>
        <w:tab/>
        <w:t>Office for National Statistics. Birth characteristics in England and Wales: 2020. 2022; Available from: https://www.ons.gov.uk/peoplepopulationandcommunity/birthsdeathsandmarriages/livebirths/bulletins/birthcharacteristicsinenglandandwales/2020</w:t>
      </w:r>
    </w:p>
    <w:p w14:paraId="062E2F21" w14:textId="77777777" w:rsidR="00F40B62" w:rsidRDefault="00F40B62" w:rsidP="00F40B62">
      <w:pPr>
        <w:pStyle w:val="Bibliography"/>
      </w:pPr>
      <w:r>
        <w:t>32.</w:t>
      </w:r>
      <w:r>
        <w:tab/>
        <w:t xml:space="preserve">Sheffield JS, Hollier LM, Hill JB, Stuart GS, Wendel GD. Acyclovir prophylaxis to prevent herpes simplex virus recurrence at delivery: a systematic review. Obstet Gynecol. 2003 Dec;102(6):1396–403. </w:t>
      </w:r>
    </w:p>
    <w:p w14:paraId="34D2A5CF" w14:textId="77777777" w:rsidR="00F40B62" w:rsidRDefault="00F40B62" w:rsidP="00F40B62">
      <w:pPr>
        <w:pStyle w:val="Bibliography"/>
      </w:pPr>
      <w:r>
        <w:t>33.</w:t>
      </w:r>
      <w:r>
        <w:tab/>
        <w:t xml:space="preserve">Watts DH, Brown ZA, Money D, Selke S, Huang ML, Sacks SL, et al. A double-blind, randomized, placebo-controlled trial of acyclovir in late pregnancy for the reduction of herpes simplex virus shedding and cesarean delivery. Am J Obstet Gynecol. 2003 Mar;188(3):836–43. </w:t>
      </w:r>
    </w:p>
    <w:p w14:paraId="102FBF1C" w14:textId="77777777" w:rsidR="00F40B62" w:rsidRDefault="00F40B62" w:rsidP="00F40B62">
      <w:pPr>
        <w:pStyle w:val="Bibliography"/>
      </w:pPr>
      <w:r>
        <w:t>34.</w:t>
      </w:r>
      <w:r>
        <w:tab/>
        <w:t xml:space="preserve">Scott LL, Hollier LM, McIntire D, Sanchez PJ, Jackson GL, Wendel GD. Acyclovir suppression to prevent recurrent genital herpes at delivery. Infect Dis Obstet Gynecol. 2002 Jan;10(2):71–7. </w:t>
      </w:r>
    </w:p>
    <w:p w14:paraId="12C33E89" w14:textId="77777777" w:rsidR="00F40B62" w:rsidRDefault="00F40B62" w:rsidP="00F40B62">
      <w:pPr>
        <w:pStyle w:val="Bibliography"/>
      </w:pPr>
      <w:r>
        <w:t>35.</w:t>
      </w:r>
      <w:r>
        <w:tab/>
        <w:t xml:space="preserve">Brocklehurst P, Kinghorn G, Carney O, Helsen K, Ross E, Ellis E, et al. A randomised placebo controlled trial of suppressive acyclovir in late pregnancy in women with recurrent genital herpes infection. Br J Obstet Gynaecol. 1998 Mar;105(3):275–80. </w:t>
      </w:r>
    </w:p>
    <w:p w14:paraId="6742CB6F" w14:textId="77777777" w:rsidR="00F40B62" w:rsidRDefault="00F40B62" w:rsidP="00F40B62">
      <w:pPr>
        <w:pStyle w:val="Bibliography"/>
      </w:pPr>
      <w:r>
        <w:t>36.</w:t>
      </w:r>
      <w:r>
        <w:tab/>
        <w:t xml:space="preserve">Scott LL, Sanchez PJ, Jackson GL, Zeray F, Wendel GD. Acyclovir suppression to prevent cesarean delivery after first-episode genital herpes. Obstet Gynecol. 1996 Jan;87(1):69–73. </w:t>
      </w:r>
    </w:p>
    <w:p w14:paraId="08834DF9" w14:textId="77777777" w:rsidR="00F40B62" w:rsidRDefault="00F40B62" w:rsidP="00F40B62">
      <w:pPr>
        <w:pStyle w:val="Bibliography"/>
      </w:pPr>
      <w:r>
        <w:t>37.</w:t>
      </w:r>
      <w:r>
        <w:tab/>
        <w:t xml:space="preserve">Braig S, Luton D, Sibony O, Edlinger C, Boissinot C, Blot P, et al. Acyclovir prophylaxis in late pregnancy prevents recurrent genital herpes and viral shedding. Eur J Obstet Gynecol Reprod Biol. 2001 May;96(1):55–8. </w:t>
      </w:r>
    </w:p>
    <w:p w14:paraId="30530B78" w14:textId="77777777" w:rsidR="00F40B62" w:rsidRDefault="00F40B62" w:rsidP="00F40B62">
      <w:pPr>
        <w:pStyle w:val="Bibliography"/>
      </w:pPr>
      <w:r>
        <w:t>38.</w:t>
      </w:r>
      <w:r>
        <w:tab/>
        <w:t xml:space="preserve">Hollier LM, Wendel GD. Third trimester antiviral prophylaxis for preventing maternal genital herpes simplex virus (HSV) recurrences and neonatal infection. Cochrane Database Syst Rev Online. 2008 Jan;(1):CD004946. </w:t>
      </w:r>
    </w:p>
    <w:p w14:paraId="7CEBD567" w14:textId="77777777" w:rsidR="00F40B62" w:rsidRDefault="00F40B62" w:rsidP="00F40B62">
      <w:pPr>
        <w:pStyle w:val="Bibliography"/>
      </w:pPr>
      <w:r>
        <w:t>39.</w:t>
      </w:r>
      <w:r>
        <w:tab/>
        <w:t xml:space="preserve">Sheffield JS, Hill JB, Hollier LM, Laibl VR, Roberts SW, Sanchez PJ, et al. Valacyclovir prophylaxis to prevent recurrent herpes at delivery: a randomized clinical trial. Obstet Gynecol. 2006 Jul;108(1):141–7. </w:t>
      </w:r>
    </w:p>
    <w:p w14:paraId="7E66D650" w14:textId="77777777" w:rsidR="00F40B62" w:rsidRDefault="00F40B62" w:rsidP="00F40B62">
      <w:pPr>
        <w:pStyle w:val="Bibliography"/>
      </w:pPr>
      <w:r>
        <w:t>40.</w:t>
      </w:r>
      <w:r>
        <w:tab/>
        <w:t xml:space="preserve">James SH, Sheffield JS, Kimberlin DW. Mother-to-Child Transmission of Herpes Simplex Virus. J Pediatr Infect Dis Soc. 2014 Sep;3 Suppl 1(Suppl 1):S19-23. </w:t>
      </w:r>
    </w:p>
    <w:p w14:paraId="4A38ABAE" w14:textId="77777777" w:rsidR="00F40B62" w:rsidRDefault="00F40B62" w:rsidP="00F40B62">
      <w:pPr>
        <w:pStyle w:val="Bibliography"/>
      </w:pPr>
      <w:r>
        <w:t>41.</w:t>
      </w:r>
      <w:r>
        <w:tab/>
        <w:t xml:space="preserve">Pinninti SG, Angara R, Feja KN, Kimberlin DW, Leach CT, Conrad DA, et al. Neonatal Herpes Disease following Maternal Antenatal Antiviral Suppressive Therapy: A Multicenter Case Series. J Pediatr. 2012 Jul;161(1):134-138.e3. </w:t>
      </w:r>
    </w:p>
    <w:p w14:paraId="7B1F0C59" w14:textId="77777777" w:rsidR="00F40B62" w:rsidRDefault="00F40B62" w:rsidP="00F40B62">
      <w:pPr>
        <w:pStyle w:val="Bibliography"/>
      </w:pPr>
      <w:r>
        <w:t>42.</w:t>
      </w:r>
      <w:r>
        <w:tab/>
        <w:t xml:space="preserve">Nakubulwa S, Kaye DK, Bwanga F, Tumwesigye NM, Nakku-Joloba E, Mirembe F. Effect of suppressive acyclovir administered to HSV-2 positive mothers from week 28 to 36 weeks of pregnancy on adverse obstetric outcomes: a double-blind randomised placebo-controlled trial. Reprod Health. 2017 Mar 3;14(1):31. </w:t>
      </w:r>
    </w:p>
    <w:p w14:paraId="71299FE0" w14:textId="77777777" w:rsidR="00F40B62" w:rsidRDefault="00F40B62" w:rsidP="00F40B62">
      <w:pPr>
        <w:pStyle w:val="Bibliography"/>
      </w:pPr>
      <w:r>
        <w:t>43.</w:t>
      </w:r>
      <w:r>
        <w:tab/>
        <w:t>Glaxo Wellcome. Acyclovir Pregnancy Registry and Valacyclovir Pregnancy Registry Interim Report. 1997; Available from: https://pregnancyregistry.gsk.com/acyclovir.html</w:t>
      </w:r>
    </w:p>
    <w:p w14:paraId="64E743CB" w14:textId="77777777" w:rsidR="00F40B62" w:rsidRDefault="00F40B62" w:rsidP="00F40B62">
      <w:pPr>
        <w:pStyle w:val="Bibliography"/>
      </w:pPr>
      <w:r>
        <w:lastRenderedPageBreak/>
        <w:t>44.</w:t>
      </w:r>
      <w:r>
        <w:tab/>
        <w:t xml:space="preserve">Pasternak B, Hviid A. Use of acyclovir, valacyclovir, and famciclovir in the first trimester of pregnancy and the risk of birth defects. JAMA J Am Med Assoc. 2010 Aug 25;304(8):859–66. </w:t>
      </w:r>
    </w:p>
    <w:p w14:paraId="1720A07C" w14:textId="77777777" w:rsidR="00F40B62" w:rsidRDefault="00F40B62" w:rsidP="00F40B62">
      <w:pPr>
        <w:pStyle w:val="Bibliography"/>
      </w:pPr>
      <w:r w:rsidRPr="00067677">
        <w:t>45.</w:t>
      </w:r>
      <w:r w:rsidRPr="00067677">
        <w:tab/>
        <w:t xml:space="preserve">Young EJ, Chafizadeh E, Oliveira VL, Genta RM. </w:t>
      </w:r>
      <w:r>
        <w:t xml:space="preserve">Disseminated herpesvirus infection during pregnancy. Clin Infect Dis Off Publ Infect Dis Soc Am. 1996 Jan;22(1):51–8. </w:t>
      </w:r>
    </w:p>
    <w:p w14:paraId="59B97170" w14:textId="77777777" w:rsidR="00F40B62" w:rsidRDefault="00F40B62" w:rsidP="00F40B62">
      <w:pPr>
        <w:pStyle w:val="Bibliography"/>
      </w:pPr>
      <w:r>
        <w:t>46.</w:t>
      </w:r>
      <w:r>
        <w:tab/>
        <w:t xml:space="preserve">Hitti J, Watts DH, Burchett SK, Schacker T, Selke S, Brown ZA, et al. Herpes simplex virus seropositivity and reactivation at delivery among pregnant women infected with human immunodeficiency virus-1. Am J Obstet Gynecol. 1997 Aug;177(2):450–4. </w:t>
      </w:r>
    </w:p>
    <w:p w14:paraId="3A41BEF6" w14:textId="77777777" w:rsidR="00F40B62" w:rsidRDefault="00F40B62" w:rsidP="00F40B62">
      <w:pPr>
        <w:pStyle w:val="Bibliography"/>
      </w:pPr>
      <w:r>
        <w:t>47.</w:t>
      </w:r>
      <w:r>
        <w:tab/>
        <w:t xml:space="preserve">Chen KT, Segú M, Lumey LH, Kuhn L, Carter RJ, Bulterys M, et al. Genital herpes simplex virus infection and perinatal transmission of human immunodeficiency virus. Obstet Gynecol. 2005 Dec;106(6):1341–8. </w:t>
      </w:r>
    </w:p>
    <w:p w14:paraId="0747C514" w14:textId="77777777" w:rsidR="00F40B62" w:rsidRDefault="00F40B62" w:rsidP="00F40B62">
      <w:pPr>
        <w:pStyle w:val="Bibliography"/>
      </w:pPr>
      <w:r>
        <w:t>48.</w:t>
      </w:r>
      <w:r>
        <w:tab/>
        <w:t xml:space="preserve">Heng MC, Heng SY, Allen SG. Co-infection and synergy of human immunodeficiency virus-1 and herpes simplex virus-1. Lancet. 1994 Jan 29;343(8892):255–8. </w:t>
      </w:r>
    </w:p>
    <w:p w14:paraId="67603E58" w14:textId="77777777" w:rsidR="00F40B62" w:rsidRDefault="00F40B62" w:rsidP="00F40B62">
      <w:pPr>
        <w:pStyle w:val="Bibliography"/>
      </w:pPr>
      <w:r>
        <w:t>49.</w:t>
      </w:r>
      <w:r>
        <w:tab/>
        <w:t>BNF content published by NICE [Internet]. 2024 [cited 2024 May 2]. Available from: https://bnf.nice.org.uk/</w:t>
      </w:r>
    </w:p>
    <w:p w14:paraId="7244AB01" w14:textId="77777777" w:rsidR="00F40B62" w:rsidRDefault="00F40B62" w:rsidP="00F40B62">
      <w:pPr>
        <w:pStyle w:val="Bibliography"/>
      </w:pPr>
      <w:r>
        <w:t>50.</w:t>
      </w:r>
      <w:r>
        <w:tab/>
        <w:t>National Institute for Health and Care Excellence. Antenatal care: NICE guideline NG201. 2021; Available from: https://www.nice.org.uk/guidance/ng201</w:t>
      </w:r>
    </w:p>
    <w:p w14:paraId="4F613AED" w14:textId="77777777" w:rsidR="00F40B62" w:rsidRDefault="00F40B62" w:rsidP="00F40B62">
      <w:pPr>
        <w:pStyle w:val="Bibliography"/>
      </w:pPr>
      <w:r>
        <w:t>51.</w:t>
      </w:r>
      <w:r>
        <w:tab/>
        <w:t xml:space="preserve">Shi TL, Huang LJ, Xiong YQ, Zhong YY, Yang JJ, Fu T, et al. The risk of herpes simplex virus and human cytomegalovirus infection during pregnancy upon adverse pregnancy outcomes: A meta-analysis. J Clin Virol Off Publ Pan Am Soc Clin Virol. 2018 Jul;104:48–55. </w:t>
      </w:r>
    </w:p>
    <w:p w14:paraId="601E6FC9" w14:textId="77777777" w:rsidR="00F40B62" w:rsidRDefault="00F40B62" w:rsidP="00F40B62">
      <w:pPr>
        <w:pStyle w:val="Bibliography"/>
      </w:pPr>
      <w:r>
        <w:t>52.</w:t>
      </w:r>
      <w:r>
        <w:tab/>
        <w:t xml:space="preserve">Syridou G, Spanakis N, Konstantinidou A, Piperaki ET, Kafetzis D, Patsouris E, et al. Detection of cytomegalovirus, parvovirus B19 and herpes simplex viruses in cases of intrauterine fetal death: association with pathological findings. J Med Virol. 2008 Oct;80(10):1776–82. </w:t>
      </w:r>
    </w:p>
    <w:p w14:paraId="0AB35C1F" w14:textId="77777777" w:rsidR="00F40B62" w:rsidRDefault="00F40B62" w:rsidP="00F40B62">
      <w:pPr>
        <w:pStyle w:val="Bibliography"/>
      </w:pPr>
      <w:r>
        <w:t>53.</w:t>
      </w:r>
      <w:r>
        <w:tab/>
        <w:t xml:space="preserve">Zhou Y, Bian G, Zhou Q, Gao Z, Liao P, Liu Y, et al. Detection of cytomegalovirus, human parvovirus B19, and herpes simplex virus-1/2 in women with first-trimester spontaneous abortions. J Med Virol. 2015 Oct;87(10):1749–53. </w:t>
      </w:r>
    </w:p>
    <w:p w14:paraId="1DE1CC88" w14:textId="77777777" w:rsidR="00F40B62" w:rsidRDefault="00F40B62" w:rsidP="00F40B62">
      <w:pPr>
        <w:pStyle w:val="Bibliography"/>
      </w:pPr>
      <w:r>
        <w:t>54.</w:t>
      </w:r>
      <w:r>
        <w:tab/>
        <w:t xml:space="preserve">Howley MM, Feldkamp ML, Papadopoulos EA, Fisher SC, Arnold KE, Browne ML, et al. Maternal genitourinary infections and risk of birth defects in the National Birth Defects Prevention Study. Birth Defects Res. 2018 Nov 15;110(19):1443–54. </w:t>
      </w:r>
    </w:p>
    <w:p w14:paraId="7A704AE1" w14:textId="77777777" w:rsidR="00F40B62" w:rsidRDefault="00F40B62" w:rsidP="00F40B62">
      <w:pPr>
        <w:pStyle w:val="Bibliography"/>
      </w:pPr>
      <w:r>
        <w:t>55.</w:t>
      </w:r>
      <w:r>
        <w:tab/>
        <w:t xml:space="preserve">Voekt CA, Rinderknecht T, Hirsch HH, Blaich A, Hösli IM. Ultrasound indications for maternal STORCH testing in pregnancy. Swiss Med Wkly. 2017;147:w14534. </w:t>
      </w:r>
    </w:p>
    <w:p w14:paraId="40F592E6" w14:textId="77777777" w:rsidR="00F40B62" w:rsidRDefault="00F40B62" w:rsidP="00F40B62">
      <w:pPr>
        <w:pStyle w:val="Bibliography"/>
      </w:pPr>
      <w:r>
        <w:t>56.</w:t>
      </w:r>
      <w:r>
        <w:tab/>
        <w:t xml:space="preserve">Acs N, Bánhidy F, Puhó E, Czeizel AE. No association between maternal recurrent genital herpes in pregnancy and higher risk for congenital abnormalities. Acta Obstet Gynecol Scand. 2008 Jan;87(3):292–9. </w:t>
      </w:r>
    </w:p>
    <w:p w14:paraId="28115075" w14:textId="77777777" w:rsidR="00F40B62" w:rsidRDefault="00F40B62" w:rsidP="00F40B62">
      <w:pPr>
        <w:pStyle w:val="Bibliography"/>
      </w:pPr>
      <w:r>
        <w:t>57.</w:t>
      </w:r>
      <w:r>
        <w:tab/>
        <w:t xml:space="preserve">Mariaggi AA, Boujenah J, L’Honneur AS, Carbillon L, Rozenberg F. Genital zoster in near term pregnancy: Case report and need of management guidelines. J Gynecol Obstet Hum Reprod. 2020 Feb;49(2):101675. </w:t>
      </w:r>
    </w:p>
    <w:p w14:paraId="3B48563F" w14:textId="77777777" w:rsidR="00F40B62" w:rsidRDefault="00F40B62" w:rsidP="00F40B62">
      <w:pPr>
        <w:pStyle w:val="Bibliography"/>
      </w:pPr>
      <w:r>
        <w:t>58.</w:t>
      </w:r>
      <w:r>
        <w:tab/>
        <w:t xml:space="preserve">Magdaleno-Tapial J, Hernández-Bel P, Ortiz-Salvador JM, López-Martí C, Martínez-Doménech Á, García-Legaz-Martínez M, et al. Genital Herpes Zoster: A Rare Location That Can Mimic Genital Herpes. Sex Transm Dis. 2022 Jan 1;49(1):e34–6. </w:t>
      </w:r>
    </w:p>
    <w:p w14:paraId="61217C23" w14:textId="77777777" w:rsidR="00F40B62" w:rsidRDefault="00F40B62" w:rsidP="00F40B62">
      <w:pPr>
        <w:pStyle w:val="Bibliography"/>
      </w:pPr>
      <w:r>
        <w:lastRenderedPageBreak/>
        <w:t>59.</w:t>
      </w:r>
      <w:r>
        <w:tab/>
        <w:t>Integrated Screening Outcomes Surveillance Service (ISOSS). ISOSS congenital syphilis case review report: 2015 to 2020. 2021; Available from: https://www.gov.uk/government/publications/infectious-diseases-in-pregnancy-screening-isoss-congenital-syphilis-report-2015-to-2020/isoss-congenital-syphilis-case-review-report-2015-to-2020</w:t>
      </w:r>
    </w:p>
    <w:p w14:paraId="5CA42EF8" w14:textId="77777777" w:rsidR="00F40B62" w:rsidRDefault="00F40B62" w:rsidP="00F40B62">
      <w:pPr>
        <w:pStyle w:val="Bibliography"/>
      </w:pPr>
      <w:r>
        <w:t>60.</w:t>
      </w:r>
      <w:r>
        <w:tab/>
        <w:t xml:space="preserve">Wong J, Langford A, Howard DL. Nonsexually Transmitted Genital Ulcer Secondary to Hand, Foot, and Mouth Disease. Obstet Gynecol. 2019 Jun;133(6):1269–73. </w:t>
      </w:r>
    </w:p>
    <w:p w14:paraId="21AABB49" w14:textId="77777777" w:rsidR="00F40B62" w:rsidRDefault="00F40B62" w:rsidP="00F40B62">
      <w:pPr>
        <w:pStyle w:val="Bibliography"/>
      </w:pPr>
      <w:r>
        <w:t>61.</w:t>
      </w:r>
      <w:r>
        <w:tab/>
        <w:t xml:space="preserve">Howe B, Basta M, Foster K, Esen U, Ellis R, Hussey J. Primary syphilis in pregnancy mistaken for genital herpes: A preventable cause of congenital syphilis. Eur J Obstet Gynecol Reprod Biol. 2017 Dec;219:133. </w:t>
      </w:r>
    </w:p>
    <w:p w14:paraId="2DDF952B" w14:textId="77777777" w:rsidR="00F40B62" w:rsidRDefault="00F40B62" w:rsidP="00F40B62">
      <w:pPr>
        <w:pStyle w:val="Bibliography"/>
      </w:pPr>
      <w:r>
        <w:t>62.</w:t>
      </w:r>
      <w:r>
        <w:tab/>
        <w:t>BASHH Clincial Effectiveness Group. 2015 BASHH CEG guidance on tests for Sexually Transmitted Infections. 2015; Available from: https://www.bashhguidelines.org/media/1084/sti-testing-tables-2015-dec-update-4.pdf</w:t>
      </w:r>
    </w:p>
    <w:p w14:paraId="756A6E8E" w14:textId="77777777" w:rsidR="00F40B62" w:rsidRDefault="00F40B62" w:rsidP="00F40B62">
      <w:pPr>
        <w:pStyle w:val="Bibliography"/>
      </w:pPr>
      <w:r>
        <w:t>63.</w:t>
      </w:r>
      <w:r>
        <w:tab/>
        <w:t xml:space="preserve">Li DK, Raebel MA, Cheetham TC, Hansen C, Avalos L, Chen H, et al. Genital herpes and its treatment in relation to preterm delivery. Am J Epidemiol. 2014 Dec 1;180(11):1109–17. </w:t>
      </w:r>
    </w:p>
    <w:p w14:paraId="0F2038EC" w14:textId="77777777" w:rsidR="00F40B62" w:rsidRDefault="00F40B62" w:rsidP="00F40B62">
      <w:pPr>
        <w:pStyle w:val="Bibliography"/>
      </w:pPr>
      <w:r>
        <w:t>64.</w:t>
      </w:r>
      <w:r>
        <w:tab/>
        <w:t xml:space="preserve">Andrews WW, Kimberlin DF, Whitley R, Cliver S, Ramsey PS, Deeter R. Valacyclovir therapy to reduce recurrent genital herpes in pregnant women. Am J Obstet Gynecol. 2006 Mar;194(3):774–81. </w:t>
      </w:r>
    </w:p>
    <w:p w14:paraId="6234689C" w14:textId="77777777" w:rsidR="00F40B62" w:rsidRDefault="00F40B62" w:rsidP="00F40B62">
      <w:pPr>
        <w:pStyle w:val="Bibliography"/>
      </w:pPr>
      <w:r>
        <w:t>65.</w:t>
      </w:r>
      <w:r>
        <w:tab/>
        <w:t xml:space="preserve">Stone KM, Reiff-Eldridge R, White AD, Cordero JF, Brown Z, Alexander ER, et al. Pregnancy outcomes following systemic prenatal acyclovir exposure: Conclusions from the international acyclovir pregnancy registry, 1984-1999. Birt Defects Res A Clin Mol Teratol. 2004 Apr;70(4):201–7. </w:t>
      </w:r>
    </w:p>
    <w:p w14:paraId="0F9E0F54" w14:textId="77777777" w:rsidR="00F40B62" w:rsidRDefault="00F40B62" w:rsidP="00F40B62">
      <w:pPr>
        <w:pStyle w:val="Bibliography"/>
      </w:pPr>
      <w:r>
        <w:t>66.</w:t>
      </w:r>
      <w:r>
        <w:tab/>
        <w:t xml:space="preserve">Ratanajamit C, Vinther Skriver M, Jepsen P, Chongsuvivatwong V, Olsen J, Sørensen HT. Adverse pregnancy outcome in women exposed to acyclovir during pregnancy: a population-based observational study. Scand J Infect Dis. 2003 Jan;35(4):255–9. </w:t>
      </w:r>
    </w:p>
    <w:p w14:paraId="3DBEB726" w14:textId="77777777" w:rsidR="00F40B62" w:rsidRDefault="00F40B62" w:rsidP="00F40B62">
      <w:pPr>
        <w:pStyle w:val="Bibliography"/>
      </w:pPr>
      <w:r>
        <w:t>67.</w:t>
      </w:r>
      <w:r>
        <w:tab/>
        <w:t xml:space="preserve">Frenkel LM, Brown ZA, Bryson YJ, Corey L, Unadkat JD, Hensleigh PA, et al. Pharmacokinetics of acyclovir in the term human pregnancy and neonate. Am J Obstet Gynecol. 1991 Feb;164(2):569–76. </w:t>
      </w:r>
    </w:p>
    <w:p w14:paraId="5884F808" w14:textId="77777777" w:rsidR="00F40B62" w:rsidRDefault="00F40B62" w:rsidP="00F40B62">
      <w:pPr>
        <w:pStyle w:val="Bibliography"/>
      </w:pPr>
      <w:r>
        <w:t>68.</w:t>
      </w:r>
      <w:r>
        <w:tab/>
        <w:t xml:space="preserve">Kimberlin DF, Weller S, Whitley RJ, Andrews WW, Hauth JC, Lakeman F, et al. Pharmacokinetics of oral valacyclovir and acyclovir in late pregnancy. Am J Obstet Gynecol. 1998 Oct;179(4):846–51. </w:t>
      </w:r>
    </w:p>
    <w:p w14:paraId="002C32D6" w14:textId="77777777" w:rsidR="00F40B62" w:rsidRDefault="00F40B62" w:rsidP="00F40B62">
      <w:pPr>
        <w:pStyle w:val="Bibliography"/>
      </w:pPr>
      <w:r>
        <w:t>69.</w:t>
      </w:r>
      <w:r>
        <w:tab/>
        <w:t xml:space="preserve">Brown ZA, Vontver LA, Benedetti J, Critchlow CW, Sells CJ, Berry S, et al. Effects on infants of a first episode of genital herpes during pregnancy. N Engl J Med. 1987 Nov 12;317(20):1246–51. </w:t>
      </w:r>
    </w:p>
    <w:p w14:paraId="3AA6ECBF" w14:textId="77777777" w:rsidR="00F40B62" w:rsidRDefault="00F40B62" w:rsidP="00F40B62">
      <w:pPr>
        <w:pStyle w:val="Bibliography"/>
      </w:pPr>
      <w:r>
        <w:t>70.</w:t>
      </w:r>
      <w:r>
        <w:tab/>
        <w:t xml:space="preserve">Prober CG, Sullender WM, Yasukawa LL, Au DS, Yeager AS, Arvin AM. Low risk of herpes simplex virus infections in neonates exposed to the virus at the time of vaginal delivery to mothers with recurrent genital herpes simplex virus infections. N Engl J Med. 1987 Jan 29;316(5):240–4. </w:t>
      </w:r>
    </w:p>
    <w:p w14:paraId="30D52D49" w14:textId="77777777" w:rsidR="00F40B62" w:rsidRDefault="00F40B62" w:rsidP="00F40B62">
      <w:pPr>
        <w:pStyle w:val="Bibliography"/>
      </w:pPr>
      <w:r>
        <w:t>71.</w:t>
      </w:r>
      <w:r>
        <w:tab/>
        <w:t xml:space="preserve">Brown ZA, Benedetti J, Ashley R, Burchett S, Selke S, Berry S, et al. Neonatal herpes simplex virus infection in relation to asymptomatic maternal infection at the time of labor. N Engl J Med. 1991 May 2;324(18):1247–52. </w:t>
      </w:r>
    </w:p>
    <w:p w14:paraId="7D371FD5" w14:textId="77777777" w:rsidR="00F40B62" w:rsidRDefault="00F40B62" w:rsidP="00F40B62">
      <w:pPr>
        <w:pStyle w:val="Bibliography"/>
      </w:pPr>
      <w:r>
        <w:lastRenderedPageBreak/>
        <w:t>72.</w:t>
      </w:r>
      <w:r>
        <w:tab/>
        <w:t xml:space="preserve">Brown ZA, Benedetti J, Selke S, Ashley R, Watts DH, Corey L. Asymptomatic maternal shedding of herpes simplex virus at the onset of labor: relationship to preterm labor. Obstet Gynecol. 1996 Apr;87(4):483–8. </w:t>
      </w:r>
    </w:p>
    <w:p w14:paraId="46CD382C" w14:textId="77777777" w:rsidR="00F40B62" w:rsidRDefault="00F40B62" w:rsidP="00F40B62">
      <w:pPr>
        <w:pStyle w:val="Bibliography"/>
      </w:pPr>
      <w:r>
        <w:t>73.</w:t>
      </w:r>
      <w:r>
        <w:tab/>
        <w:t xml:space="preserve">Eskild A, Jeansson S, Stray-Pedersen B, Jenum PA. Herpes simplex virus type-2 infection in pregnancy: no risk of fetal death: results from a nested case-control study within 35,940 women. BJOG Int J Obstet Gynaecol. 2002 Sep;109(9):1030–5. </w:t>
      </w:r>
    </w:p>
    <w:p w14:paraId="49F0CB52" w14:textId="77777777" w:rsidR="00F40B62" w:rsidRDefault="00F40B62" w:rsidP="00F40B62">
      <w:pPr>
        <w:pStyle w:val="Bibliography"/>
      </w:pPr>
      <w:r>
        <w:t>74.</w:t>
      </w:r>
      <w:r>
        <w:tab/>
        <w:t xml:space="preserve">Wald A, Ericsson M, Krantz E, Selke S, Corey L. Oral shedding of herpes simplex virus type 2. Sex Transm Infect. 2004 Aug;80(4):272–6. </w:t>
      </w:r>
    </w:p>
    <w:p w14:paraId="35B4F2BD" w14:textId="77777777" w:rsidR="00F40B62" w:rsidRDefault="00F40B62" w:rsidP="00F40B62">
      <w:pPr>
        <w:pStyle w:val="Bibliography"/>
      </w:pPr>
      <w:r>
        <w:t>75.</w:t>
      </w:r>
      <w:r>
        <w:tab/>
        <w:t xml:space="preserve">Ashley RL. Sorting out the new HSV type specific antibody tests. Sex Transm Infect. 2001 Aug;77(4):232–7. </w:t>
      </w:r>
    </w:p>
    <w:p w14:paraId="79D1105A" w14:textId="77777777" w:rsidR="00F40B62" w:rsidRDefault="00F40B62" w:rsidP="00F40B62">
      <w:pPr>
        <w:pStyle w:val="Bibliography"/>
      </w:pPr>
      <w:r>
        <w:t>76.</w:t>
      </w:r>
      <w:r>
        <w:tab/>
        <w:t xml:space="preserve">Ashley-Morrow R, Krantz E, Wald A. Time course of seroconversion by HerpeSelect ELISA after acquisition of genital herpes simplex virus type 1 (HSV-1) or HSV-2. Sex Transm Dis. 2003 Apr;30(4):310–4. </w:t>
      </w:r>
    </w:p>
    <w:p w14:paraId="646D48C6" w14:textId="77777777" w:rsidR="00F40B62" w:rsidRDefault="00F40B62" w:rsidP="00F40B62">
      <w:pPr>
        <w:pStyle w:val="Bibliography"/>
      </w:pPr>
      <w:r>
        <w:t>77.</w:t>
      </w:r>
      <w:r>
        <w:tab/>
        <w:t xml:space="preserve">Rekabdar E, Tunbäck P, Liljeqvist JA, Lindh M, Bergström T. Dichotomy of glycoprotein g gene in herpes simplex virus type 1 isolates. J Clin Microbiol. 2002 Sep;40(9):3245–51. </w:t>
      </w:r>
    </w:p>
    <w:p w14:paraId="4F8DCC57" w14:textId="77777777" w:rsidR="00F40B62" w:rsidRDefault="00F40B62" w:rsidP="00F40B62">
      <w:pPr>
        <w:pStyle w:val="Bibliography"/>
      </w:pPr>
      <w:r>
        <w:t>78.</w:t>
      </w:r>
      <w:r>
        <w:tab/>
        <w:t xml:space="preserve">Liljeqvist JA, Svennerholm B, Bergström T. Herpes simplex virus type 2 glycoprotein G-negative clinical isolates are generated by single frameshift mutations. J Virol. 1999 Dec;73(12):9796–802. </w:t>
      </w:r>
    </w:p>
    <w:p w14:paraId="0DE4FB7A" w14:textId="77777777" w:rsidR="00F40B62" w:rsidRDefault="00F40B62" w:rsidP="00F40B62">
      <w:pPr>
        <w:pStyle w:val="Bibliography"/>
      </w:pPr>
      <w:r>
        <w:t>79.</w:t>
      </w:r>
      <w:r>
        <w:tab/>
        <w:t xml:space="preserve">Daikoku T, Horiba K, Kawana T, Hirano M, Shiraki K. Novel deletion in glycoprotein G forms a cluster and causes epidemiologic spread of herpes simplex virus type 2 infection. J Med Virol. 2013 Oct;85(10):1818–28. </w:t>
      </w:r>
    </w:p>
    <w:p w14:paraId="249030F1" w14:textId="77777777" w:rsidR="00F40B62" w:rsidRDefault="00F40B62" w:rsidP="00F40B62">
      <w:pPr>
        <w:pStyle w:val="Bibliography"/>
      </w:pPr>
      <w:r>
        <w:t>80.</w:t>
      </w:r>
      <w:r>
        <w:tab/>
        <w:t xml:space="preserve">Eis-Hübinger AM, Däumer M, Matz B, Schneweis KE. Evaluation of three glycoprotein G2-based enzyme immunoassays for detection of antibodies to herpes simplex virus type 2 in human sera. J Clin Microbiol. 1999 May;37(5):1242–6. </w:t>
      </w:r>
    </w:p>
    <w:p w14:paraId="4AB25B2D" w14:textId="77777777" w:rsidR="00F40B62" w:rsidRDefault="00F40B62" w:rsidP="00F40B62">
      <w:pPr>
        <w:pStyle w:val="Bibliography"/>
      </w:pPr>
      <w:r>
        <w:t>81.</w:t>
      </w:r>
      <w:r>
        <w:tab/>
        <w:t xml:space="preserve">Prince HE, Batterman HJ, Marlowe EM. Characterization of Serum Samples With Discordant Results in 2 Herpes Simplex Virus Type 2 IgG Assays. Sex Transm Dis. 2022 May 1;49(5):353–9. </w:t>
      </w:r>
    </w:p>
    <w:p w14:paraId="3760AE15" w14:textId="77777777" w:rsidR="00F40B62" w:rsidRDefault="00F40B62" w:rsidP="00F40B62">
      <w:pPr>
        <w:pStyle w:val="Bibliography"/>
      </w:pPr>
      <w:r>
        <w:t>82.</w:t>
      </w:r>
      <w:r>
        <w:tab/>
        <w:t xml:space="preserve">Morrow R, Friedrich D. Performance of a novel test for IgM and IgG antibodies in subjects with culture-documented genital herpes simplex virus-1 or -2 infection. Clin Microbiol Infect Off Publ Eur Soc Clin Microbiol Infect Dis. 2006 May;12(5):463–9. </w:t>
      </w:r>
    </w:p>
    <w:p w14:paraId="13032237" w14:textId="77777777" w:rsidR="00F40B62" w:rsidRDefault="00F40B62" w:rsidP="00F40B62">
      <w:pPr>
        <w:pStyle w:val="Bibliography"/>
      </w:pPr>
      <w:r>
        <w:t>83.</w:t>
      </w:r>
      <w:r>
        <w:tab/>
        <w:t xml:space="preserve">Kim ID, Chang HS, Hwang KJ. Herpes simplex virus 2 infection rate and necessity of screening during pregnancy: a clinical and seroepidemiologic study. Yonsei Med J. 2012 Mar;53(2):401–7. </w:t>
      </w:r>
    </w:p>
    <w:p w14:paraId="7A444F80" w14:textId="77777777" w:rsidR="00F40B62" w:rsidRDefault="00F40B62" w:rsidP="00F40B62">
      <w:pPr>
        <w:pStyle w:val="Bibliography"/>
      </w:pPr>
      <w:r>
        <w:t>84.</w:t>
      </w:r>
      <w:r>
        <w:tab/>
        <w:t xml:space="preserve">NHS England. Saving Babies’ Lives Version Three. 2023 Jul;3.1. </w:t>
      </w:r>
    </w:p>
    <w:p w14:paraId="29AAD232" w14:textId="77777777" w:rsidR="00F40B62" w:rsidRDefault="00F40B62" w:rsidP="00F40B62">
      <w:pPr>
        <w:pStyle w:val="Bibliography"/>
      </w:pPr>
      <w:r>
        <w:t>85.</w:t>
      </w:r>
      <w:r>
        <w:tab/>
        <w:t xml:space="preserve">Sénat MV, Anselem O, Picone O, Renesme L, Sananès N, Vauloup-Fellous C, et al. Prevention and management of genital herpes simplex infection during pregnancy and delivery: Guidelines from the French College of Gynaecologists and Obstetricians (CNGOF). Eur J Obstet Gynecol Reprod Biol. 2018 May;224:93–101. </w:t>
      </w:r>
    </w:p>
    <w:p w14:paraId="194E82D6" w14:textId="77777777" w:rsidR="00F40B62" w:rsidRDefault="00F40B62" w:rsidP="00F40B62">
      <w:pPr>
        <w:pStyle w:val="Bibliography"/>
      </w:pPr>
      <w:r>
        <w:t>86.</w:t>
      </w:r>
      <w:r>
        <w:tab/>
        <w:t xml:space="preserve">Brown EL, Morrow R, Krantz EM, Arvin AM, Prober CG, Yasukawa LL, et al. Maternal herpes simplex virus antibody avidity and risk of neonatal herpes. Am J Obstet Gynecol. 2006 Jul;195(1):115–20. </w:t>
      </w:r>
    </w:p>
    <w:p w14:paraId="73FE07D5" w14:textId="77777777" w:rsidR="00F40B62" w:rsidRDefault="00F40B62" w:rsidP="00F40B62">
      <w:pPr>
        <w:pStyle w:val="Bibliography"/>
      </w:pPr>
      <w:r>
        <w:lastRenderedPageBreak/>
        <w:t>87.</w:t>
      </w:r>
      <w:r>
        <w:tab/>
        <w:t xml:space="preserve">Nahmias AJ, Josey WE, Naib ZM, Freeman MG, Fernandez RJ, Wheeler JH. Perinatal risk associated with maternal genital herpes simplex virus infection. Am J Obstet Gynecol. 1971 Jul 15;110(6):825–37. </w:t>
      </w:r>
    </w:p>
    <w:p w14:paraId="737F6A24" w14:textId="77777777" w:rsidR="00F40B62" w:rsidRDefault="00F40B62" w:rsidP="00F40B62">
      <w:pPr>
        <w:pStyle w:val="Bibliography"/>
      </w:pPr>
      <w:r>
        <w:t>88.</w:t>
      </w:r>
      <w:r>
        <w:tab/>
        <w:t xml:space="preserve">Nahmias AJ. Neonatal HSV infection Part I: continuing challenges. Herpes J IHMF. 2004 Aug;11(2):33–7. </w:t>
      </w:r>
    </w:p>
    <w:p w14:paraId="7A17D957" w14:textId="77777777" w:rsidR="00F40B62" w:rsidRDefault="00F40B62" w:rsidP="00F40B62">
      <w:pPr>
        <w:pStyle w:val="Bibliography"/>
      </w:pPr>
      <w:r>
        <w:t>89.</w:t>
      </w:r>
      <w:r>
        <w:tab/>
        <w:t>National Institute for Health and Care Excellence. Intrapartum care for healthy women and babies: Clinical guideline [CG190]. 2014 updated 2022; Available from: https://www.nice.org.uk/guidance/cg190</w:t>
      </w:r>
    </w:p>
    <w:p w14:paraId="7FF9DEF4" w14:textId="77777777" w:rsidR="00F40B62" w:rsidRDefault="00F40B62" w:rsidP="00F40B62">
      <w:pPr>
        <w:pStyle w:val="Bibliography"/>
      </w:pPr>
      <w:r>
        <w:t>90.</w:t>
      </w:r>
      <w:r>
        <w:tab/>
        <w:t>National Institute for Health and Care Excellence. Preterm labour and birth: NICE guideline NG25. 2015 updated 2022; Available from: https://www.nice.org.uk/guidance/ng25</w:t>
      </w:r>
    </w:p>
    <w:p w14:paraId="2FEB3CB0" w14:textId="77777777" w:rsidR="00F40B62" w:rsidRDefault="00F40B62" w:rsidP="00F40B62">
      <w:pPr>
        <w:pStyle w:val="Bibliography"/>
      </w:pPr>
      <w:r>
        <w:t>91.</w:t>
      </w:r>
      <w:r>
        <w:tab/>
        <w:t xml:space="preserve">Major CA, Towers CV, Lewis DF, Garite TJ. Expectant management of preterm premature rupture of membranes complicated by active recurrent genital herpes. Am J Obstet Gynecol. 2003 Jun;188(6):1551–4; discussion 1554-5. </w:t>
      </w:r>
    </w:p>
    <w:p w14:paraId="6E840420" w14:textId="77777777" w:rsidR="00F40B62" w:rsidRDefault="00F40B62" w:rsidP="00F40B62">
      <w:pPr>
        <w:pStyle w:val="Bibliography"/>
      </w:pPr>
      <w:r>
        <w:t>92.</w:t>
      </w:r>
      <w:r>
        <w:tab/>
        <w:t xml:space="preserve">Utley K, Bromberger P, Wagner L, Schneider H. Management of primary herpes in pregnancy complicated by ruptured membranes and extreme prematurity: case report. Obstet Gynecol. 1987 Mar;69(3 Pt 2):471–3. </w:t>
      </w:r>
    </w:p>
    <w:p w14:paraId="599F37CF" w14:textId="77777777" w:rsidR="00F40B62" w:rsidRDefault="00F40B62" w:rsidP="00F40B62">
      <w:pPr>
        <w:pStyle w:val="Bibliography"/>
      </w:pPr>
      <w:r>
        <w:t>93.</w:t>
      </w:r>
      <w:r>
        <w:tab/>
        <w:t xml:space="preserve">Dietrich YM, Napolitano PG. Acyclovir treatment of primary herpes in pregnancy complicated by second trimester preterm premature rupture of membranes with term delivery: case report. Am J Perinatol. 2002 Jul;19(5):235–8. </w:t>
      </w:r>
    </w:p>
    <w:p w14:paraId="4C2CE786" w14:textId="77777777" w:rsidR="00F40B62" w:rsidRDefault="00F40B62" w:rsidP="00F40B62">
      <w:pPr>
        <w:pStyle w:val="Bibliography"/>
      </w:pPr>
      <w:r>
        <w:t>94.</w:t>
      </w:r>
      <w:r>
        <w:tab/>
        <w:t xml:space="preserve">Thomson AJ, Royal College of Obstetricians and Gynaecologists. Care of Women Presenting with Suspected Preterm Prelabour Rupture of Membranes from 24+0 Weeks of Gestation: Green-top Guideline No. 73. BJOG Int J Obstet Gynaecol. 2019 Aug;126(9):e152–66. </w:t>
      </w:r>
    </w:p>
    <w:p w14:paraId="71BAEC06" w14:textId="77777777" w:rsidR="00F40B62" w:rsidRDefault="00F40B62" w:rsidP="00F40B62">
      <w:pPr>
        <w:pStyle w:val="Bibliography"/>
      </w:pPr>
      <w:r>
        <w:t>95.</w:t>
      </w:r>
      <w:r>
        <w:tab/>
        <w:t xml:space="preserve">Stock SJ, Thomson AJ, Papworth S, Royal College of Obstetricians and Gynaecologists. Antenatal corticosteroids to reduce neonatal morbidity and mortality: Green-top Guideline No. 74. BJOG Int J Obstet Gynaecol. 2022 Jul;129(8):e35–60. </w:t>
      </w:r>
    </w:p>
    <w:p w14:paraId="2AFD950C" w14:textId="77777777" w:rsidR="00F40B62" w:rsidRDefault="00F40B62" w:rsidP="00F40B62">
      <w:pPr>
        <w:pStyle w:val="Bibliography"/>
      </w:pPr>
      <w:r>
        <w:t>96.</w:t>
      </w:r>
      <w:r>
        <w:tab/>
        <w:t xml:space="preserve">Ehsanipoor RM, Major CA. Herpes simplex and HIV infections and preterm PROM. Clin Obstet Gynecol. 2011 Jun;54(2):330–6. </w:t>
      </w:r>
    </w:p>
    <w:p w14:paraId="5D4BB25E" w14:textId="77777777" w:rsidR="00F40B62" w:rsidRDefault="00F40B62" w:rsidP="00F40B62">
      <w:pPr>
        <w:pStyle w:val="Bibliography"/>
      </w:pPr>
      <w:r>
        <w:t>97.</w:t>
      </w:r>
      <w:r>
        <w:tab/>
        <w:t xml:space="preserve">Sivarajah V, Venus K, Yudin MH, Murphy KE, Morrison SA, Tan DH. Does maternal HSV-2 coinfection increase mother-to-child transmission of HIV? A systematic review. Sex Transm Infect. 2017 Dec;93(8):535–42. </w:t>
      </w:r>
    </w:p>
    <w:p w14:paraId="3C06A527" w14:textId="77777777" w:rsidR="00F40B62" w:rsidRDefault="00F40B62" w:rsidP="00F40B62">
      <w:pPr>
        <w:pStyle w:val="Bibliography"/>
      </w:pPr>
      <w:r>
        <w:t>98.</w:t>
      </w:r>
      <w:r>
        <w:tab/>
        <w:t xml:space="preserve">Aebi-Popp K, Bailey H, Malyuta R, Volokha A, Thorne C, Ukraine European Collaborative Study in EuroCoord. High prevalence of herpes simplex virus (HSV)- type 2 co-infection among HIV-positive women in Ukraine, but no increased HIV mother-to-child transmission risk. BMC Pregnancy Childbirth. 2016 Apr 27;16:94. </w:t>
      </w:r>
    </w:p>
    <w:p w14:paraId="65FA9D4F" w14:textId="77777777" w:rsidR="00F40B62" w:rsidRDefault="00F40B62" w:rsidP="00F40B62">
      <w:pPr>
        <w:pStyle w:val="Bibliography"/>
      </w:pPr>
      <w:r>
        <w:t>99.</w:t>
      </w:r>
      <w:r>
        <w:tab/>
        <w:t xml:space="preserve">Drake AL, John-Stewart GC, Wald A, Mbori-Ngacha DA, Bosire R, Wamalwa DC, et al. Herpes simplex virus type 2 and risk of intrapartum human immunodeficiency virus transmission. Obstet Gynecol. 2007 Feb;109(2 Pt 1):403–9. </w:t>
      </w:r>
    </w:p>
    <w:p w14:paraId="5A71DF3A" w14:textId="77777777" w:rsidR="00F40B62" w:rsidRDefault="00F40B62" w:rsidP="00F40B62">
      <w:pPr>
        <w:pStyle w:val="Bibliography"/>
      </w:pPr>
      <w:r w:rsidRPr="00067677">
        <w:t>100.</w:t>
      </w:r>
      <w:r w:rsidRPr="00067677">
        <w:tab/>
        <w:t xml:space="preserve">Warszawski J, Tubiana R, Le Chenadec J, Blanche S, Teglas JP, Dollfus C, et al. </w:t>
      </w:r>
      <w:r>
        <w:t xml:space="preserve">Mother-to-child HIV transmission despite antiretroviral therapy in the ANRS French Perinatal Cohort. AIDS Lond Engl. 2008 Jan 11;22(2):289–99. </w:t>
      </w:r>
    </w:p>
    <w:p w14:paraId="5D8D93C1" w14:textId="77777777" w:rsidR="00F40B62" w:rsidRDefault="00F40B62" w:rsidP="00F40B62">
      <w:pPr>
        <w:pStyle w:val="Bibliography"/>
      </w:pPr>
      <w:r>
        <w:lastRenderedPageBreak/>
        <w:t>101.</w:t>
      </w:r>
      <w:r>
        <w:tab/>
        <w:t xml:space="preserve">Bollen LJ, Whitehead SJ, Mock PA, Leelawiwat W, Asavapiriyanont S, Chalermchockchareonkit A, et al. Maternal herpes simplex virus type 2 coinfection increases the risk of perinatal HIV transmission: possibility to further decrease transmission? AIDS Lond Engl. 2008 Jun 19;22(10):1169–76. </w:t>
      </w:r>
    </w:p>
    <w:p w14:paraId="1B6A2B3B" w14:textId="77777777" w:rsidR="00F40B62" w:rsidRDefault="00F40B62" w:rsidP="00F40B62">
      <w:pPr>
        <w:pStyle w:val="Bibliography"/>
      </w:pPr>
      <w:r>
        <w:t>102.</w:t>
      </w:r>
      <w:r>
        <w:tab/>
        <w:t xml:space="preserve">Ouedraogo A, Nagot N, Vergne L, Konate I, Weiss HA, Defer MC, et al. Impact of suppressive herpes therapy on genital HIV-1 RNA among women taking antiretroviral therapy: a randomized controlled trial. AIDS Lond Engl. 2006 Nov 28;20(18):2305–13. </w:t>
      </w:r>
    </w:p>
    <w:p w14:paraId="53094149" w14:textId="77777777" w:rsidR="00F40B62" w:rsidRDefault="00F40B62" w:rsidP="00F40B62">
      <w:pPr>
        <w:pStyle w:val="Bibliography"/>
      </w:pPr>
      <w:r>
        <w:t>103.</w:t>
      </w:r>
      <w:r>
        <w:tab/>
        <w:t xml:space="preserve">Patterson J, Hitti J, Selke S, Huang ML, Watts DH, Brown Z, et al. Genital HSV detection among HIV-1-infected pregnant women in labor. Infect Dis Obstet Gynecol. 2011;2011:157680. </w:t>
      </w:r>
    </w:p>
    <w:p w14:paraId="251A78F8" w14:textId="77777777" w:rsidR="00F40B62" w:rsidRDefault="00F40B62" w:rsidP="00F40B62">
      <w:pPr>
        <w:pStyle w:val="Bibliography"/>
      </w:pPr>
      <w:r>
        <w:t>104.</w:t>
      </w:r>
      <w:r>
        <w:tab/>
        <w:t xml:space="preserve">Tosswill J. British HIV Association guidelines for the management of HIV in pregnancy and postpartum 2018 (2020 third interim update). :117. </w:t>
      </w:r>
    </w:p>
    <w:p w14:paraId="039F87B5" w14:textId="77777777" w:rsidR="00F40B62" w:rsidRDefault="00F40B62" w:rsidP="00F40B62">
      <w:pPr>
        <w:pStyle w:val="Bibliography"/>
      </w:pPr>
      <w:r>
        <w:t>105.</w:t>
      </w:r>
      <w:r>
        <w:tab/>
        <w:t xml:space="preserve">Melvin AJ, Mohan KM, Schiffer JT, Drolette LM, Magaret A, Corey L, et al. Plasma and Cerebrospinal Fluid Herpes Simplex Virus Levels at Diagnosis and Outcome of Neonatal Infection. J Pediatr. 2015 Apr;166(4):827–33. </w:t>
      </w:r>
    </w:p>
    <w:p w14:paraId="1A25D46B" w14:textId="77777777" w:rsidR="00F40B62" w:rsidRDefault="00F40B62" w:rsidP="00F40B62">
      <w:pPr>
        <w:pStyle w:val="Bibliography"/>
      </w:pPr>
      <w:r>
        <w:t>106.</w:t>
      </w:r>
      <w:r>
        <w:tab/>
        <w:t xml:space="preserve">Niewiesk S. Maternal antibodies: clinical significance, mechanism of interference with immune responses, and possible vaccination strategies. Front Immunol. 2014;5:446. </w:t>
      </w:r>
    </w:p>
    <w:p w14:paraId="3852C00C" w14:textId="77777777" w:rsidR="00F40B62" w:rsidRDefault="00F40B62" w:rsidP="00F40B62">
      <w:pPr>
        <w:pStyle w:val="Bibliography"/>
      </w:pPr>
      <w:r>
        <w:t>107.</w:t>
      </w:r>
      <w:r>
        <w:tab/>
        <w:t>Royal College of Paediatrics and Child Health. Breastfeeding in the UK - position statement. 2017 updated 2022; Available from: https://www.rcpch.ac.uk/resources/breastfeeding-uk-position-statement</w:t>
      </w:r>
    </w:p>
    <w:p w14:paraId="599E6885" w14:textId="77777777" w:rsidR="00F40B62" w:rsidRDefault="00F40B62" w:rsidP="00F40B62">
      <w:pPr>
        <w:pStyle w:val="Bibliography"/>
      </w:pPr>
      <w:r>
        <w:t>108.</w:t>
      </w:r>
      <w:r>
        <w:tab/>
        <w:t>National Institute for Health and Care Excellence. Postnatal care: NICE guideline NG194. 2021; Available from: https://www.nice.org.uk/guidance/ng194</w:t>
      </w:r>
    </w:p>
    <w:p w14:paraId="2D1CA031" w14:textId="77777777" w:rsidR="00F40B62" w:rsidRDefault="00F40B62" w:rsidP="00F40B62">
      <w:pPr>
        <w:pStyle w:val="Bibliography"/>
      </w:pPr>
      <w:r>
        <w:t>109.</w:t>
      </w:r>
      <w:r>
        <w:tab/>
        <w:t>The Baby Friendly Initiative, UNICEF United Kingdom. Guide to the UNICEF UK baby friendly initiative standards. 2017; Available from: https://www.unicef.org.uk/babyfriendly/baby-friendly-resources/implementing-standards-resources/guide-to-the-standards/</w:t>
      </w:r>
    </w:p>
    <w:p w14:paraId="3E3A4487" w14:textId="77777777" w:rsidR="00F40B62" w:rsidRDefault="00F40B62" w:rsidP="00F40B62">
      <w:pPr>
        <w:pStyle w:val="Bibliography"/>
      </w:pPr>
      <w:r>
        <w:t>110.</w:t>
      </w:r>
      <w:r>
        <w:tab/>
        <w:t>The Royal College of Midwives. Position Statement: Infant feeding. 2018; Available from: https://www.rcm.org.uk/media/2289/infant-feeding.pdf</w:t>
      </w:r>
    </w:p>
    <w:p w14:paraId="5C63C8E1" w14:textId="77777777" w:rsidR="00F40B62" w:rsidRDefault="00F40B62" w:rsidP="00F40B62">
      <w:pPr>
        <w:pStyle w:val="Bibliography"/>
      </w:pPr>
      <w:r>
        <w:t>111.</w:t>
      </w:r>
      <w:r>
        <w:tab/>
        <w:t xml:space="preserve">Taddio A, Klein J, Koren G. Acyclovir excretion in human breast milk. Ann Pharmacother. 1994 May;28(5):585–7. </w:t>
      </w:r>
    </w:p>
    <w:p w14:paraId="7B1E57C5" w14:textId="77777777" w:rsidR="00F40B62" w:rsidRDefault="00F40B62" w:rsidP="00F40B62">
      <w:pPr>
        <w:pStyle w:val="Bibliography"/>
      </w:pPr>
      <w:r>
        <w:t>112.</w:t>
      </w:r>
      <w:r>
        <w:tab/>
        <w:t xml:space="preserve">Sheffield JS, Fish DN, Hollier LM, Cadematori S, Nobles BJ, Wendel GD. Acyclovir concentrations in human breast milk after valaciclovir administration. Am J Obstet Gynecol. 2002 Jan;186(1):100–2. </w:t>
      </w:r>
    </w:p>
    <w:p w14:paraId="561A2051" w14:textId="77777777" w:rsidR="00F40B62" w:rsidRDefault="00F40B62" w:rsidP="00F40B62">
      <w:pPr>
        <w:pStyle w:val="Bibliography"/>
      </w:pPr>
      <w:r>
        <w:t>113.</w:t>
      </w:r>
      <w:r>
        <w:tab/>
        <w:t xml:space="preserve">Drake AL, Roxby AC, Kiarie J, Richardson BA, Wald A, John-Stewart G, et al. Infant safety during and after maternal valacyclovir therapy in conjunction with antiretroviral HIV-1 prophylaxis in a randomized clinical trial. PloS One. 2012;7(4):e34635. </w:t>
      </w:r>
    </w:p>
    <w:p w14:paraId="4356B817" w14:textId="77777777" w:rsidR="00F40B62" w:rsidRDefault="00F40B62" w:rsidP="00F40B62">
      <w:pPr>
        <w:pStyle w:val="Bibliography"/>
      </w:pPr>
      <w:r>
        <w:t>114.</w:t>
      </w:r>
      <w:r>
        <w:tab/>
        <w:t xml:space="preserve">Whitley RJ. The use of antiviral drugs during the neonatal period. Clin Perinatol. 2012 Mar;39(1):69–81. </w:t>
      </w:r>
    </w:p>
    <w:p w14:paraId="70E11D13" w14:textId="77777777" w:rsidR="00F40B62" w:rsidRDefault="00F40B62" w:rsidP="00F40B62">
      <w:pPr>
        <w:pStyle w:val="Bibliography"/>
      </w:pPr>
      <w:r>
        <w:t>115.</w:t>
      </w:r>
      <w:r>
        <w:tab/>
        <w:t>National Institute for Health and Care Excellence. British National Formulary for Children. 2023; Available from: https://bnfc.nice.org.uk/</w:t>
      </w:r>
    </w:p>
    <w:p w14:paraId="07255020" w14:textId="77777777" w:rsidR="00F40B62" w:rsidRDefault="00F40B62" w:rsidP="00F40B62">
      <w:pPr>
        <w:pStyle w:val="Bibliography"/>
      </w:pPr>
      <w:r>
        <w:lastRenderedPageBreak/>
        <w:t>116.</w:t>
      </w:r>
      <w:r>
        <w:tab/>
        <w:t>National Institute for Health and Care Excellence. British National Formulary. 2023; Available from: https://bnf.nice.org.uk/</w:t>
      </w:r>
    </w:p>
    <w:p w14:paraId="3D7F9698" w14:textId="77777777" w:rsidR="00F40B62" w:rsidRDefault="00F40B62" w:rsidP="00F40B62">
      <w:pPr>
        <w:pStyle w:val="Bibliography"/>
      </w:pPr>
      <w:r>
        <w:t>117.</w:t>
      </w:r>
      <w:r>
        <w:tab/>
        <w:t xml:space="preserve">Kotronias D, Kapranos N. Detection of herpes simplex virus DNA in maternal breast milk by in situ hybridization with tyramide signal amplification. Vivo Athens Greece. 1999 Dec;13(6):463–6. </w:t>
      </w:r>
    </w:p>
    <w:p w14:paraId="62C11D2F" w14:textId="77777777" w:rsidR="00F40B62" w:rsidRDefault="00F40B62" w:rsidP="00F40B62">
      <w:pPr>
        <w:pStyle w:val="Bibliography"/>
      </w:pPr>
      <w:r>
        <w:t>118.</w:t>
      </w:r>
      <w:r>
        <w:tab/>
        <w:t xml:space="preserve">Sullivan-Bolyai JZ, Fife KH, Jacobs RF, Miller Z, Corey L. Disseminated neonatal herpes simplex virus type 1 from a maternal breast lesion. Pediatrics. 1983 Mar;71(3):455–7. </w:t>
      </w:r>
    </w:p>
    <w:p w14:paraId="2589775B" w14:textId="77777777" w:rsidR="00F40B62" w:rsidRDefault="00F40B62" w:rsidP="00F40B62">
      <w:pPr>
        <w:pStyle w:val="Bibliography"/>
      </w:pPr>
      <w:r>
        <w:t>119.</w:t>
      </w:r>
      <w:r>
        <w:tab/>
        <w:t xml:space="preserve">Parra J, Cneude F, Huin N, Bru CB, Debillon T. Mammary herpes: a little known mode of neonatal herpes contamination. J Perinatol Off J Calif Perinat Assoc. 2013 Sep;33(9):736–7. </w:t>
      </w:r>
    </w:p>
    <w:p w14:paraId="25B4AB63" w14:textId="77777777" w:rsidR="00F40B62" w:rsidRDefault="00F40B62" w:rsidP="00F40B62">
      <w:pPr>
        <w:pStyle w:val="Bibliography"/>
      </w:pPr>
      <w:r>
        <w:t>120.</w:t>
      </w:r>
      <w:r>
        <w:tab/>
        <w:t xml:space="preserve">Field SS. Fatal Neonatal Herpes Simplex Infection Likely from Unrecognized Breast Lesions. J Hum Lact Off J Int Lact Consult Assoc. 2016 Feb;32(1):86–8. </w:t>
      </w:r>
    </w:p>
    <w:p w14:paraId="1F1FB9D4" w14:textId="77777777" w:rsidR="00F40B62" w:rsidRDefault="00F40B62" w:rsidP="00F40B62">
      <w:pPr>
        <w:pStyle w:val="Bibliography"/>
      </w:pPr>
      <w:r>
        <w:t>121.</w:t>
      </w:r>
      <w:r>
        <w:tab/>
        <w:t xml:space="preserve">Koelle DM, Benedetti J, Langenberg A, Corey L. Asymptomatic reactivation of herpes simplex virus in women after the first episode of genital herpes. Ann Intern Med. 1992 Mar 15;116(6):433–7. </w:t>
      </w:r>
    </w:p>
    <w:p w14:paraId="1F28AAB9" w14:textId="77777777" w:rsidR="00F40B62" w:rsidRDefault="00F40B62" w:rsidP="00F40B62">
      <w:pPr>
        <w:pStyle w:val="Bibliography"/>
      </w:pPr>
      <w:r>
        <w:t>122.</w:t>
      </w:r>
      <w:r>
        <w:tab/>
        <w:t>Centers for Disease Control and Prevention. Breastfeeding: Herpes simplex virus. 2021; Available from: https://www.cdc.gov/breastfeeding/breastfeeding-special-circumstances/maternal-or-infant-illnesses/herpes.html</w:t>
      </w:r>
    </w:p>
    <w:p w14:paraId="762A313A" w14:textId="77777777" w:rsidR="00F40B62" w:rsidRDefault="00F40B62" w:rsidP="00F40B62">
      <w:pPr>
        <w:pStyle w:val="Bibliography"/>
      </w:pPr>
      <w:r>
        <w:t>123.</w:t>
      </w:r>
      <w:r>
        <w:tab/>
        <w:t xml:space="preserve">Wald A, Langenberg AGM, Krantz E, Douglas JM, Handsfield HH, DiCarlo RP, et al. The relationship between condom use and herpes simplex virus acquisition. Ann Intern Med. 2005 Nov 15;143(10):707–13. </w:t>
      </w:r>
    </w:p>
    <w:p w14:paraId="4BAF7CD9" w14:textId="77777777" w:rsidR="00F40B62" w:rsidRDefault="00F40B62" w:rsidP="00F40B62">
      <w:pPr>
        <w:pStyle w:val="Bibliography"/>
      </w:pPr>
      <w:r>
        <w:t>124.</w:t>
      </w:r>
      <w:r>
        <w:tab/>
        <w:t xml:space="preserve">Martin ET, Krantz E, Gottlieb SL, Magaret AS, Langenberg A, Stanberry L, et al. A pooled analysis of the effect of condoms in preventing HSV-2 acquisition. Arch Intern Med. 2009 Jul 13;169(13):1233–40. </w:t>
      </w:r>
    </w:p>
    <w:p w14:paraId="26557790" w14:textId="77777777" w:rsidR="00F40B62" w:rsidRDefault="00F40B62" w:rsidP="00F40B62">
      <w:pPr>
        <w:pStyle w:val="Bibliography"/>
      </w:pPr>
      <w:r>
        <w:t>125.</w:t>
      </w:r>
      <w:r>
        <w:tab/>
        <w:t xml:space="preserve">Wald A, Langenberg AG, Link K, Izu AE, Ashley R, Warren T, et al. Effect of condoms on reducing the transmission of herpes simplex virus type 2 from men to women. JAMA. 2001 Jun 27;285(24):3100–6. </w:t>
      </w:r>
    </w:p>
    <w:p w14:paraId="37D883EA" w14:textId="77777777" w:rsidR="00F40B62" w:rsidRDefault="00F40B62" w:rsidP="00F40B62">
      <w:pPr>
        <w:pStyle w:val="Bibliography"/>
      </w:pPr>
      <w:r>
        <w:t>126.</w:t>
      </w:r>
      <w:r>
        <w:tab/>
        <w:t xml:space="preserve">Magaret AS, Mujugira A, Hughes JP, Lingappa J, Bukusi EA, DeBruyn G, et al. Effect of Condom Use on Per-act HSV-2 Transmission Risk in HIV-1, HSV-2-discordant Couples. Clin Infect Dis Off Publ Infect Dis Soc Am. 2016 Feb 15;62(4):456–61. </w:t>
      </w:r>
    </w:p>
    <w:p w14:paraId="08496F1E" w14:textId="77777777" w:rsidR="00F40B62" w:rsidRDefault="00F40B62" w:rsidP="00F40B62">
      <w:pPr>
        <w:pStyle w:val="Bibliography"/>
      </w:pPr>
      <w:r>
        <w:t>127.</w:t>
      </w:r>
      <w:r>
        <w:tab/>
        <w:t xml:space="preserve">Wald A, Selke S, Warren T, Aoki FY, Sacks S, Diaz-Mitoma F, et al. Comparative efficacy of famciclovir and valacyclovir for suppression of recurrent genital herpes and viral shedding. Sex Transm Dis. 2006 Sep;33(9):529–33. </w:t>
      </w:r>
    </w:p>
    <w:p w14:paraId="043893D7" w14:textId="77777777" w:rsidR="00F40B62" w:rsidRDefault="00F40B62" w:rsidP="00F40B62">
      <w:pPr>
        <w:pStyle w:val="Bibliography"/>
      </w:pPr>
      <w:r>
        <w:t>128.</w:t>
      </w:r>
      <w:r>
        <w:tab/>
        <w:t xml:space="preserve">Gupta R, Wald A, Krantz E, Selke S, Warren T, Vargas-Cortes M, et al. Valacyclovir and acyclovir for suppression of shedding of herpes simplex virus in the genital tract. J Infect Dis. 2004 Oct 15;190(8):1374–81. </w:t>
      </w:r>
    </w:p>
    <w:p w14:paraId="098C4C97" w14:textId="77777777" w:rsidR="00F40B62" w:rsidRDefault="00F40B62" w:rsidP="00F40B62">
      <w:pPr>
        <w:pStyle w:val="Bibliography"/>
      </w:pPr>
      <w:r>
        <w:t>129.</w:t>
      </w:r>
      <w:r>
        <w:tab/>
        <w:t xml:space="preserve">Corey L, Wald A, Patel R, Sacks SL, Tyring SK, Warren T, et al. Once-daily valacyclovir to reduce the risk of transmission of genital herpes. N Engl J Med. 2004 Jan 1;350(1):11–20. </w:t>
      </w:r>
    </w:p>
    <w:p w14:paraId="6662FA25" w14:textId="77777777" w:rsidR="00F40B62" w:rsidRDefault="00F40B62" w:rsidP="00F40B62">
      <w:pPr>
        <w:pStyle w:val="Bibliography"/>
      </w:pPr>
      <w:r>
        <w:t>130.</w:t>
      </w:r>
      <w:r>
        <w:tab/>
        <w:t xml:space="preserve">Wald A, Zeh J, Barnum G, Davis LG, Corey L. Suppression of subclinical shedding of herpes simplex virus type 2 with acyclovir. Ann Intern Med. 1996 Jan 1;124(1 Pt 1):8–15. </w:t>
      </w:r>
    </w:p>
    <w:p w14:paraId="7E234D9B" w14:textId="77777777" w:rsidR="00F40B62" w:rsidRDefault="00F40B62" w:rsidP="00F40B62">
      <w:pPr>
        <w:pStyle w:val="Bibliography"/>
      </w:pPr>
      <w:r>
        <w:lastRenderedPageBreak/>
        <w:t>131.</w:t>
      </w:r>
      <w:r>
        <w:tab/>
        <w:t>UK National Screening Committee. Antenatal screening for HSV-1 and HSV-2 infection to prevent neonatal herpes infection. 2018; Available from: https://view-health-screening-recommendations.service.gov.uk/genital-herpes/</w:t>
      </w:r>
    </w:p>
    <w:p w14:paraId="77EDE6D5" w14:textId="75CB658F" w:rsidR="000735DD" w:rsidRPr="00AD5969" w:rsidRDefault="00A754D6">
      <w:pPr>
        <w:rPr>
          <w:rFonts w:cstheme="minorHAnsi"/>
        </w:rPr>
      </w:pPr>
      <w:r>
        <w:rPr>
          <w:rFonts w:cstheme="minorHAnsi"/>
          <w:highlight w:val="yellow"/>
        </w:rPr>
        <w:fldChar w:fldCharType="end"/>
      </w:r>
    </w:p>
    <w:sectPr w:rsidR="000735DD" w:rsidRPr="00AD5969" w:rsidSect="00AD4A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46319D" w14:textId="77777777" w:rsidR="00C26A70" w:rsidRDefault="00C26A70" w:rsidP="00C06996">
      <w:pPr>
        <w:spacing w:after="0" w:line="240" w:lineRule="auto"/>
      </w:pPr>
      <w:r>
        <w:separator/>
      </w:r>
    </w:p>
  </w:endnote>
  <w:endnote w:type="continuationSeparator" w:id="0">
    <w:p w14:paraId="46CA0BC5" w14:textId="77777777" w:rsidR="00C26A70" w:rsidRDefault="00C26A70" w:rsidP="00C06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0876227"/>
      <w:docPartObj>
        <w:docPartGallery w:val="Page Numbers (Bottom of Page)"/>
        <w:docPartUnique/>
      </w:docPartObj>
    </w:sdtPr>
    <w:sdtContent>
      <w:p w14:paraId="03B85CBB" w14:textId="771FE852" w:rsidR="00432F8E" w:rsidRDefault="00432F8E">
        <w:pPr>
          <w:pStyle w:val="Footer"/>
          <w:jc w:val="right"/>
        </w:pPr>
        <w:r>
          <w:fldChar w:fldCharType="begin"/>
        </w:r>
        <w:r>
          <w:instrText>PAGE   \* MERGEFORMAT</w:instrText>
        </w:r>
        <w:r>
          <w:fldChar w:fldCharType="separate"/>
        </w:r>
        <w:r>
          <w:t>2</w:t>
        </w:r>
        <w:r>
          <w:fldChar w:fldCharType="end"/>
        </w:r>
      </w:p>
    </w:sdtContent>
  </w:sdt>
  <w:p w14:paraId="2DDF2E18" w14:textId="77777777" w:rsidR="00432F8E" w:rsidRDefault="00432F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8745144"/>
      <w:docPartObj>
        <w:docPartGallery w:val="Page Numbers (Bottom of Page)"/>
        <w:docPartUnique/>
      </w:docPartObj>
    </w:sdtPr>
    <w:sdtContent>
      <w:p w14:paraId="68643021" w14:textId="7F718DE5" w:rsidR="000B4A9B" w:rsidRDefault="000B4A9B">
        <w:pPr>
          <w:pStyle w:val="Footer"/>
          <w:jc w:val="right"/>
        </w:pPr>
        <w:r>
          <w:fldChar w:fldCharType="begin"/>
        </w:r>
        <w:r>
          <w:instrText>PAGE   \* MERGEFORMAT</w:instrText>
        </w:r>
        <w:r>
          <w:fldChar w:fldCharType="separate"/>
        </w:r>
        <w:r>
          <w:t>2</w:t>
        </w:r>
        <w:r>
          <w:fldChar w:fldCharType="end"/>
        </w:r>
      </w:p>
    </w:sdtContent>
  </w:sdt>
  <w:p w14:paraId="55909200" w14:textId="77777777" w:rsidR="000B4A9B" w:rsidRDefault="000B4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79479D" w14:textId="77777777" w:rsidR="00C26A70" w:rsidRDefault="00C26A70" w:rsidP="00C06996">
      <w:pPr>
        <w:spacing w:after="0" w:line="240" w:lineRule="auto"/>
      </w:pPr>
      <w:r>
        <w:separator/>
      </w:r>
    </w:p>
  </w:footnote>
  <w:footnote w:type="continuationSeparator" w:id="0">
    <w:p w14:paraId="5B8ED87E" w14:textId="77777777" w:rsidR="00C26A70" w:rsidRDefault="00C26A70" w:rsidP="00C069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04A33"/>
    <w:multiLevelType w:val="hybridMultilevel"/>
    <w:tmpl w:val="A942E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E375D9"/>
    <w:multiLevelType w:val="hybridMultilevel"/>
    <w:tmpl w:val="CF7E90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B5855C4"/>
    <w:multiLevelType w:val="hybridMultilevel"/>
    <w:tmpl w:val="1E203B4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BAB5F36"/>
    <w:multiLevelType w:val="hybridMultilevel"/>
    <w:tmpl w:val="D7B4D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E14372"/>
    <w:multiLevelType w:val="hybridMultilevel"/>
    <w:tmpl w:val="BE181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C7413B"/>
    <w:multiLevelType w:val="hybridMultilevel"/>
    <w:tmpl w:val="5AD2A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DC4DD0"/>
    <w:multiLevelType w:val="hybridMultilevel"/>
    <w:tmpl w:val="E054909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0EE16DF6"/>
    <w:multiLevelType w:val="hybridMultilevel"/>
    <w:tmpl w:val="B14AF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9168E0"/>
    <w:multiLevelType w:val="hybridMultilevel"/>
    <w:tmpl w:val="2C702C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D64E9C"/>
    <w:multiLevelType w:val="hybridMultilevel"/>
    <w:tmpl w:val="16E26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524E69"/>
    <w:multiLevelType w:val="multilevel"/>
    <w:tmpl w:val="E3A4BE8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18E3664F"/>
    <w:multiLevelType w:val="hybridMultilevel"/>
    <w:tmpl w:val="E5EE6F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950D9D"/>
    <w:multiLevelType w:val="hybridMultilevel"/>
    <w:tmpl w:val="C088B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4D1546"/>
    <w:multiLevelType w:val="hybridMultilevel"/>
    <w:tmpl w:val="AC40A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EC418F"/>
    <w:multiLevelType w:val="multilevel"/>
    <w:tmpl w:val="9408717C"/>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20A806BA"/>
    <w:multiLevelType w:val="hybridMultilevel"/>
    <w:tmpl w:val="99944B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3622AEE"/>
    <w:multiLevelType w:val="hybridMultilevel"/>
    <w:tmpl w:val="83ACE33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15:restartNumberingAfterBreak="0">
    <w:nsid w:val="2A5C5885"/>
    <w:multiLevelType w:val="hybridMultilevel"/>
    <w:tmpl w:val="65D28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33547B"/>
    <w:multiLevelType w:val="multilevel"/>
    <w:tmpl w:val="6A604ABA"/>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38E3219C"/>
    <w:multiLevelType w:val="hybridMultilevel"/>
    <w:tmpl w:val="115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F13FC8"/>
    <w:multiLevelType w:val="hybridMultilevel"/>
    <w:tmpl w:val="4ADE9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C9029C"/>
    <w:multiLevelType w:val="hybridMultilevel"/>
    <w:tmpl w:val="8DECFE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03C020C"/>
    <w:multiLevelType w:val="hybridMultilevel"/>
    <w:tmpl w:val="A484E68E"/>
    <w:lvl w:ilvl="0" w:tplc="08090001">
      <w:start w:val="1"/>
      <w:numFmt w:val="bullet"/>
      <w:lvlText w:val=""/>
      <w:lvlJc w:val="left"/>
      <w:pPr>
        <w:ind w:left="720" w:hanging="360"/>
      </w:pPr>
      <w:rPr>
        <w:rFonts w:ascii="Symbol" w:hAnsi="Symbol" w:hint="default"/>
      </w:rPr>
    </w:lvl>
    <w:lvl w:ilvl="1" w:tplc="D638A5C6">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1BB5B7C"/>
    <w:multiLevelType w:val="hybridMultilevel"/>
    <w:tmpl w:val="7A38545E"/>
    <w:lvl w:ilvl="0" w:tplc="9B9AE82C">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7A3336"/>
    <w:multiLevelType w:val="hybridMultilevel"/>
    <w:tmpl w:val="BB08B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ED0C26"/>
    <w:multiLevelType w:val="multilevel"/>
    <w:tmpl w:val="E3A4BE86"/>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15:restartNumberingAfterBreak="0">
    <w:nsid w:val="4F3D150C"/>
    <w:multiLevelType w:val="hybridMultilevel"/>
    <w:tmpl w:val="5DA28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D70D16"/>
    <w:multiLevelType w:val="multilevel"/>
    <w:tmpl w:val="6A604ABA"/>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51353760"/>
    <w:multiLevelType w:val="hybridMultilevel"/>
    <w:tmpl w:val="0ED2E3F6"/>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53EC5A51"/>
    <w:multiLevelType w:val="hybridMultilevel"/>
    <w:tmpl w:val="46188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224080"/>
    <w:multiLevelType w:val="hybridMultilevel"/>
    <w:tmpl w:val="3B549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880E95"/>
    <w:multiLevelType w:val="hybridMultilevel"/>
    <w:tmpl w:val="BD1664C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E663CC3"/>
    <w:multiLevelType w:val="hybridMultilevel"/>
    <w:tmpl w:val="784456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022322F"/>
    <w:multiLevelType w:val="hybridMultilevel"/>
    <w:tmpl w:val="04A6B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BA1173"/>
    <w:multiLevelType w:val="hybridMultilevel"/>
    <w:tmpl w:val="1FF2E5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DFD5093"/>
    <w:multiLevelType w:val="multilevel"/>
    <w:tmpl w:val="B35C7028"/>
    <w:styleLink w:val="List25"/>
    <w:lvl w:ilvl="0">
      <w:numFmt w:val="bullet"/>
      <w:lvlText w:val="•"/>
      <w:lvlJc w:val="left"/>
      <w:pPr>
        <w:tabs>
          <w:tab w:val="num" w:pos="360"/>
        </w:tabs>
        <w:ind w:left="360" w:hanging="360"/>
      </w:pPr>
      <w:rPr>
        <w:rFonts w:ascii="Arial" w:eastAsia="Arial" w:hAnsi="Arial" w:cs="Arial"/>
        <w:position w:val="0"/>
        <w:sz w:val="24"/>
        <w:szCs w:val="24"/>
      </w:rPr>
    </w:lvl>
    <w:lvl w:ilvl="1">
      <w:start w:val="1"/>
      <w:numFmt w:val="bullet"/>
      <w:lvlText w:val="o"/>
      <w:lvlJc w:val="left"/>
      <w:pPr>
        <w:tabs>
          <w:tab w:val="num" w:pos="1050"/>
        </w:tabs>
        <w:ind w:left="1050" w:hanging="330"/>
      </w:pPr>
      <w:rPr>
        <w:rFonts w:ascii="Arial" w:eastAsia="Arial" w:hAnsi="Arial" w:cs="Arial"/>
        <w:position w:val="0"/>
        <w:sz w:val="22"/>
        <w:szCs w:val="22"/>
      </w:rPr>
    </w:lvl>
    <w:lvl w:ilvl="2">
      <w:start w:val="1"/>
      <w:numFmt w:val="bullet"/>
      <w:lvlText w:val="▪"/>
      <w:lvlJc w:val="left"/>
      <w:pPr>
        <w:tabs>
          <w:tab w:val="num" w:pos="1770"/>
        </w:tabs>
        <w:ind w:left="1770" w:hanging="330"/>
      </w:pPr>
      <w:rPr>
        <w:rFonts w:ascii="Arial" w:eastAsia="Arial" w:hAnsi="Arial" w:cs="Arial"/>
        <w:position w:val="0"/>
        <w:sz w:val="22"/>
        <w:szCs w:val="22"/>
      </w:rPr>
    </w:lvl>
    <w:lvl w:ilvl="3">
      <w:start w:val="1"/>
      <w:numFmt w:val="bullet"/>
      <w:lvlText w:val="•"/>
      <w:lvlJc w:val="left"/>
      <w:pPr>
        <w:tabs>
          <w:tab w:val="num" w:pos="2490"/>
        </w:tabs>
        <w:ind w:left="2490" w:hanging="330"/>
      </w:pPr>
      <w:rPr>
        <w:rFonts w:ascii="Arial" w:eastAsia="Arial" w:hAnsi="Arial" w:cs="Arial"/>
        <w:position w:val="0"/>
        <w:sz w:val="22"/>
        <w:szCs w:val="22"/>
      </w:rPr>
    </w:lvl>
    <w:lvl w:ilvl="4">
      <w:start w:val="1"/>
      <w:numFmt w:val="bullet"/>
      <w:lvlText w:val="o"/>
      <w:lvlJc w:val="left"/>
      <w:pPr>
        <w:tabs>
          <w:tab w:val="num" w:pos="3210"/>
        </w:tabs>
        <w:ind w:left="3210" w:hanging="330"/>
      </w:pPr>
      <w:rPr>
        <w:rFonts w:ascii="Arial" w:eastAsia="Arial" w:hAnsi="Arial" w:cs="Arial"/>
        <w:position w:val="0"/>
        <w:sz w:val="22"/>
        <w:szCs w:val="22"/>
      </w:rPr>
    </w:lvl>
    <w:lvl w:ilvl="5">
      <w:start w:val="1"/>
      <w:numFmt w:val="bullet"/>
      <w:lvlText w:val="▪"/>
      <w:lvlJc w:val="left"/>
      <w:pPr>
        <w:tabs>
          <w:tab w:val="num" w:pos="3930"/>
        </w:tabs>
        <w:ind w:left="3930" w:hanging="330"/>
      </w:pPr>
      <w:rPr>
        <w:rFonts w:ascii="Arial" w:eastAsia="Arial" w:hAnsi="Arial" w:cs="Arial"/>
        <w:position w:val="0"/>
        <w:sz w:val="22"/>
        <w:szCs w:val="22"/>
      </w:rPr>
    </w:lvl>
    <w:lvl w:ilvl="6">
      <w:start w:val="1"/>
      <w:numFmt w:val="bullet"/>
      <w:lvlText w:val="•"/>
      <w:lvlJc w:val="left"/>
      <w:pPr>
        <w:tabs>
          <w:tab w:val="num" w:pos="4650"/>
        </w:tabs>
        <w:ind w:left="4650" w:hanging="330"/>
      </w:pPr>
      <w:rPr>
        <w:rFonts w:ascii="Arial" w:eastAsia="Arial" w:hAnsi="Arial" w:cs="Arial"/>
        <w:position w:val="0"/>
        <w:sz w:val="22"/>
        <w:szCs w:val="22"/>
      </w:rPr>
    </w:lvl>
    <w:lvl w:ilvl="7">
      <w:start w:val="1"/>
      <w:numFmt w:val="bullet"/>
      <w:lvlText w:val="o"/>
      <w:lvlJc w:val="left"/>
      <w:pPr>
        <w:tabs>
          <w:tab w:val="num" w:pos="5370"/>
        </w:tabs>
        <w:ind w:left="5370" w:hanging="330"/>
      </w:pPr>
      <w:rPr>
        <w:rFonts w:ascii="Arial" w:eastAsia="Arial" w:hAnsi="Arial" w:cs="Arial"/>
        <w:position w:val="0"/>
        <w:sz w:val="22"/>
        <w:szCs w:val="22"/>
      </w:rPr>
    </w:lvl>
    <w:lvl w:ilvl="8">
      <w:start w:val="1"/>
      <w:numFmt w:val="bullet"/>
      <w:lvlText w:val="▪"/>
      <w:lvlJc w:val="left"/>
      <w:pPr>
        <w:tabs>
          <w:tab w:val="num" w:pos="6090"/>
        </w:tabs>
        <w:ind w:left="6090" w:hanging="330"/>
      </w:pPr>
      <w:rPr>
        <w:rFonts w:ascii="Arial" w:eastAsia="Arial" w:hAnsi="Arial" w:cs="Arial"/>
        <w:position w:val="0"/>
        <w:sz w:val="22"/>
        <w:szCs w:val="22"/>
      </w:rPr>
    </w:lvl>
  </w:abstractNum>
  <w:abstractNum w:abstractNumId="36" w15:restartNumberingAfterBreak="0">
    <w:nsid w:val="70F250C3"/>
    <w:multiLevelType w:val="multilevel"/>
    <w:tmpl w:val="F9FE3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2C706D8"/>
    <w:multiLevelType w:val="hybridMultilevel"/>
    <w:tmpl w:val="5C22F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F12C7B"/>
    <w:multiLevelType w:val="hybridMultilevel"/>
    <w:tmpl w:val="5CBC06C2"/>
    <w:lvl w:ilvl="0" w:tplc="0809000F">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BE4AAD"/>
    <w:multiLevelType w:val="hybridMultilevel"/>
    <w:tmpl w:val="5A607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9004658">
    <w:abstractNumId w:val="31"/>
  </w:num>
  <w:num w:numId="2" w16cid:durableId="855801568">
    <w:abstractNumId w:val="15"/>
  </w:num>
  <w:num w:numId="3" w16cid:durableId="1146816708">
    <w:abstractNumId w:val="23"/>
  </w:num>
  <w:num w:numId="4" w16cid:durableId="494535696">
    <w:abstractNumId w:val="29"/>
  </w:num>
  <w:num w:numId="5" w16cid:durableId="141970332">
    <w:abstractNumId w:val="37"/>
  </w:num>
  <w:num w:numId="6" w16cid:durableId="1626306913">
    <w:abstractNumId w:val="11"/>
  </w:num>
  <w:num w:numId="7" w16cid:durableId="1439644308">
    <w:abstractNumId w:val="30"/>
  </w:num>
  <w:num w:numId="8" w16cid:durableId="1266696939">
    <w:abstractNumId w:val="0"/>
  </w:num>
  <w:num w:numId="9" w16cid:durableId="2116362959">
    <w:abstractNumId w:val="8"/>
  </w:num>
  <w:num w:numId="10" w16cid:durableId="1669869349">
    <w:abstractNumId w:val="20"/>
  </w:num>
  <w:num w:numId="11" w16cid:durableId="880484312">
    <w:abstractNumId w:val="9"/>
  </w:num>
  <w:num w:numId="12" w16cid:durableId="1469009649">
    <w:abstractNumId w:val="4"/>
  </w:num>
  <w:num w:numId="13" w16cid:durableId="841773447">
    <w:abstractNumId w:val="22"/>
  </w:num>
  <w:num w:numId="14" w16cid:durableId="1892694698">
    <w:abstractNumId w:val="1"/>
  </w:num>
  <w:num w:numId="15" w16cid:durableId="880942171">
    <w:abstractNumId w:val="19"/>
  </w:num>
  <w:num w:numId="16" w16cid:durableId="932740565">
    <w:abstractNumId w:val="35"/>
  </w:num>
  <w:num w:numId="17" w16cid:durableId="1118186019">
    <w:abstractNumId w:val="17"/>
  </w:num>
  <w:num w:numId="18" w16cid:durableId="1938443232">
    <w:abstractNumId w:val="13"/>
  </w:num>
  <w:num w:numId="19" w16cid:durableId="497966438">
    <w:abstractNumId w:val="16"/>
  </w:num>
  <w:num w:numId="20" w16cid:durableId="1717270272">
    <w:abstractNumId w:val="7"/>
  </w:num>
  <w:num w:numId="21" w16cid:durableId="837159710">
    <w:abstractNumId w:val="32"/>
  </w:num>
  <w:num w:numId="22" w16cid:durableId="1162429214">
    <w:abstractNumId w:val="26"/>
  </w:num>
  <w:num w:numId="23" w16cid:durableId="1863669156">
    <w:abstractNumId w:val="28"/>
  </w:num>
  <w:num w:numId="24" w16cid:durableId="219245885">
    <w:abstractNumId w:val="34"/>
  </w:num>
  <w:num w:numId="25" w16cid:durableId="2135709481">
    <w:abstractNumId w:val="39"/>
  </w:num>
  <w:num w:numId="26" w16cid:durableId="248077743">
    <w:abstractNumId w:val="21"/>
  </w:num>
  <w:num w:numId="27" w16cid:durableId="488130821">
    <w:abstractNumId w:val="5"/>
  </w:num>
  <w:num w:numId="28" w16cid:durableId="1687559553">
    <w:abstractNumId w:val="12"/>
  </w:num>
  <w:num w:numId="29" w16cid:durableId="1788625127">
    <w:abstractNumId w:val="6"/>
  </w:num>
  <w:num w:numId="30" w16cid:durableId="1916476463">
    <w:abstractNumId w:val="33"/>
  </w:num>
  <w:num w:numId="31" w16cid:durableId="1418938594">
    <w:abstractNumId w:val="24"/>
  </w:num>
  <w:num w:numId="32" w16cid:durableId="1740246484">
    <w:abstractNumId w:val="38"/>
  </w:num>
  <w:num w:numId="33" w16cid:durableId="1303196888">
    <w:abstractNumId w:val="3"/>
  </w:num>
  <w:num w:numId="34" w16cid:durableId="1049958921">
    <w:abstractNumId w:val="2"/>
  </w:num>
  <w:num w:numId="35" w16cid:durableId="1420711181">
    <w:abstractNumId w:val="36"/>
  </w:num>
  <w:num w:numId="36" w16cid:durableId="1412702949">
    <w:abstractNumId w:val="10"/>
  </w:num>
  <w:num w:numId="37" w16cid:durableId="1582176118">
    <w:abstractNumId w:val="25"/>
  </w:num>
  <w:num w:numId="38" w16cid:durableId="746341484">
    <w:abstractNumId w:val="18"/>
  </w:num>
  <w:num w:numId="39" w16cid:durableId="1172838309">
    <w:abstractNumId w:val="27"/>
  </w:num>
  <w:num w:numId="40" w16cid:durableId="132135529">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92E"/>
    <w:rsid w:val="000015BC"/>
    <w:rsid w:val="00002667"/>
    <w:rsid w:val="00005854"/>
    <w:rsid w:val="00012885"/>
    <w:rsid w:val="00012BE6"/>
    <w:rsid w:val="000135D6"/>
    <w:rsid w:val="000150AD"/>
    <w:rsid w:val="000176A2"/>
    <w:rsid w:val="0002555D"/>
    <w:rsid w:val="000317E9"/>
    <w:rsid w:val="00031FBF"/>
    <w:rsid w:val="00034051"/>
    <w:rsid w:val="0003596F"/>
    <w:rsid w:val="00041D16"/>
    <w:rsid w:val="0004281F"/>
    <w:rsid w:val="00042AAE"/>
    <w:rsid w:val="000454D8"/>
    <w:rsid w:val="00045E76"/>
    <w:rsid w:val="00047FE3"/>
    <w:rsid w:val="00053729"/>
    <w:rsid w:val="00055040"/>
    <w:rsid w:val="00055AE8"/>
    <w:rsid w:val="000571D7"/>
    <w:rsid w:val="00065473"/>
    <w:rsid w:val="00067677"/>
    <w:rsid w:val="000720E0"/>
    <w:rsid w:val="000735DD"/>
    <w:rsid w:val="000748ED"/>
    <w:rsid w:val="000759E0"/>
    <w:rsid w:val="000817CF"/>
    <w:rsid w:val="00084A73"/>
    <w:rsid w:val="00095F7D"/>
    <w:rsid w:val="00097051"/>
    <w:rsid w:val="000977FF"/>
    <w:rsid w:val="000A1C49"/>
    <w:rsid w:val="000A2B39"/>
    <w:rsid w:val="000A3482"/>
    <w:rsid w:val="000A6C3E"/>
    <w:rsid w:val="000A7FE9"/>
    <w:rsid w:val="000B0B43"/>
    <w:rsid w:val="000B4A9B"/>
    <w:rsid w:val="000B4CF4"/>
    <w:rsid w:val="000B5A94"/>
    <w:rsid w:val="000B662D"/>
    <w:rsid w:val="000B6BFA"/>
    <w:rsid w:val="000C28C8"/>
    <w:rsid w:val="000C4475"/>
    <w:rsid w:val="000C6872"/>
    <w:rsid w:val="000C6AAB"/>
    <w:rsid w:val="000D2F20"/>
    <w:rsid w:val="000D4A14"/>
    <w:rsid w:val="000E300F"/>
    <w:rsid w:val="000F1130"/>
    <w:rsid w:val="000F1658"/>
    <w:rsid w:val="000F50B3"/>
    <w:rsid w:val="000F70E8"/>
    <w:rsid w:val="00101CC6"/>
    <w:rsid w:val="00103D09"/>
    <w:rsid w:val="00104DC7"/>
    <w:rsid w:val="00105214"/>
    <w:rsid w:val="00105BCB"/>
    <w:rsid w:val="00106352"/>
    <w:rsid w:val="00107BD4"/>
    <w:rsid w:val="00107D66"/>
    <w:rsid w:val="00111B21"/>
    <w:rsid w:val="001120E0"/>
    <w:rsid w:val="0011293F"/>
    <w:rsid w:val="0011608D"/>
    <w:rsid w:val="001179FC"/>
    <w:rsid w:val="00126C99"/>
    <w:rsid w:val="001312EF"/>
    <w:rsid w:val="001332B4"/>
    <w:rsid w:val="00143DA4"/>
    <w:rsid w:val="00152366"/>
    <w:rsid w:val="00156654"/>
    <w:rsid w:val="00165024"/>
    <w:rsid w:val="00165C0C"/>
    <w:rsid w:val="0016615C"/>
    <w:rsid w:val="00180996"/>
    <w:rsid w:val="00181CEB"/>
    <w:rsid w:val="00184B01"/>
    <w:rsid w:val="00185CDB"/>
    <w:rsid w:val="001964A0"/>
    <w:rsid w:val="001A0463"/>
    <w:rsid w:val="001A48F8"/>
    <w:rsid w:val="001A7E2A"/>
    <w:rsid w:val="001B11B9"/>
    <w:rsid w:val="001B2A3A"/>
    <w:rsid w:val="001B2FA5"/>
    <w:rsid w:val="001B35D1"/>
    <w:rsid w:val="001B431A"/>
    <w:rsid w:val="001C0392"/>
    <w:rsid w:val="001C25D8"/>
    <w:rsid w:val="001C35E2"/>
    <w:rsid w:val="001C3BAC"/>
    <w:rsid w:val="001C561F"/>
    <w:rsid w:val="001C616C"/>
    <w:rsid w:val="001C630C"/>
    <w:rsid w:val="001C7E0D"/>
    <w:rsid w:val="001D218F"/>
    <w:rsid w:val="001D46BC"/>
    <w:rsid w:val="001D4915"/>
    <w:rsid w:val="001D7697"/>
    <w:rsid w:val="001D7A83"/>
    <w:rsid w:val="001E2C01"/>
    <w:rsid w:val="001E56E1"/>
    <w:rsid w:val="001E5F61"/>
    <w:rsid w:val="001F003D"/>
    <w:rsid w:val="001F33DB"/>
    <w:rsid w:val="001F590B"/>
    <w:rsid w:val="0020432C"/>
    <w:rsid w:val="00204B8F"/>
    <w:rsid w:val="002147F8"/>
    <w:rsid w:val="0021632E"/>
    <w:rsid w:val="00217A5D"/>
    <w:rsid w:val="00220399"/>
    <w:rsid w:val="00221D89"/>
    <w:rsid w:val="002223A9"/>
    <w:rsid w:val="002238AA"/>
    <w:rsid w:val="00230429"/>
    <w:rsid w:val="002333D0"/>
    <w:rsid w:val="00237346"/>
    <w:rsid w:val="0024117E"/>
    <w:rsid w:val="002420D4"/>
    <w:rsid w:val="00256EDF"/>
    <w:rsid w:val="00261F4E"/>
    <w:rsid w:val="00262BCB"/>
    <w:rsid w:val="00267527"/>
    <w:rsid w:val="00273949"/>
    <w:rsid w:val="00273A89"/>
    <w:rsid w:val="00276E5F"/>
    <w:rsid w:val="00276E6D"/>
    <w:rsid w:val="002811D8"/>
    <w:rsid w:val="0028205F"/>
    <w:rsid w:val="00282B57"/>
    <w:rsid w:val="002832F5"/>
    <w:rsid w:val="0029022F"/>
    <w:rsid w:val="00296424"/>
    <w:rsid w:val="002A1B2C"/>
    <w:rsid w:val="002A2347"/>
    <w:rsid w:val="002A7229"/>
    <w:rsid w:val="002B3BFF"/>
    <w:rsid w:val="002B6A65"/>
    <w:rsid w:val="002C323E"/>
    <w:rsid w:val="002C4026"/>
    <w:rsid w:val="002D30C3"/>
    <w:rsid w:val="002D6B88"/>
    <w:rsid w:val="002D7674"/>
    <w:rsid w:val="002E4902"/>
    <w:rsid w:val="002E54D6"/>
    <w:rsid w:val="002F0E63"/>
    <w:rsid w:val="002F1F4F"/>
    <w:rsid w:val="002F40CA"/>
    <w:rsid w:val="002F6649"/>
    <w:rsid w:val="002F70A2"/>
    <w:rsid w:val="003020BE"/>
    <w:rsid w:val="003041B6"/>
    <w:rsid w:val="0031184F"/>
    <w:rsid w:val="0031297F"/>
    <w:rsid w:val="00314223"/>
    <w:rsid w:val="00320EB6"/>
    <w:rsid w:val="00320FD1"/>
    <w:rsid w:val="003232D1"/>
    <w:rsid w:val="003254A9"/>
    <w:rsid w:val="00325B2B"/>
    <w:rsid w:val="00330FCE"/>
    <w:rsid w:val="00332E5B"/>
    <w:rsid w:val="00342C77"/>
    <w:rsid w:val="00342DB9"/>
    <w:rsid w:val="00343987"/>
    <w:rsid w:val="00346F2C"/>
    <w:rsid w:val="003501D7"/>
    <w:rsid w:val="0035213F"/>
    <w:rsid w:val="00354989"/>
    <w:rsid w:val="00354DAB"/>
    <w:rsid w:val="00354EB7"/>
    <w:rsid w:val="0036127D"/>
    <w:rsid w:val="00362D00"/>
    <w:rsid w:val="0036622F"/>
    <w:rsid w:val="00367887"/>
    <w:rsid w:val="00367E0E"/>
    <w:rsid w:val="00373584"/>
    <w:rsid w:val="003754C8"/>
    <w:rsid w:val="00376360"/>
    <w:rsid w:val="0037792E"/>
    <w:rsid w:val="003811B8"/>
    <w:rsid w:val="00391BB2"/>
    <w:rsid w:val="003927AA"/>
    <w:rsid w:val="00394604"/>
    <w:rsid w:val="003A1431"/>
    <w:rsid w:val="003A3227"/>
    <w:rsid w:val="003A6988"/>
    <w:rsid w:val="003A7ADC"/>
    <w:rsid w:val="003B309A"/>
    <w:rsid w:val="003B3B48"/>
    <w:rsid w:val="003C26C7"/>
    <w:rsid w:val="003C29D5"/>
    <w:rsid w:val="003D307A"/>
    <w:rsid w:val="003E0783"/>
    <w:rsid w:val="003E22D6"/>
    <w:rsid w:val="003F14FA"/>
    <w:rsid w:val="003F1CE0"/>
    <w:rsid w:val="003F2997"/>
    <w:rsid w:val="003F5D36"/>
    <w:rsid w:val="003F7093"/>
    <w:rsid w:val="003F7DE6"/>
    <w:rsid w:val="004044F6"/>
    <w:rsid w:val="004100AA"/>
    <w:rsid w:val="004114DA"/>
    <w:rsid w:val="004138D9"/>
    <w:rsid w:val="00415ABD"/>
    <w:rsid w:val="004160C3"/>
    <w:rsid w:val="00416272"/>
    <w:rsid w:val="00420B12"/>
    <w:rsid w:val="004226DA"/>
    <w:rsid w:val="00423967"/>
    <w:rsid w:val="00423CD3"/>
    <w:rsid w:val="00426DBE"/>
    <w:rsid w:val="00427557"/>
    <w:rsid w:val="00430377"/>
    <w:rsid w:val="004310A5"/>
    <w:rsid w:val="00431930"/>
    <w:rsid w:val="00432995"/>
    <w:rsid w:val="00432CEC"/>
    <w:rsid w:val="00432F8E"/>
    <w:rsid w:val="004335C0"/>
    <w:rsid w:val="00435054"/>
    <w:rsid w:val="00436EE1"/>
    <w:rsid w:val="00447990"/>
    <w:rsid w:val="004514A7"/>
    <w:rsid w:val="00453AA6"/>
    <w:rsid w:val="0045602D"/>
    <w:rsid w:val="004569B6"/>
    <w:rsid w:val="00456AD5"/>
    <w:rsid w:val="004659A3"/>
    <w:rsid w:val="0046724E"/>
    <w:rsid w:val="004720D0"/>
    <w:rsid w:val="004766D3"/>
    <w:rsid w:val="00481360"/>
    <w:rsid w:val="00481572"/>
    <w:rsid w:val="0048557F"/>
    <w:rsid w:val="004859F5"/>
    <w:rsid w:val="00485FEC"/>
    <w:rsid w:val="00487F53"/>
    <w:rsid w:val="00490135"/>
    <w:rsid w:val="00496BD4"/>
    <w:rsid w:val="004A3E23"/>
    <w:rsid w:val="004A400C"/>
    <w:rsid w:val="004B0438"/>
    <w:rsid w:val="004B3E9F"/>
    <w:rsid w:val="004B6E10"/>
    <w:rsid w:val="004B79C7"/>
    <w:rsid w:val="004C1A9C"/>
    <w:rsid w:val="004C2C18"/>
    <w:rsid w:val="004C6CA5"/>
    <w:rsid w:val="004D0C3F"/>
    <w:rsid w:val="004D3BD5"/>
    <w:rsid w:val="004D3DB6"/>
    <w:rsid w:val="004D423A"/>
    <w:rsid w:val="004D45D3"/>
    <w:rsid w:val="004D630A"/>
    <w:rsid w:val="004E169F"/>
    <w:rsid w:val="004E2DCE"/>
    <w:rsid w:val="00501B9B"/>
    <w:rsid w:val="00501C50"/>
    <w:rsid w:val="00510FF1"/>
    <w:rsid w:val="005114A2"/>
    <w:rsid w:val="00512DDD"/>
    <w:rsid w:val="00513E29"/>
    <w:rsid w:val="005146B9"/>
    <w:rsid w:val="00515B0A"/>
    <w:rsid w:val="00515DF4"/>
    <w:rsid w:val="00520AB3"/>
    <w:rsid w:val="00523951"/>
    <w:rsid w:val="00524883"/>
    <w:rsid w:val="00543073"/>
    <w:rsid w:val="00545973"/>
    <w:rsid w:val="00546220"/>
    <w:rsid w:val="00547C2D"/>
    <w:rsid w:val="005515DB"/>
    <w:rsid w:val="00551DCE"/>
    <w:rsid w:val="00552A1F"/>
    <w:rsid w:val="00554A47"/>
    <w:rsid w:val="005576F0"/>
    <w:rsid w:val="00560905"/>
    <w:rsid w:val="00560D30"/>
    <w:rsid w:val="00562102"/>
    <w:rsid w:val="005641AA"/>
    <w:rsid w:val="00566EE0"/>
    <w:rsid w:val="00570626"/>
    <w:rsid w:val="00571AEC"/>
    <w:rsid w:val="00572644"/>
    <w:rsid w:val="005743E8"/>
    <w:rsid w:val="00575353"/>
    <w:rsid w:val="00577A0F"/>
    <w:rsid w:val="00581D04"/>
    <w:rsid w:val="00585A88"/>
    <w:rsid w:val="00587D34"/>
    <w:rsid w:val="0059147D"/>
    <w:rsid w:val="00593AAA"/>
    <w:rsid w:val="00594B99"/>
    <w:rsid w:val="005956A3"/>
    <w:rsid w:val="00597D04"/>
    <w:rsid w:val="005A1E60"/>
    <w:rsid w:val="005A27CE"/>
    <w:rsid w:val="005A5E98"/>
    <w:rsid w:val="005A7225"/>
    <w:rsid w:val="005B4049"/>
    <w:rsid w:val="005B57F0"/>
    <w:rsid w:val="005C140E"/>
    <w:rsid w:val="005C1915"/>
    <w:rsid w:val="005C22CD"/>
    <w:rsid w:val="005C3226"/>
    <w:rsid w:val="005C3E08"/>
    <w:rsid w:val="005C46B9"/>
    <w:rsid w:val="005C754E"/>
    <w:rsid w:val="005D036E"/>
    <w:rsid w:val="005D17EA"/>
    <w:rsid w:val="005D2C99"/>
    <w:rsid w:val="005D467E"/>
    <w:rsid w:val="005D623E"/>
    <w:rsid w:val="005D6BAB"/>
    <w:rsid w:val="005E0FE0"/>
    <w:rsid w:val="005E36CE"/>
    <w:rsid w:val="005E5535"/>
    <w:rsid w:val="005E5704"/>
    <w:rsid w:val="005F3929"/>
    <w:rsid w:val="00600433"/>
    <w:rsid w:val="00606155"/>
    <w:rsid w:val="0061014B"/>
    <w:rsid w:val="006114D6"/>
    <w:rsid w:val="006206DB"/>
    <w:rsid w:val="0062690B"/>
    <w:rsid w:val="0063363D"/>
    <w:rsid w:val="00644AEB"/>
    <w:rsid w:val="00645712"/>
    <w:rsid w:val="00646749"/>
    <w:rsid w:val="006478EE"/>
    <w:rsid w:val="006505B7"/>
    <w:rsid w:val="00651FC8"/>
    <w:rsid w:val="00657B52"/>
    <w:rsid w:val="006627A6"/>
    <w:rsid w:val="0066430E"/>
    <w:rsid w:val="0066503C"/>
    <w:rsid w:val="00675DCF"/>
    <w:rsid w:val="00680258"/>
    <w:rsid w:val="00682C3F"/>
    <w:rsid w:val="00686063"/>
    <w:rsid w:val="00690D21"/>
    <w:rsid w:val="006B091B"/>
    <w:rsid w:val="006C44D8"/>
    <w:rsid w:val="006D2838"/>
    <w:rsid w:val="006D3A89"/>
    <w:rsid w:val="006D40F4"/>
    <w:rsid w:val="006D4576"/>
    <w:rsid w:val="006E2327"/>
    <w:rsid w:val="006E271E"/>
    <w:rsid w:val="006E5EEB"/>
    <w:rsid w:val="006E7985"/>
    <w:rsid w:val="006F00E4"/>
    <w:rsid w:val="006F1B19"/>
    <w:rsid w:val="006F26CF"/>
    <w:rsid w:val="006F3C01"/>
    <w:rsid w:val="006F5C20"/>
    <w:rsid w:val="006F6ABC"/>
    <w:rsid w:val="0070046E"/>
    <w:rsid w:val="00702C21"/>
    <w:rsid w:val="00703E1A"/>
    <w:rsid w:val="00705ECD"/>
    <w:rsid w:val="00706FE3"/>
    <w:rsid w:val="0071139E"/>
    <w:rsid w:val="00711E7A"/>
    <w:rsid w:val="00713A5F"/>
    <w:rsid w:val="00713EB1"/>
    <w:rsid w:val="007145C0"/>
    <w:rsid w:val="00725B30"/>
    <w:rsid w:val="00726DEE"/>
    <w:rsid w:val="00730629"/>
    <w:rsid w:val="00730C0E"/>
    <w:rsid w:val="00734869"/>
    <w:rsid w:val="00734F89"/>
    <w:rsid w:val="007372B7"/>
    <w:rsid w:val="007376AF"/>
    <w:rsid w:val="00740E8A"/>
    <w:rsid w:val="00746BC1"/>
    <w:rsid w:val="00747AB1"/>
    <w:rsid w:val="007500D2"/>
    <w:rsid w:val="0075272A"/>
    <w:rsid w:val="00755260"/>
    <w:rsid w:val="00755B4B"/>
    <w:rsid w:val="00757B50"/>
    <w:rsid w:val="007613A3"/>
    <w:rsid w:val="00761B51"/>
    <w:rsid w:val="00761B5D"/>
    <w:rsid w:val="00762077"/>
    <w:rsid w:val="007631F0"/>
    <w:rsid w:val="00763801"/>
    <w:rsid w:val="00765263"/>
    <w:rsid w:val="007666DC"/>
    <w:rsid w:val="0076738E"/>
    <w:rsid w:val="007703EF"/>
    <w:rsid w:val="007760B1"/>
    <w:rsid w:val="00776B78"/>
    <w:rsid w:val="00792922"/>
    <w:rsid w:val="007930CF"/>
    <w:rsid w:val="00795457"/>
    <w:rsid w:val="007971E3"/>
    <w:rsid w:val="007A0CB2"/>
    <w:rsid w:val="007A1FF6"/>
    <w:rsid w:val="007A301F"/>
    <w:rsid w:val="007A5120"/>
    <w:rsid w:val="007B42E0"/>
    <w:rsid w:val="007B6EB1"/>
    <w:rsid w:val="007D15A5"/>
    <w:rsid w:val="007D1D68"/>
    <w:rsid w:val="007D2E0F"/>
    <w:rsid w:val="007D3621"/>
    <w:rsid w:val="007D4A15"/>
    <w:rsid w:val="007D6AEB"/>
    <w:rsid w:val="007D74F6"/>
    <w:rsid w:val="007E0F8F"/>
    <w:rsid w:val="007E6472"/>
    <w:rsid w:val="007E6FD5"/>
    <w:rsid w:val="007F4619"/>
    <w:rsid w:val="007F68A3"/>
    <w:rsid w:val="007F7F52"/>
    <w:rsid w:val="00804DE2"/>
    <w:rsid w:val="00805296"/>
    <w:rsid w:val="008120EE"/>
    <w:rsid w:val="00817786"/>
    <w:rsid w:val="008215C4"/>
    <w:rsid w:val="00830234"/>
    <w:rsid w:val="00832759"/>
    <w:rsid w:val="008438C4"/>
    <w:rsid w:val="00844024"/>
    <w:rsid w:val="00844220"/>
    <w:rsid w:val="008516DD"/>
    <w:rsid w:val="008544DE"/>
    <w:rsid w:val="008621F1"/>
    <w:rsid w:val="00866045"/>
    <w:rsid w:val="00866649"/>
    <w:rsid w:val="00867145"/>
    <w:rsid w:val="008729C3"/>
    <w:rsid w:val="00876060"/>
    <w:rsid w:val="008805B6"/>
    <w:rsid w:val="00881AC5"/>
    <w:rsid w:val="0088322C"/>
    <w:rsid w:val="00884F06"/>
    <w:rsid w:val="00885663"/>
    <w:rsid w:val="00891033"/>
    <w:rsid w:val="00893BBD"/>
    <w:rsid w:val="00893F34"/>
    <w:rsid w:val="0089427E"/>
    <w:rsid w:val="00894691"/>
    <w:rsid w:val="00894B7A"/>
    <w:rsid w:val="0089506F"/>
    <w:rsid w:val="008A05DF"/>
    <w:rsid w:val="008A488C"/>
    <w:rsid w:val="008B580D"/>
    <w:rsid w:val="008B6CA9"/>
    <w:rsid w:val="008C3062"/>
    <w:rsid w:val="008C62B2"/>
    <w:rsid w:val="008D1F6F"/>
    <w:rsid w:val="008D3764"/>
    <w:rsid w:val="008D76DB"/>
    <w:rsid w:val="008D78D9"/>
    <w:rsid w:val="008E0B4E"/>
    <w:rsid w:val="008E164D"/>
    <w:rsid w:val="008E229F"/>
    <w:rsid w:val="008E6E58"/>
    <w:rsid w:val="008F250F"/>
    <w:rsid w:val="008F3F07"/>
    <w:rsid w:val="00907BEA"/>
    <w:rsid w:val="00910B5F"/>
    <w:rsid w:val="009162B8"/>
    <w:rsid w:val="00923F2B"/>
    <w:rsid w:val="00924229"/>
    <w:rsid w:val="0092521D"/>
    <w:rsid w:val="00925261"/>
    <w:rsid w:val="00926237"/>
    <w:rsid w:val="009271F3"/>
    <w:rsid w:val="00927275"/>
    <w:rsid w:val="00931BDF"/>
    <w:rsid w:val="009348F6"/>
    <w:rsid w:val="00943154"/>
    <w:rsid w:val="00943A12"/>
    <w:rsid w:val="00946617"/>
    <w:rsid w:val="00964ED2"/>
    <w:rsid w:val="00971762"/>
    <w:rsid w:val="00972B4D"/>
    <w:rsid w:val="009828C1"/>
    <w:rsid w:val="00986938"/>
    <w:rsid w:val="0099110F"/>
    <w:rsid w:val="00994514"/>
    <w:rsid w:val="00994F0D"/>
    <w:rsid w:val="009A540F"/>
    <w:rsid w:val="009A5D96"/>
    <w:rsid w:val="009A7E43"/>
    <w:rsid w:val="009B027A"/>
    <w:rsid w:val="009B5D56"/>
    <w:rsid w:val="009B6E19"/>
    <w:rsid w:val="009C13C8"/>
    <w:rsid w:val="009C17DE"/>
    <w:rsid w:val="009C273E"/>
    <w:rsid w:val="009C7A0E"/>
    <w:rsid w:val="009D1E1E"/>
    <w:rsid w:val="009D50D7"/>
    <w:rsid w:val="009D674B"/>
    <w:rsid w:val="009E0E02"/>
    <w:rsid w:val="009E7D51"/>
    <w:rsid w:val="009F0482"/>
    <w:rsid w:val="009F0653"/>
    <w:rsid w:val="009F3F8F"/>
    <w:rsid w:val="00A025E9"/>
    <w:rsid w:val="00A03790"/>
    <w:rsid w:val="00A079CF"/>
    <w:rsid w:val="00A07E05"/>
    <w:rsid w:val="00A111C5"/>
    <w:rsid w:val="00A13BC5"/>
    <w:rsid w:val="00A141ED"/>
    <w:rsid w:val="00A165E4"/>
    <w:rsid w:val="00A226D0"/>
    <w:rsid w:val="00A261DB"/>
    <w:rsid w:val="00A278A6"/>
    <w:rsid w:val="00A3104F"/>
    <w:rsid w:val="00A31CD9"/>
    <w:rsid w:val="00A336DB"/>
    <w:rsid w:val="00A343D9"/>
    <w:rsid w:val="00A34D95"/>
    <w:rsid w:val="00A40741"/>
    <w:rsid w:val="00A40CED"/>
    <w:rsid w:val="00A41599"/>
    <w:rsid w:val="00A416E9"/>
    <w:rsid w:val="00A440F2"/>
    <w:rsid w:val="00A45138"/>
    <w:rsid w:val="00A4524B"/>
    <w:rsid w:val="00A522D9"/>
    <w:rsid w:val="00A56CF9"/>
    <w:rsid w:val="00A56D74"/>
    <w:rsid w:val="00A61F2E"/>
    <w:rsid w:val="00A66211"/>
    <w:rsid w:val="00A66696"/>
    <w:rsid w:val="00A66BEC"/>
    <w:rsid w:val="00A7154A"/>
    <w:rsid w:val="00A718A1"/>
    <w:rsid w:val="00A72906"/>
    <w:rsid w:val="00A754D6"/>
    <w:rsid w:val="00A77AA7"/>
    <w:rsid w:val="00A77FE6"/>
    <w:rsid w:val="00A80702"/>
    <w:rsid w:val="00A8268A"/>
    <w:rsid w:val="00A84056"/>
    <w:rsid w:val="00A851D6"/>
    <w:rsid w:val="00A917A1"/>
    <w:rsid w:val="00A917C9"/>
    <w:rsid w:val="00A92048"/>
    <w:rsid w:val="00A936AA"/>
    <w:rsid w:val="00A942C0"/>
    <w:rsid w:val="00AA1FB0"/>
    <w:rsid w:val="00AA455A"/>
    <w:rsid w:val="00AB167E"/>
    <w:rsid w:val="00AB2B40"/>
    <w:rsid w:val="00AB4392"/>
    <w:rsid w:val="00AB4581"/>
    <w:rsid w:val="00AB4E30"/>
    <w:rsid w:val="00AB65E5"/>
    <w:rsid w:val="00AB792E"/>
    <w:rsid w:val="00AC176E"/>
    <w:rsid w:val="00AC3501"/>
    <w:rsid w:val="00AC6E03"/>
    <w:rsid w:val="00AC794D"/>
    <w:rsid w:val="00AD4AFB"/>
    <w:rsid w:val="00AD5969"/>
    <w:rsid w:val="00AD5DD6"/>
    <w:rsid w:val="00AD7519"/>
    <w:rsid w:val="00AE2E72"/>
    <w:rsid w:val="00AE7AAB"/>
    <w:rsid w:val="00AE7B31"/>
    <w:rsid w:val="00AF0300"/>
    <w:rsid w:val="00AF1483"/>
    <w:rsid w:val="00AF27C9"/>
    <w:rsid w:val="00AF66E6"/>
    <w:rsid w:val="00AF702E"/>
    <w:rsid w:val="00AF7793"/>
    <w:rsid w:val="00AF7865"/>
    <w:rsid w:val="00AF7B24"/>
    <w:rsid w:val="00AF7E6B"/>
    <w:rsid w:val="00B04362"/>
    <w:rsid w:val="00B04439"/>
    <w:rsid w:val="00B1470B"/>
    <w:rsid w:val="00B16BE3"/>
    <w:rsid w:val="00B17951"/>
    <w:rsid w:val="00B2625D"/>
    <w:rsid w:val="00B27E79"/>
    <w:rsid w:val="00B303D5"/>
    <w:rsid w:val="00B33F45"/>
    <w:rsid w:val="00B438EE"/>
    <w:rsid w:val="00B45D0C"/>
    <w:rsid w:val="00B50153"/>
    <w:rsid w:val="00B66B46"/>
    <w:rsid w:val="00B67272"/>
    <w:rsid w:val="00B73496"/>
    <w:rsid w:val="00B81C32"/>
    <w:rsid w:val="00B83139"/>
    <w:rsid w:val="00B8478E"/>
    <w:rsid w:val="00B87B68"/>
    <w:rsid w:val="00B92FF8"/>
    <w:rsid w:val="00B93AE2"/>
    <w:rsid w:val="00B94BA7"/>
    <w:rsid w:val="00BA29B4"/>
    <w:rsid w:val="00BA5BBA"/>
    <w:rsid w:val="00BA5F80"/>
    <w:rsid w:val="00BA72E8"/>
    <w:rsid w:val="00BB5B04"/>
    <w:rsid w:val="00BC624B"/>
    <w:rsid w:val="00BD402A"/>
    <w:rsid w:val="00BE06B2"/>
    <w:rsid w:val="00BE5C59"/>
    <w:rsid w:val="00BE6705"/>
    <w:rsid w:val="00BF3258"/>
    <w:rsid w:val="00BF4332"/>
    <w:rsid w:val="00BF5BE2"/>
    <w:rsid w:val="00BF791D"/>
    <w:rsid w:val="00C002AB"/>
    <w:rsid w:val="00C00809"/>
    <w:rsid w:val="00C00BD4"/>
    <w:rsid w:val="00C018EB"/>
    <w:rsid w:val="00C06996"/>
    <w:rsid w:val="00C104E8"/>
    <w:rsid w:val="00C16E54"/>
    <w:rsid w:val="00C1796D"/>
    <w:rsid w:val="00C22EDF"/>
    <w:rsid w:val="00C257C6"/>
    <w:rsid w:val="00C26A60"/>
    <w:rsid w:val="00C26A70"/>
    <w:rsid w:val="00C270DC"/>
    <w:rsid w:val="00C30B05"/>
    <w:rsid w:val="00C33C61"/>
    <w:rsid w:val="00C342E0"/>
    <w:rsid w:val="00C36282"/>
    <w:rsid w:val="00C36FBC"/>
    <w:rsid w:val="00C37E0C"/>
    <w:rsid w:val="00C4132A"/>
    <w:rsid w:val="00C42B37"/>
    <w:rsid w:val="00C46CEC"/>
    <w:rsid w:val="00C47548"/>
    <w:rsid w:val="00C50894"/>
    <w:rsid w:val="00C52409"/>
    <w:rsid w:val="00C568AF"/>
    <w:rsid w:val="00C63C86"/>
    <w:rsid w:val="00C6520E"/>
    <w:rsid w:val="00C71AC0"/>
    <w:rsid w:val="00C7370A"/>
    <w:rsid w:val="00C746A8"/>
    <w:rsid w:val="00C753C0"/>
    <w:rsid w:val="00C76E21"/>
    <w:rsid w:val="00C770E5"/>
    <w:rsid w:val="00C8023B"/>
    <w:rsid w:val="00C850CB"/>
    <w:rsid w:val="00C8546F"/>
    <w:rsid w:val="00C8730F"/>
    <w:rsid w:val="00C876CA"/>
    <w:rsid w:val="00C91733"/>
    <w:rsid w:val="00C92233"/>
    <w:rsid w:val="00CA4036"/>
    <w:rsid w:val="00CA7205"/>
    <w:rsid w:val="00CB1834"/>
    <w:rsid w:val="00CB2C2B"/>
    <w:rsid w:val="00CB6E22"/>
    <w:rsid w:val="00CC122B"/>
    <w:rsid w:val="00CC3895"/>
    <w:rsid w:val="00CC3E21"/>
    <w:rsid w:val="00CD23D6"/>
    <w:rsid w:val="00CD3804"/>
    <w:rsid w:val="00CD3B28"/>
    <w:rsid w:val="00CD7B84"/>
    <w:rsid w:val="00CE1831"/>
    <w:rsid w:val="00CE4CA0"/>
    <w:rsid w:val="00CE777E"/>
    <w:rsid w:val="00CF09D7"/>
    <w:rsid w:val="00CF6996"/>
    <w:rsid w:val="00D00E7E"/>
    <w:rsid w:val="00D0160A"/>
    <w:rsid w:val="00D0351B"/>
    <w:rsid w:val="00D06D68"/>
    <w:rsid w:val="00D15D5B"/>
    <w:rsid w:val="00D1675A"/>
    <w:rsid w:val="00D17A40"/>
    <w:rsid w:val="00D2146D"/>
    <w:rsid w:val="00D45E35"/>
    <w:rsid w:val="00D5276F"/>
    <w:rsid w:val="00D56D4E"/>
    <w:rsid w:val="00D61B80"/>
    <w:rsid w:val="00D61CC2"/>
    <w:rsid w:val="00D71562"/>
    <w:rsid w:val="00D7188F"/>
    <w:rsid w:val="00D7252D"/>
    <w:rsid w:val="00D763C7"/>
    <w:rsid w:val="00D767C2"/>
    <w:rsid w:val="00D77A66"/>
    <w:rsid w:val="00D82C84"/>
    <w:rsid w:val="00D83CFA"/>
    <w:rsid w:val="00D86707"/>
    <w:rsid w:val="00D93556"/>
    <w:rsid w:val="00D94992"/>
    <w:rsid w:val="00D954A3"/>
    <w:rsid w:val="00DA0D75"/>
    <w:rsid w:val="00DA12EF"/>
    <w:rsid w:val="00DA24C7"/>
    <w:rsid w:val="00DA3E78"/>
    <w:rsid w:val="00DB093B"/>
    <w:rsid w:val="00DB4915"/>
    <w:rsid w:val="00DB61FF"/>
    <w:rsid w:val="00DB7184"/>
    <w:rsid w:val="00DC17DB"/>
    <w:rsid w:val="00DC35EC"/>
    <w:rsid w:val="00DC73BA"/>
    <w:rsid w:val="00DD1C12"/>
    <w:rsid w:val="00DD5207"/>
    <w:rsid w:val="00DD610A"/>
    <w:rsid w:val="00DE05FB"/>
    <w:rsid w:val="00DE43A1"/>
    <w:rsid w:val="00DF1D6A"/>
    <w:rsid w:val="00DF4A9B"/>
    <w:rsid w:val="00DF5668"/>
    <w:rsid w:val="00E00A29"/>
    <w:rsid w:val="00E00D9B"/>
    <w:rsid w:val="00E01730"/>
    <w:rsid w:val="00E0571A"/>
    <w:rsid w:val="00E05DF6"/>
    <w:rsid w:val="00E067B3"/>
    <w:rsid w:val="00E06F4F"/>
    <w:rsid w:val="00E1112C"/>
    <w:rsid w:val="00E14B7E"/>
    <w:rsid w:val="00E17F12"/>
    <w:rsid w:val="00E22AF5"/>
    <w:rsid w:val="00E25E84"/>
    <w:rsid w:val="00E34F9D"/>
    <w:rsid w:val="00E350FA"/>
    <w:rsid w:val="00E35578"/>
    <w:rsid w:val="00E377AC"/>
    <w:rsid w:val="00E40D7A"/>
    <w:rsid w:val="00E4122F"/>
    <w:rsid w:val="00E423B7"/>
    <w:rsid w:val="00E4321D"/>
    <w:rsid w:val="00E43456"/>
    <w:rsid w:val="00E4413A"/>
    <w:rsid w:val="00E46C48"/>
    <w:rsid w:val="00E477F6"/>
    <w:rsid w:val="00E503E0"/>
    <w:rsid w:val="00E51816"/>
    <w:rsid w:val="00E63173"/>
    <w:rsid w:val="00E6546B"/>
    <w:rsid w:val="00E6654F"/>
    <w:rsid w:val="00E70A93"/>
    <w:rsid w:val="00E7493B"/>
    <w:rsid w:val="00E77454"/>
    <w:rsid w:val="00E77A4F"/>
    <w:rsid w:val="00E828B5"/>
    <w:rsid w:val="00E87B14"/>
    <w:rsid w:val="00E918C3"/>
    <w:rsid w:val="00E93680"/>
    <w:rsid w:val="00E93913"/>
    <w:rsid w:val="00E95229"/>
    <w:rsid w:val="00EA2F8D"/>
    <w:rsid w:val="00EA5BD4"/>
    <w:rsid w:val="00EB2508"/>
    <w:rsid w:val="00EB367F"/>
    <w:rsid w:val="00EB4C8E"/>
    <w:rsid w:val="00EB7B71"/>
    <w:rsid w:val="00EC1358"/>
    <w:rsid w:val="00EC7915"/>
    <w:rsid w:val="00ED47B0"/>
    <w:rsid w:val="00EE005F"/>
    <w:rsid w:val="00EE01B8"/>
    <w:rsid w:val="00EE1A7A"/>
    <w:rsid w:val="00EE4C5D"/>
    <w:rsid w:val="00EF3941"/>
    <w:rsid w:val="00EF4286"/>
    <w:rsid w:val="00EF6252"/>
    <w:rsid w:val="00F00F97"/>
    <w:rsid w:val="00F0740C"/>
    <w:rsid w:val="00F115A6"/>
    <w:rsid w:val="00F118CB"/>
    <w:rsid w:val="00F158A3"/>
    <w:rsid w:val="00F175F2"/>
    <w:rsid w:val="00F20214"/>
    <w:rsid w:val="00F20E79"/>
    <w:rsid w:val="00F21301"/>
    <w:rsid w:val="00F22926"/>
    <w:rsid w:val="00F24E4F"/>
    <w:rsid w:val="00F31127"/>
    <w:rsid w:val="00F40B62"/>
    <w:rsid w:val="00F42EE6"/>
    <w:rsid w:val="00F50B6E"/>
    <w:rsid w:val="00F54DDF"/>
    <w:rsid w:val="00F552F3"/>
    <w:rsid w:val="00F55A12"/>
    <w:rsid w:val="00F56362"/>
    <w:rsid w:val="00F5755C"/>
    <w:rsid w:val="00F5756A"/>
    <w:rsid w:val="00F62510"/>
    <w:rsid w:val="00F703BE"/>
    <w:rsid w:val="00F717CA"/>
    <w:rsid w:val="00F7217F"/>
    <w:rsid w:val="00F809FD"/>
    <w:rsid w:val="00F81C3E"/>
    <w:rsid w:val="00F85516"/>
    <w:rsid w:val="00F903D0"/>
    <w:rsid w:val="00F90D81"/>
    <w:rsid w:val="00F9230A"/>
    <w:rsid w:val="00F960AA"/>
    <w:rsid w:val="00F967D5"/>
    <w:rsid w:val="00F97563"/>
    <w:rsid w:val="00FA343C"/>
    <w:rsid w:val="00FA45D4"/>
    <w:rsid w:val="00FA60B7"/>
    <w:rsid w:val="00FB0360"/>
    <w:rsid w:val="00FC665D"/>
    <w:rsid w:val="00FD2A51"/>
    <w:rsid w:val="00FD424B"/>
    <w:rsid w:val="00FD43F5"/>
    <w:rsid w:val="00FD530B"/>
    <w:rsid w:val="00FE0B3A"/>
    <w:rsid w:val="0359B0A2"/>
    <w:rsid w:val="2321D74D"/>
    <w:rsid w:val="4C15462A"/>
    <w:rsid w:val="59A8B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68955"/>
  <w15:docId w15:val="{9B4061B4-E328-4B91-8406-A6B647D2E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0C3F"/>
    <w:rPr>
      <w:color w:val="0000FF" w:themeColor="hyperlink"/>
      <w:u w:val="single"/>
    </w:rPr>
  </w:style>
  <w:style w:type="paragraph" w:styleId="ListParagraph">
    <w:name w:val="List Paragraph"/>
    <w:basedOn w:val="Normal"/>
    <w:uiPriority w:val="34"/>
    <w:qFormat/>
    <w:rsid w:val="00547C2D"/>
    <w:pPr>
      <w:ind w:left="720"/>
      <w:contextualSpacing/>
    </w:pPr>
  </w:style>
  <w:style w:type="character" w:styleId="Strong">
    <w:name w:val="Strong"/>
    <w:basedOn w:val="DefaultParagraphFont"/>
    <w:uiPriority w:val="22"/>
    <w:qFormat/>
    <w:rsid w:val="00EB367F"/>
    <w:rPr>
      <w:b/>
      <w:bCs/>
    </w:rPr>
  </w:style>
  <w:style w:type="character" w:styleId="CommentReference">
    <w:name w:val="annotation reference"/>
    <w:basedOn w:val="DefaultParagraphFont"/>
    <w:uiPriority w:val="99"/>
    <w:unhideWhenUsed/>
    <w:rsid w:val="00EB367F"/>
    <w:rPr>
      <w:sz w:val="16"/>
      <w:szCs w:val="16"/>
    </w:rPr>
  </w:style>
  <w:style w:type="paragraph" w:styleId="CommentText">
    <w:name w:val="annotation text"/>
    <w:basedOn w:val="Normal"/>
    <w:link w:val="CommentTextChar"/>
    <w:uiPriority w:val="99"/>
    <w:unhideWhenUsed/>
    <w:rsid w:val="00EB367F"/>
    <w:pPr>
      <w:spacing w:line="240" w:lineRule="auto"/>
    </w:pPr>
    <w:rPr>
      <w:sz w:val="20"/>
      <w:szCs w:val="20"/>
    </w:rPr>
  </w:style>
  <w:style w:type="character" w:customStyle="1" w:styleId="CommentTextChar">
    <w:name w:val="Comment Text Char"/>
    <w:basedOn w:val="DefaultParagraphFont"/>
    <w:link w:val="CommentText"/>
    <w:uiPriority w:val="99"/>
    <w:rsid w:val="00EB367F"/>
    <w:rPr>
      <w:sz w:val="20"/>
      <w:szCs w:val="20"/>
    </w:rPr>
  </w:style>
  <w:style w:type="paragraph" w:styleId="BalloonText">
    <w:name w:val="Balloon Text"/>
    <w:basedOn w:val="Normal"/>
    <w:link w:val="BalloonTextChar"/>
    <w:uiPriority w:val="99"/>
    <w:semiHidden/>
    <w:unhideWhenUsed/>
    <w:rsid w:val="00EB36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67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303D5"/>
    <w:rPr>
      <w:b/>
      <w:bCs/>
    </w:rPr>
  </w:style>
  <w:style w:type="character" w:customStyle="1" w:styleId="CommentSubjectChar">
    <w:name w:val="Comment Subject Char"/>
    <w:basedOn w:val="CommentTextChar"/>
    <w:link w:val="CommentSubject"/>
    <w:uiPriority w:val="99"/>
    <w:semiHidden/>
    <w:rsid w:val="00B303D5"/>
    <w:rPr>
      <w:b/>
      <w:bCs/>
      <w:sz w:val="20"/>
      <w:szCs w:val="20"/>
    </w:rPr>
  </w:style>
  <w:style w:type="paragraph" w:styleId="NormalWeb">
    <w:name w:val="Normal (Web)"/>
    <w:basedOn w:val="Normal"/>
    <w:uiPriority w:val="99"/>
    <w:semiHidden/>
    <w:unhideWhenUsed/>
    <w:rsid w:val="00A826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767C2"/>
    <w:pPr>
      <w:spacing w:after="0" w:line="240" w:lineRule="auto"/>
    </w:pPr>
  </w:style>
  <w:style w:type="paragraph" w:styleId="Header">
    <w:name w:val="header"/>
    <w:basedOn w:val="Normal"/>
    <w:link w:val="HeaderChar"/>
    <w:uiPriority w:val="99"/>
    <w:unhideWhenUsed/>
    <w:rsid w:val="00C069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6996"/>
  </w:style>
  <w:style w:type="paragraph" w:styleId="Footer">
    <w:name w:val="footer"/>
    <w:basedOn w:val="Normal"/>
    <w:link w:val="FooterChar"/>
    <w:uiPriority w:val="99"/>
    <w:unhideWhenUsed/>
    <w:rsid w:val="00C069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6996"/>
  </w:style>
  <w:style w:type="character" w:customStyle="1" w:styleId="UnresolvedMention1">
    <w:name w:val="Unresolved Mention1"/>
    <w:basedOn w:val="DefaultParagraphFont"/>
    <w:uiPriority w:val="99"/>
    <w:semiHidden/>
    <w:unhideWhenUsed/>
    <w:rsid w:val="004A3E23"/>
    <w:rPr>
      <w:color w:val="605E5C"/>
      <w:shd w:val="clear" w:color="auto" w:fill="E1DFDD"/>
    </w:rPr>
  </w:style>
  <w:style w:type="paragraph" w:customStyle="1" w:styleId="Body">
    <w:name w:val="Body"/>
    <w:rsid w:val="00A079CF"/>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en-GB"/>
    </w:rPr>
  </w:style>
  <w:style w:type="numbering" w:customStyle="1" w:styleId="List25">
    <w:name w:val="List 25"/>
    <w:basedOn w:val="NoList"/>
    <w:rsid w:val="00A079CF"/>
    <w:pPr>
      <w:numPr>
        <w:numId w:val="16"/>
      </w:numPr>
    </w:pPr>
  </w:style>
  <w:style w:type="paragraph" w:customStyle="1" w:styleId="EndNoteBibliography">
    <w:name w:val="EndNote Bibliography"/>
    <w:basedOn w:val="Normal"/>
    <w:link w:val="EndNoteBibliographyChar"/>
    <w:rsid w:val="00A079CF"/>
    <w:pPr>
      <w:pBdr>
        <w:top w:val="nil"/>
        <w:left w:val="nil"/>
        <w:bottom w:val="nil"/>
        <w:right w:val="nil"/>
        <w:between w:val="nil"/>
        <w:bar w:val="nil"/>
      </w:pBdr>
      <w:spacing w:after="0" w:line="240" w:lineRule="auto"/>
      <w:jc w:val="both"/>
    </w:pPr>
    <w:rPr>
      <w:rFonts w:ascii="Times New Roman" w:eastAsia="Arial Unicode MS" w:hAnsi="Times New Roman" w:cs="Times New Roman"/>
      <w:noProof/>
      <w:sz w:val="24"/>
      <w:szCs w:val="24"/>
      <w:bdr w:val="nil"/>
      <w:lang w:val="en-US"/>
    </w:rPr>
  </w:style>
  <w:style w:type="character" w:customStyle="1" w:styleId="EndNoteBibliographyChar">
    <w:name w:val="EndNote Bibliography Char"/>
    <w:link w:val="EndNoteBibliography"/>
    <w:rsid w:val="00A079CF"/>
    <w:rPr>
      <w:rFonts w:ascii="Times New Roman" w:eastAsia="Arial Unicode MS" w:hAnsi="Times New Roman" w:cs="Times New Roman"/>
      <w:noProof/>
      <w:sz w:val="24"/>
      <w:szCs w:val="24"/>
      <w:bdr w:val="nil"/>
      <w:lang w:val="en-US"/>
    </w:rPr>
  </w:style>
  <w:style w:type="table" w:styleId="TableGrid">
    <w:name w:val="Table Grid"/>
    <w:basedOn w:val="TableNormal"/>
    <w:uiPriority w:val="59"/>
    <w:rsid w:val="00600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754D6"/>
    <w:pPr>
      <w:tabs>
        <w:tab w:val="left" w:pos="264"/>
      </w:tabs>
      <w:spacing w:after="240" w:line="240" w:lineRule="auto"/>
      <w:ind w:left="264" w:hanging="264"/>
    </w:pPr>
  </w:style>
  <w:style w:type="character" w:styleId="UnresolvedMention">
    <w:name w:val="Unresolved Mention"/>
    <w:basedOn w:val="DefaultParagraphFont"/>
    <w:uiPriority w:val="99"/>
    <w:semiHidden/>
    <w:unhideWhenUsed/>
    <w:rsid w:val="00F703BE"/>
    <w:rPr>
      <w:color w:val="605E5C"/>
      <w:shd w:val="clear" w:color="auto" w:fill="E1DFDD"/>
    </w:rPr>
  </w:style>
  <w:style w:type="paragraph" w:customStyle="1" w:styleId="Default">
    <w:name w:val="Default"/>
    <w:link w:val="DefaultChar"/>
    <w:rsid w:val="00E4122F"/>
    <w:pPr>
      <w:pBdr>
        <w:top w:val="nil"/>
        <w:left w:val="nil"/>
        <w:bottom w:val="nil"/>
        <w:right w:val="nil"/>
        <w:between w:val="nil"/>
        <w:bar w:val="nil"/>
      </w:pBdr>
      <w:spacing w:after="0" w:line="240" w:lineRule="auto"/>
    </w:pPr>
    <w:rPr>
      <w:rFonts w:ascii="Arial" w:eastAsia="Arial Unicode MS" w:hAnsi="Arial Unicode MS" w:cs="Arial Unicode MS"/>
      <w:color w:val="000000"/>
      <w:sz w:val="24"/>
      <w:szCs w:val="24"/>
      <w:u w:color="000000"/>
      <w:bdr w:val="nil"/>
      <w:lang w:val="en-US" w:eastAsia="en-GB"/>
    </w:rPr>
  </w:style>
  <w:style w:type="character" w:customStyle="1" w:styleId="DefaultChar">
    <w:name w:val="Default Char"/>
    <w:link w:val="Default"/>
    <w:rsid w:val="00E4122F"/>
    <w:rPr>
      <w:rFonts w:ascii="Arial" w:eastAsia="Arial Unicode MS" w:hAnsi="Arial Unicode MS" w:cs="Arial Unicode MS"/>
      <w:color w:val="000000"/>
      <w:sz w:val="24"/>
      <w:szCs w:val="24"/>
      <w:u w:color="000000"/>
      <w:bdr w:val="nil"/>
      <w:lang w:val="en-US" w:eastAsia="en-GB"/>
    </w:rPr>
  </w:style>
  <w:style w:type="character" w:styleId="LineNumber">
    <w:name w:val="line number"/>
    <w:basedOn w:val="DefaultParagraphFont"/>
    <w:uiPriority w:val="99"/>
    <w:semiHidden/>
    <w:unhideWhenUsed/>
    <w:rsid w:val="003F7D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7451717">
      <w:bodyDiv w:val="1"/>
      <w:marLeft w:val="0"/>
      <w:marRight w:val="0"/>
      <w:marTop w:val="0"/>
      <w:marBottom w:val="0"/>
      <w:divBdr>
        <w:top w:val="none" w:sz="0" w:space="0" w:color="auto"/>
        <w:left w:val="none" w:sz="0" w:space="0" w:color="auto"/>
        <w:bottom w:val="none" w:sz="0" w:space="0" w:color="auto"/>
        <w:right w:val="none" w:sz="0" w:space="0" w:color="auto"/>
      </w:divBdr>
    </w:div>
    <w:div w:id="341007392">
      <w:bodyDiv w:val="1"/>
      <w:marLeft w:val="0"/>
      <w:marRight w:val="0"/>
      <w:marTop w:val="0"/>
      <w:marBottom w:val="0"/>
      <w:divBdr>
        <w:top w:val="none" w:sz="0" w:space="0" w:color="auto"/>
        <w:left w:val="none" w:sz="0" w:space="0" w:color="auto"/>
        <w:bottom w:val="none" w:sz="0" w:space="0" w:color="auto"/>
        <w:right w:val="none" w:sz="0" w:space="0" w:color="auto"/>
      </w:divBdr>
    </w:div>
    <w:div w:id="422191635">
      <w:bodyDiv w:val="1"/>
      <w:marLeft w:val="0"/>
      <w:marRight w:val="0"/>
      <w:marTop w:val="0"/>
      <w:marBottom w:val="0"/>
      <w:divBdr>
        <w:top w:val="none" w:sz="0" w:space="0" w:color="auto"/>
        <w:left w:val="none" w:sz="0" w:space="0" w:color="auto"/>
        <w:bottom w:val="none" w:sz="0" w:space="0" w:color="auto"/>
        <w:right w:val="none" w:sz="0" w:space="0" w:color="auto"/>
      </w:divBdr>
    </w:div>
    <w:div w:id="556743767">
      <w:bodyDiv w:val="1"/>
      <w:marLeft w:val="0"/>
      <w:marRight w:val="0"/>
      <w:marTop w:val="0"/>
      <w:marBottom w:val="0"/>
      <w:divBdr>
        <w:top w:val="none" w:sz="0" w:space="0" w:color="auto"/>
        <w:left w:val="none" w:sz="0" w:space="0" w:color="auto"/>
        <w:bottom w:val="none" w:sz="0" w:space="0" w:color="auto"/>
        <w:right w:val="none" w:sz="0" w:space="0" w:color="auto"/>
      </w:divBdr>
    </w:div>
    <w:div w:id="753818101">
      <w:bodyDiv w:val="1"/>
      <w:marLeft w:val="0"/>
      <w:marRight w:val="0"/>
      <w:marTop w:val="0"/>
      <w:marBottom w:val="0"/>
      <w:divBdr>
        <w:top w:val="none" w:sz="0" w:space="0" w:color="auto"/>
        <w:left w:val="none" w:sz="0" w:space="0" w:color="auto"/>
        <w:bottom w:val="none" w:sz="0" w:space="0" w:color="auto"/>
        <w:right w:val="none" w:sz="0" w:space="0" w:color="auto"/>
      </w:divBdr>
    </w:div>
    <w:div w:id="1005521475">
      <w:bodyDiv w:val="1"/>
      <w:marLeft w:val="0"/>
      <w:marRight w:val="0"/>
      <w:marTop w:val="0"/>
      <w:marBottom w:val="0"/>
      <w:divBdr>
        <w:top w:val="none" w:sz="0" w:space="0" w:color="auto"/>
        <w:left w:val="none" w:sz="0" w:space="0" w:color="auto"/>
        <w:bottom w:val="none" w:sz="0" w:space="0" w:color="auto"/>
        <w:right w:val="none" w:sz="0" w:space="0" w:color="auto"/>
      </w:divBdr>
    </w:div>
    <w:div w:id="1024983050">
      <w:bodyDiv w:val="1"/>
      <w:marLeft w:val="0"/>
      <w:marRight w:val="0"/>
      <w:marTop w:val="0"/>
      <w:marBottom w:val="0"/>
      <w:divBdr>
        <w:top w:val="none" w:sz="0" w:space="0" w:color="auto"/>
        <w:left w:val="none" w:sz="0" w:space="0" w:color="auto"/>
        <w:bottom w:val="none" w:sz="0" w:space="0" w:color="auto"/>
        <w:right w:val="none" w:sz="0" w:space="0" w:color="auto"/>
      </w:divBdr>
    </w:div>
    <w:div w:id="1061564614">
      <w:bodyDiv w:val="1"/>
      <w:marLeft w:val="0"/>
      <w:marRight w:val="0"/>
      <w:marTop w:val="0"/>
      <w:marBottom w:val="0"/>
      <w:divBdr>
        <w:top w:val="none" w:sz="0" w:space="0" w:color="auto"/>
        <w:left w:val="none" w:sz="0" w:space="0" w:color="auto"/>
        <w:bottom w:val="none" w:sz="0" w:space="0" w:color="auto"/>
        <w:right w:val="none" w:sz="0" w:space="0" w:color="auto"/>
      </w:divBdr>
    </w:div>
    <w:div w:id="1416434283">
      <w:bodyDiv w:val="1"/>
      <w:marLeft w:val="0"/>
      <w:marRight w:val="0"/>
      <w:marTop w:val="0"/>
      <w:marBottom w:val="0"/>
      <w:divBdr>
        <w:top w:val="none" w:sz="0" w:space="0" w:color="auto"/>
        <w:left w:val="none" w:sz="0" w:space="0" w:color="auto"/>
        <w:bottom w:val="none" w:sz="0" w:space="0" w:color="auto"/>
        <w:right w:val="none" w:sz="0" w:space="0" w:color="auto"/>
      </w:divBdr>
    </w:div>
    <w:div w:id="1432168713">
      <w:bodyDiv w:val="1"/>
      <w:marLeft w:val="0"/>
      <w:marRight w:val="0"/>
      <w:marTop w:val="0"/>
      <w:marBottom w:val="0"/>
      <w:divBdr>
        <w:top w:val="none" w:sz="0" w:space="0" w:color="auto"/>
        <w:left w:val="none" w:sz="0" w:space="0" w:color="auto"/>
        <w:bottom w:val="none" w:sz="0" w:space="0" w:color="auto"/>
        <w:right w:val="none" w:sz="0" w:space="0" w:color="auto"/>
      </w:divBdr>
    </w:div>
    <w:div w:id="1603534969">
      <w:bodyDiv w:val="1"/>
      <w:marLeft w:val="0"/>
      <w:marRight w:val="0"/>
      <w:marTop w:val="0"/>
      <w:marBottom w:val="0"/>
      <w:divBdr>
        <w:top w:val="none" w:sz="0" w:space="0" w:color="auto"/>
        <w:left w:val="none" w:sz="0" w:space="0" w:color="auto"/>
        <w:bottom w:val="none" w:sz="0" w:space="0" w:color="auto"/>
        <w:right w:val="none" w:sz="0" w:space="0" w:color="auto"/>
      </w:divBdr>
    </w:div>
    <w:div w:id="1630623871">
      <w:bodyDiv w:val="1"/>
      <w:marLeft w:val="0"/>
      <w:marRight w:val="0"/>
      <w:marTop w:val="0"/>
      <w:marBottom w:val="0"/>
      <w:divBdr>
        <w:top w:val="none" w:sz="0" w:space="0" w:color="auto"/>
        <w:left w:val="none" w:sz="0" w:space="0" w:color="auto"/>
        <w:bottom w:val="none" w:sz="0" w:space="0" w:color="auto"/>
        <w:right w:val="none" w:sz="0" w:space="0" w:color="auto"/>
      </w:divBdr>
    </w:div>
    <w:div w:id="1788307715">
      <w:bodyDiv w:val="1"/>
      <w:marLeft w:val="0"/>
      <w:marRight w:val="0"/>
      <w:marTop w:val="0"/>
      <w:marBottom w:val="0"/>
      <w:divBdr>
        <w:top w:val="none" w:sz="0" w:space="0" w:color="auto"/>
        <w:left w:val="none" w:sz="0" w:space="0" w:color="auto"/>
        <w:bottom w:val="none" w:sz="0" w:space="0" w:color="auto"/>
        <w:right w:val="none" w:sz="0" w:space="0" w:color="auto"/>
      </w:divBdr>
    </w:div>
    <w:div w:id="1816944515">
      <w:bodyDiv w:val="1"/>
      <w:marLeft w:val="0"/>
      <w:marRight w:val="0"/>
      <w:marTop w:val="0"/>
      <w:marBottom w:val="0"/>
      <w:divBdr>
        <w:top w:val="none" w:sz="0" w:space="0" w:color="auto"/>
        <w:left w:val="none" w:sz="0" w:space="0" w:color="auto"/>
        <w:bottom w:val="none" w:sz="0" w:space="0" w:color="auto"/>
        <w:right w:val="none" w:sz="0" w:space="0" w:color="auto"/>
      </w:divBdr>
    </w:div>
    <w:div w:id="1913194280">
      <w:bodyDiv w:val="1"/>
      <w:marLeft w:val="0"/>
      <w:marRight w:val="0"/>
      <w:marTop w:val="0"/>
      <w:marBottom w:val="0"/>
      <w:divBdr>
        <w:top w:val="none" w:sz="0" w:space="0" w:color="auto"/>
        <w:left w:val="none" w:sz="0" w:space="0" w:color="auto"/>
        <w:bottom w:val="none" w:sz="0" w:space="0" w:color="auto"/>
        <w:right w:val="none" w:sz="0" w:space="0" w:color="auto"/>
      </w:divBdr>
    </w:div>
    <w:div w:id="1938101798">
      <w:bodyDiv w:val="1"/>
      <w:marLeft w:val="0"/>
      <w:marRight w:val="0"/>
      <w:marTop w:val="0"/>
      <w:marBottom w:val="0"/>
      <w:divBdr>
        <w:top w:val="none" w:sz="0" w:space="0" w:color="auto"/>
        <w:left w:val="none" w:sz="0" w:space="0" w:color="auto"/>
        <w:bottom w:val="none" w:sz="0" w:space="0" w:color="auto"/>
        <w:right w:val="none" w:sz="0" w:space="0" w:color="auto"/>
      </w:divBdr>
    </w:div>
    <w:div w:id="1965690688">
      <w:bodyDiv w:val="1"/>
      <w:marLeft w:val="0"/>
      <w:marRight w:val="0"/>
      <w:marTop w:val="0"/>
      <w:marBottom w:val="0"/>
      <w:divBdr>
        <w:top w:val="none" w:sz="0" w:space="0" w:color="auto"/>
        <w:left w:val="none" w:sz="0" w:space="0" w:color="auto"/>
        <w:bottom w:val="none" w:sz="0" w:space="0" w:color="auto"/>
        <w:right w:val="none" w:sz="0" w:space="0" w:color="auto"/>
      </w:divBdr>
    </w:div>
    <w:div w:id="198118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shh.org/guidelin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5DEECD-58FD-4324-8F12-CC26B81A4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82025</Words>
  <Characters>467546</Characters>
  <Application>Microsoft Office Word</Application>
  <DocSecurity>0</DocSecurity>
  <Lines>3896</Lines>
  <Paragraphs>1096</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54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ke Emily a (RQ6) RLBUHT</dc:creator>
  <cp:lastModifiedBy>Chrissie  Jones</cp:lastModifiedBy>
  <cp:revision>3</cp:revision>
  <cp:lastPrinted>2024-06-26T08:49:00Z</cp:lastPrinted>
  <dcterms:created xsi:type="dcterms:W3CDTF">2024-08-19T13:28:00Z</dcterms:created>
  <dcterms:modified xsi:type="dcterms:W3CDTF">2024-10-1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NACWxsA"/&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